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5414" w:rsidRPr="000F4467" w:rsidRDefault="0033080F" w:rsidP="00E819F8">
      <w:pPr>
        <w:spacing w:line="360" w:lineRule="auto"/>
      </w:pPr>
      <w:r w:rsidRPr="000F4467">
        <w:rPr>
          <w:b/>
        </w:rPr>
        <w:t xml:space="preserve">Environmental </w:t>
      </w:r>
      <w:r w:rsidR="00217872" w:rsidRPr="000F4467">
        <w:rPr>
          <w:b/>
        </w:rPr>
        <w:t xml:space="preserve">correlates </w:t>
      </w:r>
      <w:r w:rsidR="00A36536" w:rsidRPr="000F4467">
        <w:rPr>
          <w:b/>
        </w:rPr>
        <w:t>o</w:t>
      </w:r>
      <w:r w:rsidR="00A47835" w:rsidRPr="000F4467">
        <w:rPr>
          <w:b/>
        </w:rPr>
        <w:t>f</w:t>
      </w:r>
      <w:r w:rsidRPr="000F4467">
        <w:rPr>
          <w:b/>
        </w:rPr>
        <w:t xml:space="preserve"> Antarctic krill distribution in the Scotia Sea and southern Drake Passage</w:t>
      </w:r>
      <w:r w:rsidR="004F71FB" w:rsidRPr="000F4467">
        <w:t xml:space="preserve"> </w:t>
      </w:r>
    </w:p>
    <w:p w:rsidR="00DE5BB4" w:rsidRDefault="00DE5112" w:rsidP="00E819F8">
      <w:pPr>
        <w:spacing w:line="360" w:lineRule="auto"/>
      </w:pPr>
      <w:r>
        <w:t xml:space="preserve">Janet </w:t>
      </w:r>
      <w:r w:rsidR="00915D9B">
        <w:t xml:space="preserve">R.D. </w:t>
      </w:r>
      <w:r>
        <w:t>Silk</w:t>
      </w:r>
      <w:r w:rsidR="00B32CD0">
        <w:t>*</w:t>
      </w:r>
      <w:r>
        <w:t xml:space="preserve">, </w:t>
      </w:r>
      <w:r w:rsidR="00A47835">
        <w:t xml:space="preserve">Sally </w:t>
      </w:r>
      <w:r w:rsidR="000B2C60">
        <w:t xml:space="preserve">E. </w:t>
      </w:r>
      <w:r w:rsidR="00A47835">
        <w:t xml:space="preserve">Thorpe, </w:t>
      </w:r>
      <w:r>
        <w:t xml:space="preserve">Sophie Fielding, </w:t>
      </w:r>
      <w:r w:rsidR="005235A0">
        <w:t xml:space="preserve">Eugene </w:t>
      </w:r>
      <w:r w:rsidR="000B2C60">
        <w:t xml:space="preserve">J. </w:t>
      </w:r>
      <w:r w:rsidR="005235A0">
        <w:t>Murphy, Phil</w:t>
      </w:r>
      <w:r w:rsidR="000B2C60">
        <w:t>ip N.</w:t>
      </w:r>
      <w:r w:rsidR="005235A0">
        <w:t xml:space="preserve"> </w:t>
      </w:r>
      <w:proofErr w:type="spellStart"/>
      <w:r w:rsidR="005235A0">
        <w:t>Trathan</w:t>
      </w:r>
      <w:proofErr w:type="spellEnd"/>
      <w:r w:rsidR="00A47835">
        <w:t xml:space="preserve">, </w:t>
      </w:r>
      <w:r w:rsidR="005235A0">
        <w:t>Jon</w:t>
      </w:r>
      <w:r w:rsidR="000B2C60">
        <w:t>athan L.</w:t>
      </w:r>
      <w:r w:rsidR="005235A0">
        <w:t xml:space="preserve"> Watkins</w:t>
      </w:r>
      <w:r w:rsidR="000B2C60">
        <w:t>,</w:t>
      </w:r>
      <w:r w:rsidR="00A47835">
        <w:t xml:space="preserve"> and Simeon </w:t>
      </w:r>
      <w:r w:rsidR="000B2C60">
        <w:t xml:space="preserve">L. </w:t>
      </w:r>
      <w:r w:rsidR="00A47835">
        <w:t>Hill</w:t>
      </w:r>
    </w:p>
    <w:p w:rsidR="005235A0" w:rsidRDefault="00B32CD0" w:rsidP="00E819F8">
      <w:pPr>
        <w:spacing w:line="360" w:lineRule="auto"/>
        <w:rPr>
          <w:rFonts w:cs="Calibri"/>
          <w:lang w:eastAsia="en-GB"/>
        </w:rPr>
      </w:pPr>
      <w:r>
        <w:rPr>
          <w:rFonts w:cs="Calibri"/>
          <w:lang w:eastAsia="en-GB"/>
        </w:rPr>
        <w:t xml:space="preserve">British Antarctic Survey, High Cross, </w:t>
      </w:r>
      <w:proofErr w:type="spellStart"/>
      <w:r>
        <w:rPr>
          <w:rFonts w:cs="Calibri"/>
          <w:lang w:eastAsia="en-GB"/>
        </w:rPr>
        <w:t>Madingley</w:t>
      </w:r>
      <w:proofErr w:type="spellEnd"/>
      <w:r>
        <w:rPr>
          <w:rFonts w:cs="Calibri"/>
          <w:lang w:eastAsia="en-GB"/>
        </w:rPr>
        <w:t xml:space="preserve"> Road, Cambridge CB3 0ET, UK</w:t>
      </w:r>
    </w:p>
    <w:p w:rsidR="00B32CD0" w:rsidRDefault="00B32CD0" w:rsidP="00E819F8">
      <w:pPr>
        <w:spacing w:line="360" w:lineRule="auto"/>
        <w:rPr>
          <w:rFonts w:cs="Calibri"/>
          <w:lang w:eastAsia="en-GB"/>
        </w:rPr>
      </w:pPr>
      <w:r>
        <w:rPr>
          <w:rFonts w:cs="Calibri"/>
          <w:lang w:eastAsia="en-GB"/>
        </w:rPr>
        <w:t xml:space="preserve">*Corresponding author: e-mail: </w:t>
      </w:r>
      <w:hyperlink r:id="rId8" w:history="1">
        <w:r w:rsidR="005017B0" w:rsidRPr="00AF6115">
          <w:rPr>
            <w:rStyle w:val="Hyperlink"/>
            <w:rFonts w:cs="Calibri"/>
            <w:lang w:eastAsia="en-GB"/>
          </w:rPr>
          <w:t>jrds@bas.ac.uk</w:t>
        </w:r>
      </w:hyperlink>
      <w:r w:rsidR="005017B0">
        <w:rPr>
          <w:rFonts w:cs="Calibri"/>
          <w:lang w:eastAsia="en-GB"/>
        </w:rPr>
        <w:t xml:space="preserve">; </w:t>
      </w:r>
      <w:proofErr w:type="spellStart"/>
      <w:r w:rsidR="005017B0">
        <w:rPr>
          <w:rFonts w:cs="Calibri"/>
          <w:lang w:eastAsia="en-GB"/>
        </w:rPr>
        <w:t>tel</w:t>
      </w:r>
      <w:proofErr w:type="spellEnd"/>
      <w:r w:rsidR="005017B0">
        <w:rPr>
          <w:rFonts w:cs="Calibri"/>
          <w:lang w:eastAsia="en-GB"/>
        </w:rPr>
        <w:t>: +44 1223 221400</w:t>
      </w:r>
    </w:p>
    <w:p w:rsidR="00B32CD0" w:rsidRPr="00BC5414" w:rsidRDefault="00B32CD0" w:rsidP="00E819F8">
      <w:pPr>
        <w:spacing w:line="360" w:lineRule="auto"/>
      </w:pPr>
    </w:p>
    <w:p w:rsidR="00446ACB" w:rsidRDefault="00BC5414" w:rsidP="00E819F8">
      <w:pPr>
        <w:spacing w:line="360" w:lineRule="auto"/>
        <w:rPr>
          <w:b/>
        </w:rPr>
      </w:pPr>
      <w:r w:rsidRPr="00BC5414">
        <w:rPr>
          <w:b/>
        </w:rPr>
        <w:t>ABSTRACT</w:t>
      </w:r>
      <w:r w:rsidR="00B240EE">
        <w:rPr>
          <w:b/>
        </w:rPr>
        <w:t xml:space="preserve"> </w:t>
      </w:r>
    </w:p>
    <w:p w:rsidR="00525FFF" w:rsidRPr="00407AE4" w:rsidRDefault="00724AD1" w:rsidP="00525FFF">
      <w:pPr>
        <w:spacing w:line="360" w:lineRule="auto"/>
      </w:pPr>
      <w:r>
        <w:t xml:space="preserve">Antarctic krill is a </w:t>
      </w:r>
      <w:r w:rsidR="00E92405">
        <w:t>key</w:t>
      </w:r>
      <w:r>
        <w:t xml:space="preserve"> prey species for many vertebrate </w:t>
      </w:r>
      <w:r w:rsidR="00E92405">
        <w:t xml:space="preserve">and invertebrate </w:t>
      </w:r>
      <w:r>
        <w:t xml:space="preserve">predators </w:t>
      </w:r>
      <w:r w:rsidR="00E92405">
        <w:t>in the Southern Ocean</w:t>
      </w:r>
      <w:r w:rsidR="008E7944">
        <w:t>; it is also</w:t>
      </w:r>
      <w:r>
        <w:t xml:space="preserve"> an abundant fishery resource in the Scotia Sea and southern Drake Passage</w:t>
      </w:r>
      <w:r w:rsidR="000D6909">
        <w:t>.</w:t>
      </w:r>
      <w:r w:rsidR="004C6ADC">
        <w:t xml:space="preserve"> </w:t>
      </w:r>
      <w:r w:rsidR="001B79C2">
        <w:t xml:space="preserve">Here, we </w:t>
      </w:r>
      <w:r w:rsidR="004C6ADC">
        <w:t>identif</w:t>
      </w:r>
      <w:r w:rsidR="001B79C2">
        <w:t>y</w:t>
      </w:r>
      <w:r w:rsidR="004C6ADC">
        <w:t xml:space="preserve"> </w:t>
      </w:r>
      <w:r w:rsidR="004542E9">
        <w:t xml:space="preserve">environmental correlates of </w:t>
      </w:r>
      <w:r w:rsidR="004C6ADC">
        <w:t xml:space="preserve">krill distribution </w:t>
      </w:r>
      <w:r w:rsidR="008E7944">
        <w:t xml:space="preserve">utilizing acoustic data collected during </w:t>
      </w:r>
      <w:r w:rsidR="004C6ADC">
        <w:t xml:space="preserve">an extensive </w:t>
      </w:r>
      <w:r w:rsidR="003F197F">
        <w:t xml:space="preserve">international </w:t>
      </w:r>
      <w:r w:rsidR="004C6ADC">
        <w:t xml:space="preserve">survey in January 2000. </w:t>
      </w:r>
      <w:r w:rsidR="00A818D4">
        <w:t>S</w:t>
      </w:r>
      <w:r w:rsidR="00837B2E">
        <w:t xml:space="preserve">eparate models </w:t>
      </w:r>
      <w:r w:rsidR="003C276B">
        <w:t>(at scales of 10</w:t>
      </w:r>
      <w:r w:rsidR="005430D4">
        <w:t xml:space="preserve"> </w:t>
      </w:r>
      <w:r w:rsidR="003C276B">
        <w:t>to 80</w:t>
      </w:r>
      <w:r w:rsidR="005430D4">
        <w:t xml:space="preserve"> </w:t>
      </w:r>
      <w:r w:rsidR="00C142CF">
        <w:t>nautical miles</w:t>
      </w:r>
      <w:r w:rsidR="003C276B">
        <w:t xml:space="preserve">) </w:t>
      </w:r>
      <w:r w:rsidR="007E0272">
        <w:t xml:space="preserve">were derived </w:t>
      </w:r>
      <w:r w:rsidR="00837B2E">
        <w:t xml:space="preserve">for </w:t>
      </w:r>
      <w:r w:rsidR="001412AC">
        <w:t xml:space="preserve">the </w:t>
      </w:r>
      <w:r w:rsidR="001B79C2">
        <w:t xml:space="preserve">full </w:t>
      </w:r>
      <w:r w:rsidR="001412AC">
        <w:t xml:space="preserve">study area and </w:t>
      </w:r>
      <w:r w:rsidR="008E7944">
        <w:t xml:space="preserve">for </w:t>
      </w:r>
      <w:r w:rsidR="00837B2E">
        <w:t xml:space="preserve">each of four </w:t>
      </w:r>
      <w:proofErr w:type="spellStart"/>
      <w:r w:rsidR="00837B2E">
        <w:t>subregions</w:t>
      </w:r>
      <w:proofErr w:type="spellEnd"/>
      <w:r w:rsidR="003F197F">
        <w:t xml:space="preserve">; </w:t>
      </w:r>
      <w:r w:rsidR="00A818D4">
        <w:t xml:space="preserve">northern and southern </w:t>
      </w:r>
      <w:r w:rsidR="00E92405">
        <w:t>s</w:t>
      </w:r>
      <w:r w:rsidR="00837B2E">
        <w:t>hel</w:t>
      </w:r>
      <w:r w:rsidR="00E92405">
        <w:t>f waters</w:t>
      </w:r>
      <w:r w:rsidR="00837B2E">
        <w:t>, the seasonally ice-covered open ocean</w:t>
      </w:r>
      <w:r w:rsidR="00117D00">
        <w:t xml:space="preserve">, and the </w:t>
      </w:r>
      <w:r w:rsidR="003F197F">
        <w:t xml:space="preserve">generally </w:t>
      </w:r>
      <w:r w:rsidR="00117D00">
        <w:t>ice</w:t>
      </w:r>
      <w:r w:rsidR="003F197F">
        <w:t>-</w:t>
      </w:r>
      <w:r w:rsidR="00117D00">
        <w:t xml:space="preserve">free </w:t>
      </w:r>
      <w:r w:rsidR="00117D00" w:rsidRPr="00B603CC">
        <w:t>open ocean</w:t>
      </w:r>
      <w:r w:rsidR="00837B2E" w:rsidRPr="00B603CC">
        <w:t xml:space="preserve">. </w:t>
      </w:r>
      <w:r w:rsidR="004C105D">
        <w:t>K</w:t>
      </w:r>
      <w:r w:rsidR="00667055">
        <w:t>rill distribution</w:t>
      </w:r>
      <w:r w:rsidR="004C105D">
        <w:t xml:space="preserve"> was strongly correlated with bathymetry</w:t>
      </w:r>
      <w:r w:rsidR="003C276B">
        <w:t>;</w:t>
      </w:r>
      <w:r w:rsidR="00667055">
        <w:t xml:space="preserve"> densities</w:t>
      </w:r>
      <w:r w:rsidR="00183FC8">
        <w:t xml:space="preserve"> </w:t>
      </w:r>
      <w:r w:rsidR="003C276B">
        <w:t xml:space="preserve">were higher </w:t>
      </w:r>
      <w:r w:rsidR="00183FC8">
        <w:t>over island shelves and shelf breaks</w:t>
      </w:r>
      <w:r w:rsidR="00525FFF">
        <w:t xml:space="preserve"> and decreas</w:t>
      </w:r>
      <w:r w:rsidR="003C276B">
        <w:t>ed</w:t>
      </w:r>
      <w:r w:rsidR="00525FFF">
        <w:t xml:space="preserve"> with increasing distance offshore.  </w:t>
      </w:r>
      <w:r w:rsidR="001B79C2">
        <w:t>L</w:t>
      </w:r>
      <w:r w:rsidR="00B72D56">
        <w:t xml:space="preserve">ow krill densities occurred in areas of low chlorophyll </w:t>
      </w:r>
      <w:r w:rsidR="000664ED">
        <w:t>concentration</w:t>
      </w:r>
      <w:r w:rsidR="004E1402">
        <w:t xml:space="preserve"> and high </w:t>
      </w:r>
      <w:proofErr w:type="spellStart"/>
      <w:r w:rsidR="004E1402">
        <w:t>geostrophic</w:t>
      </w:r>
      <w:proofErr w:type="spellEnd"/>
      <w:r w:rsidR="004E1402">
        <w:t xml:space="preserve"> velocity</w:t>
      </w:r>
      <w:r w:rsidR="00B72D56">
        <w:t>.</w:t>
      </w:r>
      <w:r w:rsidR="00A22202">
        <w:t xml:space="preserve"> </w:t>
      </w:r>
      <w:r w:rsidR="003C276B">
        <w:t xml:space="preserve">Krill distribution </w:t>
      </w:r>
      <w:r w:rsidR="00A65A98">
        <w:t>was</w:t>
      </w:r>
      <w:r w:rsidR="00837B2E">
        <w:t xml:space="preserve"> also</w:t>
      </w:r>
      <w:r w:rsidR="003E5E14">
        <w:t xml:space="preserve"> related to </w:t>
      </w:r>
      <w:r w:rsidR="003C276B">
        <w:t xml:space="preserve">sea level anomaly </w:t>
      </w:r>
      <w:r w:rsidR="000C4882">
        <w:t xml:space="preserve">but </w:t>
      </w:r>
      <w:r w:rsidR="00A65A98">
        <w:t>relationship</w:t>
      </w:r>
      <w:r w:rsidR="001B79C2">
        <w:t>s</w:t>
      </w:r>
      <w:r w:rsidR="00A65A98">
        <w:t xml:space="preserve"> w</w:t>
      </w:r>
      <w:r w:rsidR="001B79C2">
        <w:t>ere</w:t>
      </w:r>
      <w:r w:rsidR="00A65A98">
        <w:t xml:space="preserve"> not consistent between </w:t>
      </w:r>
      <w:proofErr w:type="spellStart"/>
      <w:r w:rsidR="00A65A98">
        <w:t>subregions</w:t>
      </w:r>
      <w:proofErr w:type="spellEnd"/>
      <w:r w:rsidR="004A4366">
        <w:t xml:space="preserve">. </w:t>
      </w:r>
      <w:r w:rsidR="00837B2E">
        <w:t>The models explained a maximum of 4</w:t>
      </w:r>
      <w:r w:rsidR="002A7350">
        <w:t>4</w:t>
      </w:r>
      <w:r w:rsidR="00837B2E">
        <w:t>% of the observed deviance in krill density</w:t>
      </w:r>
      <w:r w:rsidR="00E92405">
        <w:t>,</w:t>
      </w:r>
      <w:r w:rsidR="004A4366">
        <w:t xml:space="preserve"> but did not reliably identify areas of high krill density in the open ocean</w:t>
      </w:r>
      <w:r w:rsidR="00220A5E">
        <w:t xml:space="preserve">, </w:t>
      </w:r>
      <w:r w:rsidR="00D84EE7">
        <w:t>and explain</w:t>
      </w:r>
      <w:r w:rsidR="00E06BF3">
        <w:t>ed</w:t>
      </w:r>
      <w:r w:rsidR="00D84EE7">
        <w:t xml:space="preserve"> a small proportion of the deviance </w:t>
      </w:r>
      <w:r w:rsidR="00E06BF3">
        <w:t xml:space="preserve">(16%) </w:t>
      </w:r>
      <w:r w:rsidR="00220A5E">
        <w:t>in offshore areas covered seasonally by</w:t>
      </w:r>
      <w:r w:rsidR="008E7944">
        <w:t xml:space="preserve"> sea</w:t>
      </w:r>
      <w:r w:rsidR="00220A5E">
        <w:t xml:space="preserve"> ice</w:t>
      </w:r>
      <w:r w:rsidR="00DD4BB7">
        <w:t xml:space="preserve">, </w:t>
      </w:r>
      <w:r w:rsidR="008E7944">
        <w:t>probabl</w:t>
      </w:r>
      <w:r w:rsidR="00DD4BB7">
        <w:t>y</w:t>
      </w:r>
      <w:r w:rsidR="008E7944">
        <w:t xml:space="preserve"> </w:t>
      </w:r>
      <w:r w:rsidR="00DD4BB7">
        <w:t>because of</w:t>
      </w:r>
      <w:r w:rsidR="00D84EE7">
        <w:t xml:space="preserve"> the </w:t>
      </w:r>
      <w:r w:rsidR="00DD4BB7">
        <w:t xml:space="preserve">strong, </w:t>
      </w:r>
      <w:r w:rsidR="00D84EE7">
        <w:t xml:space="preserve">residual influence of retreated ice. </w:t>
      </w:r>
      <w:r w:rsidR="004A4366">
        <w:t>The</w:t>
      </w:r>
      <w:r w:rsidR="008E7944">
        <w:t xml:space="preserve"> commercial</w:t>
      </w:r>
      <w:r w:rsidR="004A4366">
        <w:t xml:space="preserve"> </w:t>
      </w:r>
      <w:r w:rsidR="001F7FE4">
        <w:t xml:space="preserve">krill </w:t>
      </w:r>
      <w:r w:rsidR="00183FC8">
        <w:t>fishery</w:t>
      </w:r>
      <w:r w:rsidR="008E7944">
        <w:t xml:space="preserve"> </w:t>
      </w:r>
      <w:r w:rsidR="004A4366">
        <w:t xml:space="preserve">is currently concentrated </w:t>
      </w:r>
      <w:r w:rsidR="00DD4BB7">
        <w:t>in</w:t>
      </w:r>
      <w:r w:rsidR="00380650">
        <w:t xml:space="preserve"> shelf areas</w:t>
      </w:r>
      <w:r w:rsidR="00DD4BB7">
        <w:t>,</w:t>
      </w:r>
      <w:r w:rsidR="004A4366">
        <w:t xml:space="preserve"> where hig</w:t>
      </w:r>
      <w:r w:rsidR="00183FC8">
        <w:t xml:space="preserve">h densities </w:t>
      </w:r>
      <w:r w:rsidR="00380650">
        <w:t xml:space="preserve">of krill </w:t>
      </w:r>
      <w:r w:rsidR="00183FC8">
        <w:t xml:space="preserve">are </w:t>
      </w:r>
      <w:r w:rsidR="0056166F">
        <w:t xml:space="preserve">most </w:t>
      </w:r>
      <w:r w:rsidR="00183FC8">
        <w:t>predictabl</w:t>
      </w:r>
      <w:r w:rsidR="00B65170">
        <w:t>e</w:t>
      </w:r>
      <w:r w:rsidR="00183FC8">
        <w:t xml:space="preserve">. </w:t>
      </w:r>
      <w:r w:rsidR="00476474">
        <w:t xml:space="preserve">As </w:t>
      </w:r>
      <w:r w:rsidR="001B79C2">
        <w:t>krill are not predictable</w:t>
      </w:r>
      <w:r w:rsidR="00476474">
        <w:t xml:space="preserve"> </w:t>
      </w:r>
      <w:r w:rsidR="00380650">
        <w:t xml:space="preserve">in </w:t>
      </w:r>
      <w:r w:rsidR="00476474">
        <w:t xml:space="preserve">the </w:t>
      </w:r>
      <w:r w:rsidR="00380650">
        <w:t>open ocean</w:t>
      </w:r>
      <w:r w:rsidR="00476474">
        <w:t xml:space="preserve">, </w:t>
      </w:r>
      <w:r w:rsidR="00DB08AF">
        <w:t>the fishery is likely to remain principally a near-shore operation, and should be managed accordingly</w:t>
      </w:r>
      <w:r w:rsidR="0013701F">
        <w:t>.</w:t>
      </w:r>
    </w:p>
    <w:p w:rsidR="000F4467" w:rsidRPr="000F4467" w:rsidRDefault="000F4467" w:rsidP="00E819F8">
      <w:pPr>
        <w:spacing w:line="360" w:lineRule="auto"/>
      </w:pPr>
      <w:r w:rsidRPr="000F4467">
        <w:rPr>
          <w:b/>
        </w:rPr>
        <w:t>Keywords:</w:t>
      </w:r>
      <w:r w:rsidRPr="000F4467">
        <w:t xml:space="preserve"> Antarctic kril</w:t>
      </w:r>
      <w:r w:rsidR="00D131A8">
        <w:t xml:space="preserve">l, fisheries management, species distribution model, </w:t>
      </w:r>
      <w:r w:rsidR="003D1F8A">
        <w:t xml:space="preserve">CCAMLR 2000 </w:t>
      </w:r>
      <w:r w:rsidR="00D131A8">
        <w:t>synoptic survey, environmental drivers</w:t>
      </w:r>
      <w:r w:rsidR="00E77338">
        <w:t>, Scotia Sea</w:t>
      </w:r>
    </w:p>
    <w:p w:rsidR="00F34C97" w:rsidRDefault="005A289F" w:rsidP="00E819F8">
      <w:pPr>
        <w:spacing w:line="360" w:lineRule="auto"/>
        <w:rPr>
          <w:b/>
        </w:rPr>
      </w:pPr>
      <w:r>
        <w:rPr>
          <w:b/>
        </w:rPr>
        <w:br w:type="page"/>
      </w:r>
      <w:r w:rsidR="00555578">
        <w:rPr>
          <w:b/>
        </w:rPr>
        <w:lastRenderedPageBreak/>
        <w:t>INTRODUCTION</w:t>
      </w:r>
    </w:p>
    <w:p w:rsidR="00156D15" w:rsidRDefault="00F54EF6" w:rsidP="00514CED">
      <w:pPr>
        <w:spacing w:line="360" w:lineRule="auto"/>
      </w:pPr>
      <w:r>
        <w:t>T</w:t>
      </w:r>
      <w:r w:rsidR="00FD292D">
        <w:t xml:space="preserve">he processes </w:t>
      </w:r>
      <w:r>
        <w:t xml:space="preserve">that </w:t>
      </w:r>
      <w:r w:rsidR="005A289F">
        <w:t>influence</w:t>
      </w:r>
      <w:r>
        <w:t xml:space="preserve"> the spatial </w:t>
      </w:r>
      <w:r w:rsidR="00FE20C0">
        <w:t xml:space="preserve">distribution of </w:t>
      </w:r>
      <w:r w:rsidR="003429CF">
        <w:t xml:space="preserve">marine </w:t>
      </w:r>
      <w:r w:rsidR="00FE20C0">
        <w:t>organisms</w:t>
      </w:r>
      <w:r w:rsidR="00FD292D">
        <w:t xml:space="preserve"> include</w:t>
      </w:r>
      <w:r w:rsidR="00520919">
        <w:t xml:space="preserve"> </w:t>
      </w:r>
      <w:r w:rsidR="00F34C97">
        <w:t>biological interactions and</w:t>
      </w:r>
      <w:r w:rsidR="005A289F">
        <w:t xml:space="preserve"> environmental drivers operating</w:t>
      </w:r>
      <w:r w:rsidR="00F34C97">
        <w:t xml:space="preserve"> </w:t>
      </w:r>
      <w:r w:rsidR="00B8415F">
        <w:t>a</w:t>
      </w:r>
      <w:r w:rsidR="00520919">
        <w:t>cross a</w:t>
      </w:r>
      <w:r w:rsidR="00FD292D">
        <w:t xml:space="preserve"> range of spatial </w:t>
      </w:r>
      <w:r w:rsidR="00DD73CD">
        <w:t>and temporal scales</w:t>
      </w:r>
      <w:r w:rsidR="00302FBE">
        <w:t xml:space="preserve"> </w:t>
      </w:r>
      <w:r w:rsidR="002854AF">
        <w:fldChar w:fldCharType="begin">
          <w:fldData xml:space="preserve">PEVuZE5vdGU+PENpdGU+PEF1dGhvcj5GYXVjaGFsZDwvQXV0aG9yPjxZZWFyPjIwMDA8L1llYXI+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</w:fldData>
        </w:fldChar>
      </w:r>
      <w:r w:rsidR="004D49D2">
        <w:instrText xml:space="preserve"> ADDIN EN.CITE </w:instrText>
      </w:r>
      <w:r w:rsidR="002854AF">
        <w:fldChar w:fldCharType="begin">
          <w:fldData xml:space="preserve">PEVuZE5vdGU+PENpdGU+PEF1dGhvcj5GYXVjaGFsZDwvQXV0aG9yPjxZZWFyPjIwMDA8L1llYXI+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</w:fldData>
        </w:fldChar>
      </w:r>
      <w:r w:rsidR="004D49D2">
        <w:instrText xml:space="preserve"> ADDIN EN.CITE.DATA </w:instrText>
      </w:r>
      <w:r w:rsidR="002854AF">
        <w:fldChar w:fldCharType="end"/>
      </w:r>
      <w:r w:rsidR="002854AF">
        <w:fldChar w:fldCharType="separate"/>
      </w:r>
      <w:r w:rsidR="004D49D2">
        <w:rPr>
          <w:noProof/>
        </w:rPr>
        <w:t>(</w:t>
      </w:r>
      <w:hyperlink w:anchor="_ENREF_40" w:tooltip="Murphy, 1988 #169" w:history="1">
        <w:r w:rsidR="00796198">
          <w:rPr>
            <w:noProof/>
          </w:rPr>
          <w:t>Murphy et al., 1988</w:t>
        </w:r>
      </w:hyperlink>
      <w:proofErr w:type="gramStart"/>
      <w:r w:rsidR="004D49D2">
        <w:rPr>
          <w:noProof/>
        </w:rPr>
        <w:t xml:space="preserve">; </w:t>
      </w:r>
      <w:hyperlink w:anchor="_ENREF_34" w:tooltip="Legendre, 1989 #165" w:history="1">
        <w:r w:rsidR="00796198">
          <w:rPr>
            <w:noProof/>
          </w:rPr>
          <w:t>Legendre and Fortin, 1989</w:t>
        </w:r>
      </w:hyperlink>
      <w:r w:rsidR="004D49D2">
        <w:rPr>
          <w:noProof/>
        </w:rPr>
        <w:t>;</w:t>
      </w:r>
      <w:proofErr w:type="gramEnd"/>
      <w:r w:rsidR="004D49D2">
        <w:rPr>
          <w:noProof/>
        </w:rPr>
        <w:t xml:space="preserve"> </w:t>
      </w:r>
      <w:hyperlink w:anchor="_ENREF_19" w:tooltip="Fauchald, 2000 #146" w:history="1">
        <w:r w:rsidR="00796198">
          <w:rPr>
            <w:noProof/>
          </w:rPr>
          <w:t>Fauchald et al., 2000</w:t>
        </w:r>
      </w:hyperlink>
      <w:r w:rsidR="004D49D2">
        <w:rPr>
          <w:noProof/>
        </w:rPr>
        <w:t>)</w:t>
      </w:r>
      <w:r w:rsidR="002854AF">
        <w:fldChar w:fldCharType="end"/>
      </w:r>
      <w:r w:rsidR="00B30F04">
        <w:t>.</w:t>
      </w:r>
      <w:r w:rsidR="00FE20C0">
        <w:t xml:space="preserve"> </w:t>
      </w:r>
      <w:r w:rsidR="00996111">
        <w:t xml:space="preserve">A diverse group of marine organisms, </w:t>
      </w:r>
      <w:r w:rsidR="00D93504">
        <w:t>sometimes</w:t>
      </w:r>
      <w:r w:rsidR="003429CF">
        <w:t xml:space="preserve"> </w:t>
      </w:r>
      <w:r w:rsidR="00774A4B">
        <w:t>termed</w:t>
      </w:r>
      <w:r w:rsidR="00996111">
        <w:t xml:space="preserve"> </w:t>
      </w:r>
      <w:r w:rsidR="00743CED">
        <w:t>“</w:t>
      </w:r>
      <w:r w:rsidR="00996111">
        <w:t>forage species</w:t>
      </w:r>
      <w:r w:rsidR="00743CED">
        <w:t>”</w:t>
      </w:r>
      <w:r w:rsidR="00996111">
        <w:t xml:space="preserve">, are particularly important </w:t>
      </w:r>
      <w:r w:rsidR="008D511B">
        <w:t>in</w:t>
      </w:r>
      <w:r w:rsidR="00996111">
        <w:t xml:space="preserve"> the functioning of marine ecosystems. </w:t>
      </w:r>
      <w:r w:rsidR="00774A4B">
        <w:t>Typically, t</w:t>
      </w:r>
      <w:r w:rsidR="00996111">
        <w:t>hese are locally abundant mid-</w:t>
      </w:r>
      <w:proofErr w:type="spellStart"/>
      <w:r w:rsidR="00996111">
        <w:t>trophic</w:t>
      </w:r>
      <w:proofErr w:type="spellEnd"/>
      <w:r w:rsidR="00B30F04">
        <w:t xml:space="preserve"> </w:t>
      </w:r>
      <w:r w:rsidR="00996111">
        <w:t xml:space="preserve">level fish </w:t>
      </w:r>
      <w:r w:rsidR="008D511B">
        <w:t xml:space="preserve">or </w:t>
      </w:r>
      <w:r w:rsidR="00996111">
        <w:t xml:space="preserve">crustaceans that </w:t>
      </w:r>
      <w:r w:rsidR="00E45428">
        <w:t>support</w:t>
      </w:r>
      <w:r w:rsidR="00996111">
        <w:t xml:space="preserve"> a diverse range of predators</w:t>
      </w:r>
      <w:r w:rsidR="001D2153">
        <w:t xml:space="preserve"> as well as fisheries</w:t>
      </w:r>
      <w:r w:rsidR="00AE7C43">
        <w:t xml:space="preserve"> </w:t>
      </w:r>
      <w:r w:rsidR="002854AF">
        <w:fldChar w:fldCharType="begin">
          <w:fldData xml:space="preserve">PEVuZE5vdGU+PENpdGU+PEF1dGhvcj5QaWtpdGNoPC9BdXRob3I+PFllYXI+MjAxMjwvWWVhcj48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==
</w:fldData>
        </w:fldChar>
      </w:r>
      <w:r w:rsidR="00095AF2">
        <w:instrText xml:space="preserve"> ADDIN EN.CITE </w:instrText>
      </w:r>
      <w:r w:rsidR="002854AF">
        <w:fldChar w:fldCharType="begin">
          <w:fldData xml:space="preserve">PEVuZE5vdGU+PENpdGU+PEF1dGhvcj5QaWtpdGNoPC9BdXRob3I+PFllYXI+MjAxMjwvWWVhcj48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==
</w:fldData>
        </w:fldChar>
      </w:r>
      <w:r w:rsidR="00095AF2">
        <w:instrText xml:space="preserve"> ADDIN EN.CITE.DATA </w:instrText>
      </w:r>
      <w:r w:rsidR="002854AF">
        <w:fldChar w:fldCharType="end"/>
      </w:r>
      <w:r w:rsidR="002854AF">
        <w:fldChar w:fldCharType="separate"/>
      </w:r>
      <w:r w:rsidR="004D49D2">
        <w:rPr>
          <w:noProof/>
        </w:rPr>
        <w:t>(</w:t>
      </w:r>
      <w:hyperlink w:anchor="_ENREF_13" w:tooltip="Cury, 2011 #175" w:history="1">
        <w:r w:rsidR="00796198">
          <w:rPr>
            <w:noProof/>
          </w:rPr>
          <w:t>Cury et al., 2011</w:t>
        </w:r>
      </w:hyperlink>
      <w:r w:rsidR="004D49D2">
        <w:rPr>
          <w:noProof/>
        </w:rPr>
        <w:t xml:space="preserve">; </w:t>
      </w:r>
      <w:hyperlink w:anchor="_ENREF_49" w:tooltip="Pikitch, 2012 #166" w:history="1">
        <w:r w:rsidR="00796198">
          <w:rPr>
            <w:noProof/>
          </w:rPr>
          <w:t>Pikitch et al., 2012</w:t>
        </w:r>
      </w:hyperlink>
      <w:r w:rsidR="004D49D2">
        <w:rPr>
          <w:noProof/>
        </w:rPr>
        <w:t>)</w:t>
      </w:r>
      <w:r w:rsidR="002854AF">
        <w:fldChar w:fldCharType="end"/>
      </w:r>
      <w:r w:rsidR="00996111">
        <w:t xml:space="preserve">. Forage species typically have </w:t>
      </w:r>
      <w:r w:rsidR="00E45428">
        <w:t>extensive ranges (on the scale of</w:t>
      </w:r>
      <w:r w:rsidR="008239F7">
        <w:t xml:space="preserve"> 100s to </w:t>
      </w:r>
      <w:r w:rsidR="008239F7" w:rsidRPr="008239F7">
        <w:t xml:space="preserve">10000s </w:t>
      </w:r>
      <w:r w:rsidR="00E45428" w:rsidRPr="008239F7">
        <w:t>km</w:t>
      </w:r>
      <w:r w:rsidR="00E45428" w:rsidRPr="008239F7">
        <w:rPr>
          <w:vertAlign w:val="superscript"/>
        </w:rPr>
        <w:t>2</w:t>
      </w:r>
      <w:r w:rsidR="00710F0C" w:rsidRPr="008239F7">
        <w:t>)</w:t>
      </w:r>
      <w:r w:rsidR="00E45428" w:rsidRPr="008239F7">
        <w:t xml:space="preserve"> and</w:t>
      </w:r>
      <w:r w:rsidR="00E45428">
        <w:t xml:space="preserve"> </w:t>
      </w:r>
      <w:r w:rsidR="000A7BF1">
        <w:t xml:space="preserve">their distribution and abundance is sensitive to variability in the physical environment </w:t>
      </w:r>
      <w:r w:rsidR="002854AF">
        <w:fldChar w:fldCharType="begin"/>
      </w:r>
      <w:r w:rsidR="004D49D2">
        <w:instrText xml:space="preserve"> ADDIN EN.CITE &lt;EndNote&gt;&lt;Cite&gt;&lt;Author&gt;Lehodey&lt;/Author&gt;&lt;Year&gt;2006&lt;/Year&gt;&lt;RecNum&gt;167&lt;/RecNum&gt;&lt;DisplayText&gt;(Lehodey et al., 2006)&lt;/DisplayText&gt;&lt;record&gt;&lt;rec-number&gt;167&lt;/rec-number&gt;&lt;foreign-keys&gt;&lt;key app="EN" db-id="vtva2s0v3ez5weedpwxv2rzyrpadfzv9wwzv"&gt;167&lt;/key&gt;&lt;/foreign-keys&gt;&lt;ref-type name="Journal Article"&gt;17&lt;/ref-type&gt;&lt;contributors&gt;&lt;authors&gt;&lt;author&gt;Lehodey, P.&lt;/author&gt;&lt;author&gt;Alheit, J.&lt;/author&gt;&lt;author&gt;Barange, M.&lt;/author&gt;&lt;author&gt;Baumgartner, T.&lt;/author&gt;&lt;author&gt;Beaugrand, G.&lt;/author&gt;&lt;author&gt;Drinkwater, K.&lt;/author&gt;&lt;author&gt;Fromentin, J. M.&lt;/author&gt;&lt;author&gt;Hare, S. R.&lt;/author&gt;&lt;author&gt;Ottersen, G.&lt;/author&gt;&lt;author&gt;Perry, R. I.&lt;/author&gt;&lt;author&gt;Roy, C.&lt;/author&gt;&lt;author&gt;Van Der Lingen, C. D.&lt;/author&gt;&lt;author&gt;Werner, F.&lt;/author&gt;&lt;/authors&gt;&lt;/contributors&gt;&lt;titles&gt;&lt;title&gt;Climate variability, fish, and fisheries&lt;/title&gt;&lt;secondary-title&gt;Journal of Climate&lt;/secondary-title&gt;&lt;/titles&gt;&lt;periodical&gt;&lt;full-title&gt;Journal of Climate&lt;/full-title&gt;&lt;/periodical&gt;&lt;pages&gt;5009-5030&lt;/pages&gt;&lt;volume&gt;19&lt;/volume&gt;&lt;number&gt;20&lt;/number&gt;&lt;dates&gt;&lt;year&gt;2006&lt;/year&gt;&lt;pub-dates&gt;&lt;date&gt;Oct 15&lt;/date&gt;&lt;/pub-dates&gt;&lt;/dates&gt;&lt;isbn&gt;0894-8755&lt;/isbn&gt;&lt;accession-num&gt;WOS:000241755900004&lt;/accession-num&gt;&lt;urls&gt;&lt;related-urls&gt;&lt;url&gt;&amp;lt;Go to ISI&amp;gt;://WOS:000241755900004&lt;/url&gt;&lt;/related-urls&gt;&lt;/urls&gt;&lt;electronic-resource-num&gt;10.1175/jcli3898.1&lt;/electronic-resource-num&gt;&lt;/record&gt;&lt;/Cite&gt;&lt;/EndNote&gt;</w:instrText>
      </w:r>
      <w:r w:rsidR="002854AF">
        <w:fldChar w:fldCharType="separate"/>
      </w:r>
      <w:r w:rsidR="004D49D2">
        <w:rPr>
          <w:noProof/>
        </w:rPr>
        <w:t>(</w:t>
      </w:r>
      <w:hyperlink w:anchor="_ENREF_35" w:tooltip="Lehodey, 2006 #167" w:history="1">
        <w:r w:rsidR="00796198">
          <w:rPr>
            <w:noProof/>
          </w:rPr>
          <w:t>Lehodey et al., 2006</w:t>
        </w:r>
      </w:hyperlink>
      <w:r w:rsidR="004D49D2">
        <w:rPr>
          <w:noProof/>
        </w:rPr>
        <w:t>)</w:t>
      </w:r>
      <w:r w:rsidR="002854AF">
        <w:fldChar w:fldCharType="end"/>
      </w:r>
      <w:r w:rsidR="000A7BF1">
        <w:t xml:space="preserve">. </w:t>
      </w:r>
      <w:r w:rsidR="003816FA">
        <w:t>Managing fisheries for these species in the context of environmental variability and climate change, and in a manner that is also sensitive to the needs of dependent species is complex, particularly where the fundamental drivers of distribution are poorly understood.</w:t>
      </w:r>
    </w:p>
    <w:p w:rsidR="002B540F" w:rsidRDefault="00FD292D" w:rsidP="00F544B6">
      <w:pPr>
        <w:spacing w:line="360" w:lineRule="auto"/>
      </w:pPr>
      <w:r>
        <w:t xml:space="preserve">Antarctic krill </w:t>
      </w:r>
      <w:proofErr w:type="spellStart"/>
      <w:r w:rsidR="004C772B" w:rsidRPr="004C772B">
        <w:rPr>
          <w:i/>
        </w:rPr>
        <w:t>Euphausia</w:t>
      </w:r>
      <w:proofErr w:type="spellEnd"/>
      <w:r w:rsidR="004C772B" w:rsidRPr="004C772B">
        <w:rPr>
          <w:i/>
        </w:rPr>
        <w:t xml:space="preserve"> </w:t>
      </w:r>
      <w:proofErr w:type="spellStart"/>
      <w:r w:rsidR="004C772B" w:rsidRPr="004C772B">
        <w:rPr>
          <w:i/>
        </w:rPr>
        <w:t>superb</w:t>
      </w:r>
      <w:r w:rsidR="005C0011">
        <w:rPr>
          <w:i/>
        </w:rPr>
        <w:t>a</w:t>
      </w:r>
      <w:proofErr w:type="spellEnd"/>
      <w:r w:rsidR="004C772B">
        <w:t xml:space="preserve"> </w:t>
      </w:r>
      <w:r w:rsidR="00466E24">
        <w:t xml:space="preserve">(hereafter krill) </w:t>
      </w:r>
      <w:r w:rsidR="006B0C99">
        <w:t>is</w:t>
      </w:r>
      <w:r>
        <w:t xml:space="preserve"> </w:t>
      </w:r>
      <w:r w:rsidR="00770A0D">
        <w:t xml:space="preserve">the </w:t>
      </w:r>
      <w:r w:rsidR="00514CED">
        <w:t xml:space="preserve">main forage species in the Southern Ocean and might support a greater biomass of predators than any of the world’s other forage species </w:t>
      </w:r>
      <w:r w:rsidR="002854AF">
        <w:fldChar w:fldCharType="begin"/>
      </w:r>
      <w:r w:rsidR="00095AF2">
        <w:instrText xml:space="preserve"> ADDIN EN.CITE &lt;EndNote&gt;&lt;Cite&gt;&lt;Author&gt;Pikitch&lt;/Author&gt;&lt;Year&gt;2012&lt;/Year&gt;&lt;RecNum&gt;166&lt;/RecNum&gt;&lt;DisplayText&gt;(Pikitch et al., 2012)&lt;/DisplayText&gt;&lt;record&gt;&lt;rec-number&gt;166&lt;/rec-number&gt;&lt;foreign-keys&gt;&lt;key app="EN" db-id="vtva2s0v3ez5weedpwxv2rzyrpadfzv9wwzv"&gt;166&lt;/key&gt;&lt;/foreign-keys&gt;&lt;ref-type name="Journal Article"&gt;17&lt;/ref-type&gt;&lt;contributors&gt;&lt;authors&gt;&lt;author&gt;Pikitch, E.K.&lt;/author&gt;&lt;author&gt;Rountos, K.J.&lt;/author&gt;&lt;author&gt;Essington, T. E.&lt;/author&gt;&lt;author&gt;Santora, C.&lt;/author&gt;&lt;author&gt;Pauly, D.&lt;/author&gt;&lt;author&gt;Watson, R.&lt;/author&gt;&lt;author&gt;Sumaila, U. R.&lt;/author&gt;&lt;author&gt;Boersma, P. D.&lt;/author&gt;&lt;author&gt;Boyd, I. L.&lt;/author&gt;&lt;author&gt;Conover, D. O.&lt;/author&gt;&lt;author&gt;Cury, P.&lt;/author&gt;&lt;author&gt;Heppell, S. S.&lt;/author&gt;&lt;author&gt;Houde, E. D.&lt;/author&gt;&lt;author&gt;Mangel, M.&lt;/author&gt;&lt;author&gt;Plagányi, É.&lt;/author&gt;&lt;author&gt;Sainsbury, K. &lt;/author&gt;&lt;author&gt;Steneck, R. S.&lt;/author&gt;&lt;author&gt;Geers, T. M.&lt;/author&gt;&lt;author&gt;Gownaris, N.&lt;/author&gt;&lt;author&gt;Munch, S. B. &lt;/author&gt;&lt;/authors&gt;&lt;/contributors&gt;&lt;titles&gt;&lt;title&gt;The global contribution of forage fish to marine fisheries and ecosystems&lt;/title&gt;&lt;secondary-title&gt;Fish and Fisheries&lt;/secondary-title&gt;&lt;/titles&gt;&lt;periodical&gt;&lt;full-title&gt;Fish and Fisheries&lt;/full-title&gt;&lt;/periodical&gt;&lt;volume&gt;DOI: 10.1111/faf.12004&lt;/volume&gt;&lt;dates&gt;&lt;year&gt;2012&lt;/year&gt;&lt;/dates&gt;&lt;urls&gt;&lt;/urls&gt;&lt;electronic-resource-num&gt;10.1111/faf.12004&lt;/electronic-resource-num&gt;&lt;/record&gt;&lt;/Cite&gt;&lt;/EndNote&gt;</w:instrText>
      </w:r>
      <w:r w:rsidR="002854AF">
        <w:fldChar w:fldCharType="separate"/>
      </w:r>
      <w:r w:rsidR="004D49D2">
        <w:rPr>
          <w:noProof/>
        </w:rPr>
        <w:t>(</w:t>
      </w:r>
      <w:hyperlink w:anchor="_ENREF_49" w:tooltip="Pikitch, 2012 #166" w:history="1">
        <w:r w:rsidR="00796198">
          <w:rPr>
            <w:noProof/>
          </w:rPr>
          <w:t>Pikitch et al., 2012</w:t>
        </w:r>
      </w:hyperlink>
      <w:r w:rsidR="004D49D2">
        <w:rPr>
          <w:noProof/>
        </w:rPr>
        <w:t>)</w:t>
      </w:r>
      <w:r w:rsidR="002854AF">
        <w:fldChar w:fldCharType="end"/>
      </w:r>
      <w:r w:rsidR="00514CED">
        <w:t xml:space="preserve">. It is the </w:t>
      </w:r>
      <w:r w:rsidR="00770A0D">
        <w:t xml:space="preserve">principal prey for numerous higher </w:t>
      </w:r>
      <w:proofErr w:type="spellStart"/>
      <w:r w:rsidR="00770A0D">
        <w:t>trophic</w:t>
      </w:r>
      <w:proofErr w:type="spellEnd"/>
      <w:r w:rsidR="00770A0D">
        <w:t xml:space="preserve"> level predators,</w:t>
      </w:r>
      <w:r>
        <w:t xml:space="preserve"> a</w:t>
      </w:r>
      <w:r w:rsidR="00770A0D">
        <w:t>nd i</w:t>
      </w:r>
      <w:r>
        <w:t xml:space="preserve">s </w:t>
      </w:r>
      <w:r w:rsidR="00770A0D">
        <w:t xml:space="preserve">a key component of </w:t>
      </w:r>
      <w:r w:rsidR="006E06D8">
        <w:t xml:space="preserve">Antarctic </w:t>
      </w:r>
      <w:r w:rsidR="00770A0D">
        <w:t xml:space="preserve">food webs </w:t>
      </w:r>
      <w:r w:rsidR="002854AF">
        <w:fldChar w:fldCharType="begin">
          <w:fldData xml:space="preserve">PEVuZE5vdGU+PENpdGU+PEF1dGhvcj5Dcm94YWxsPC9BdXRob3I+PFllYXI+MTk5OTwvWWVhcj48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</w:fldData>
        </w:fldChar>
      </w:r>
      <w:r w:rsidR="00491131">
        <w:instrText xml:space="preserve"> ADDIN EN.CITE </w:instrText>
      </w:r>
      <w:r w:rsidR="002854AF">
        <w:fldChar w:fldCharType="begin">
          <w:fldData xml:space="preserve">PEVuZE5vdGU+PENpdGU+PEF1dGhvcj5Dcm94YWxsPC9BdXRob3I+PFllYXI+MTk5OTwvWWVhcj48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</w:fldData>
        </w:fldChar>
      </w:r>
      <w:r w:rsidR="00491131">
        <w:instrText xml:space="preserve"> ADDIN EN.CITE.DATA </w:instrText>
      </w:r>
      <w:r w:rsidR="002854AF">
        <w:fldChar w:fldCharType="end"/>
      </w:r>
      <w:r w:rsidR="002854AF">
        <w:fldChar w:fldCharType="separate"/>
      </w:r>
      <w:r w:rsidR="004D49D2">
        <w:rPr>
          <w:noProof/>
        </w:rPr>
        <w:t>(</w:t>
      </w:r>
      <w:hyperlink w:anchor="_ENREF_12" w:tooltip="Croxall, 1999 #134" w:history="1">
        <w:r w:rsidR="00796198">
          <w:rPr>
            <w:noProof/>
          </w:rPr>
          <w:t>Croxall et al., 1999</w:t>
        </w:r>
      </w:hyperlink>
      <w:proofErr w:type="gramStart"/>
      <w:r w:rsidR="004D49D2">
        <w:rPr>
          <w:noProof/>
        </w:rPr>
        <w:t xml:space="preserve">; </w:t>
      </w:r>
      <w:hyperlink w:anchor="_ENREF_2" w:tooltip="Atkinson, 2012 #133" w:history="1">
        <w:r w:rsidR="00796198">
          <w:rPr>
            <w:noProof/>
          </w:rPr>
          <w:t>Atkinson et al., 2012</w:t>
        </w:r>
      </w:hyperlink>
      <w:r w:rsidR="004D49D2">
        <w:rPr>
          <w:noProof/>
        </w:rPr>
        <w:t>;</w:t>
      </w:r>
      <w:proofErr w:type="gramEnd"/>
      <w:r w:rsidR="004D49D2">
        <w:rPr>
          <w:noProof/>
        </w:rPr>
        <w:t xml:space="preserve"> </w:t>
      </w:r>
      <w:hyperlink w:anchor="_ENREF_43" w:tooltip="Murphy, 2012 #177" w:history="1">
        <w:r w:rsidR="00796198">
          <w:rPr>
            <w:noProof/>
          </w:rPr>
          <w:t>Murphy et al., 2012</w:t>
        </w:r>
      </w:hyperlink>
      <w:r w:rsidR="004D49D2">
        <w:rPr>
          <w:noProof/>
        </w:rPr>
        <w:t>)</w:t>
      </w:r>
      <w:r w:rsidR="002854AF">
        <w:fldChar w:fldCharType="end"/>
      </w:r>
      <w:r w:rsidR="004232E1">
        <w:t>.</w:t>
      </w:r>
      <w:r w:rsidR="00B0564E" w:rsidRPr="00EA4D38">
        <w:rPr>
          <w:b/>
          <w:i/>
        </w:rPr>
        <w:t xml:space="preserve"> </w:t>
      </w:r>
      <w:r w:rsidR="006F0646">
        <w:t xml:space="preserve"> It</w:t>
      </w:r>
      <w:r w:rsidR="00F954DC">
        <w:t xml:space="preserve"> is </w:t>
      </w:r>
      <w:r w:rsidR="001D0518">
        <w:t xml:space="preserve">a </w:t>
      </w:r>
      <w:r w:rsidR="0068450C">
        <w:t xml:space="preserve">circumpolar </w:t>
      </w:r>
      <w:r w:rsidR="00F954DC">
        <w:t>species</w:t>
      </w:r>
      <w:r w:rsidR="0068450C">
        <w:t xml:space="preserve"> </w:t>
      </w:r>
      <w:r w:rsidR="00F954DC">
        <w:t xml:space="preserve">found </w:t>
      </w:r>
      <w:r w:rsidR="00770A0D">
        <w:t xml:space="preserve">in waters </w:t>
      </w:r>
      <w:r w:rsidR="00F954DC">
        <w:t>south of the Antarctic Polar Front</w:t>
      </w:r>
      <w:r w:rsidR="00AE690F">
        <w:t xml:space="preserve"> </w:t>
      </w:r>
      <w:r w:rsidR="002854AF">
        <w:fldChar w:fldCharType="begin"/>
      </w:r>
      <w:r w:rsidR="00095AF2">
        <w:instrText xml:space="preserve"> ADDIN EN.CITE &lt;EndNote&gt;&lt;Cite&gt;&lt;Author&gt;Marr&lt;/Author&gt;&lt;Year&gt;1962&lt;/Year&gt;&lt;RecNum&gt;135&lt;/RecNum&gt;&lt;DisplayText&gt;(Marr, 1962)&lt;/DisplayText&gt;&lt;record&gt;&lt;rec-number&gt;135&lt;/rec-number&gt;&lt;foreign-keys&gt;&lt;key app="EN" db-id="vtva2s0v3ez5weedpwxv2rzyrpadfzv9wwzv"&gt;135&lt;/key&gt;&lt;/foreign-keys&gt;&lt;ref-type name="Generic"&gt;13&lt;/ref-type&gt;&lt;contributors&gt;&lt;authors&gt;&lt;author&gt;Marr, J.W.S.&lt;/author&gt;&lt;/authors&gt;&lt;/contributors&gt;&lt;titles&gt;&lt;title&gt;&lt;style face="normal" font="default" size="100%"&gt;The natural history and geography of the Antarctic krill (&lt;/style&gt;&lt;style face="italic" font="default" size="100%"&gt;Euphausia superba&lt;/style&gt;&lt;style face="normal" font="default" size="100%"&gt; Dana)&lt;/style&gt;&lt;/title&gt;&lt;/titles&gt;&lt;pages&gt;32, 33-464&lt;/pages&gt;&lt;dates&gt;&lt;year&gt;1962&lt;/year&gt;&lt;/dates&gt;&lt;publisher&gt;Discovery Reports&lt;/publisher&gt;&lt;urls&gt;&lt;/urls&gt;&lt;/record&gt;&lt;/Cite&gt;&lt;/EndNote&gt;</w:instrText>
      </w:r>
      <w:r w:rsidR="002854AF">
        <w:fldChar w:fldCharType="separate"/>
      </w:r>
      <w:r w:rsidR="004D49D2">
        <w:rPr>
          <w:noProof/>
        </w:rPr>
        <w:t>(</w:t>
      </w:r>
      <w:hyperlink w:anchor="_ENREF_36" w:tooltip="Marr, 1962 #135" w:history="1">
        <w:r w:rsidR="00796198">
          <w:rPr>
            <w:noProof/>
          </w:rPr>
          <w:t>Marr, 1962</w:t>
        </w:r>
      </w:hyperlink>
      <w:r w:rsidR="004D49D2">
        <w:rPr>
          <w:noProof/>
        </w:rPr>
        <w:t>)</w:t>
      </w:r>
      <w:r w:rsidR="002854AF">
        <w:fldChar w:fldCharType="end"/>
      </w:r>
      <w:r w:rsidR="00806EF5">
        <w:t xml:space="preserve">, with a total estimated biomass of </w:t>
      </w:r>
      <w:r w:rsidR="00806EF5" w:rsidRPr="00C66515">
        <w:t>117</w:t>
      </w:r>
      <w:r w:rsidR="00FF2471">
        <w:t>-</w:t>
      </w:r>
      <w:r w:rsidR="00806EF5" w:rsidRPr="00C66515">
        <w:t>379 million tonnes</w:t>
      </w:r>
      <w:r w:rsidR="00021831">
        <w:t xml:space="preserve"> </w:t>
      </w:r>
      <w:r w:rsidR="002854AF">
        <w:fldChar w:fldCharType="begin"/>
      </w:r>
      <w:r w:rsidR="004D49D2">
        <w:instrText xml:space="preserve"> ADDIN EN.CITE &lt;EndNote&gt;&lt;Cite&gt;&lt;Author&gt;Atkinson&lt;/Author&gt;&lt;Year&gt;2008&lt;/Year&gt;&lt;RecNum&gt;57&lt;/RecNum&gt;&lt;DisplayText&gt;(Atkinson et al., 2008)&lt;/DisplayText&gt;&lt;record&gt;&lt;rec-number&gt;57&lt;/rec-number&gt;&lt;foreign-keys&gt;&lt;key app="EN" db-id="vtva2s0v3ez5weedpwxv2rzyrpadfzv9wwzv"&gt;57&lt;/key&gt;&lt;/foreign-keys&gt;&lt;ref-type name="Journal Article"&gt;17&lt;/ref-type&gt;&lt;contributors&gt;&lt;authors&gt;&lt;author&gt;Atkinson, A.&lt;/author&gt;&lt;author&gt;Siegel, V.&lt;/author&gt;&lt;author&gt;Pakhomov, E. A.&lt;/author&gt;&lt;author&gt;Rothery, P.&lt;/author&gt;&lt;author&gt;Loeb, V.&lt;/author&gt;&lt;author&gt;Ross, R. M.&lt;/author&gt;&lt;author&gt;Quetin, L. B.&lt;/author&gt;&lt;author&gt;Schmidt, K.&lt;/author&gt;&lt;author&gt;Fretwell, P.&lt;/author&gt;&lt;author&gt;Murphy, E. J.&lt;/author&gt;&lt;author&gt;Tarling, G. A.&lt;/author&gt;&lt;author&gt;Fleming, A. H.&lt;/author&gt;&lt;/authors&gt;&lt;/contributors&gt;&lt;titles&gt;&lt;title&gt;Oceanic circumpolar habitats of Antarctic krill&lt;/title&gt;&lt;secondary-title&gt;Marine Ecology Progress Series&lt;/secondary-title&gt;&lt;/titles&gt;&lt;periodical&gt;&lt;full-title&gt;Marine Ecology Progress Series&lt;/full-title&gt;&lt;/periodical&gt;&lt;pages&gt;1-23&lt;/pages&gt;&lt;volume&gt;362&lt;/volume&gt;&lt;dates&gt;&lt;year&gt;2008&lt;/year&gt;&lt;pub-dates&gt;&lt;date&gt;2008&lt;/date&gt;&lt;/pub-dates&gt;&lt;/dates&gt;&lt;isbn&gt;0171-8630&lt;/isbn&gt;&lt;accession-num&gt;WOS:000257849900001&lt;/accession-num&gt;&lt;urls&gt;&lt;related-urls&gt;&lt;url&gt;&amp;lt;Go to ISI&amp;gt;://WOS:000257849900001&lt;/url&gt;&lt;/related-urls&gt;&lt;/urls&gt;&lt;electronic-resource-num&gt;10.3354/meps07498&lt;/electronic-resource-num&gt;&lt;/record&gt;&lt;/Cite&gt;&lt;/EndNote&gt;</w:instrText>
      </w:r>
      <w:r w:rsidR="002854AF">
        <w:fldChar w:fldCharType="separate"/>
      </w:r>
      <w:r w:rsidR="004D49D2">
        <w:rPr>
          <w:noProof/>
        </w:rPr>
        <w:t>(</w:t>
      </w:r>
      <w:hyperlink w:anchor="_ENREF_1" w:tooltip="Atkinson, 2008 #57" w:history="1">
        <w:r w:rsidR="00796198">
          <w:rPr>
            <w:noProof/>
          </w:rPr>
          <w:t>Atkinson et al., 2008</w:t>
        </w:r>
      </w:hyperlink>
      <w:r w:rsidR="004D49D2">
        <w:rPr>
          <w:noProof/>
        </w:rPr>
        <w:t>)</w:t>
      </w:r>
      <w:r w:rsidR="002854AF">
        <w:fldChar w:fldCharType="end"/>
      </w:r>
      <w:r w:rsidR="00770A0D">
        <w:t>.</w:t>
      </w:r>
      <w:r w:rsidR="006F0646">
        <w:t xml:space="preserve"> </w:t>
      </w:r>
      <w:r w:rsidR="00770A0D">
        <w:t>Around</w:t>
      </w:r>
      <w:r w:rsidR="00721DAA">
        <w:t xml:space="preserve"> </w:t>
      </w:r>
      <w:r w:rsidR="00900953">
        <w:t xml:space="preserve">a quarter </w:t>
      </w:r>
      <w:r w:rsidR="00F954DC">
        <w:t xml:space="preserve">of </w:t>
      </w:r>
      <w:r w:rsidR="00770A0D">
        <w:t>this biomass</w:t>
      </w:r>
      <w:r w:rsidR="006F0646">
        <w:t xml:space="preserve"> is</w:t>
      </w:r>
      <w:r w:rsidR="00F954DC">
        <w:t xml:space="preserve"> concentrated </w:t>
      </w:r>
      <w:r w:rsidR="00761F52">
        <w:t xml:space="preserve">in </w:t>
      </w:r>
      <w:r w:rsidR="002D5482">
        <w:t xml:space="preserve">the </w:t>
      </w:r>
      <w:r w:rsidR="00900953">
        <w:t xml:space="preserve">Scotia Sea and southern Drake </w:t>
      </w:r>
      <w:r w:rsidR="00900953" w:rsidRPr="00141F79">
        <w:t>Passage</w:t>
      </w:r>
      <w:r w:rsidR="007C1A61">
        <w:t xml:space="preserve"> </w:t>
      </w:r>
      <w:r w:rsidR="002854AF">
        <w:fldChar w:fldCharType="begin"/>
      </w:r>
      <w:r w:rsidR="004D49D2">
        <w:instrText xml:space="preserve"> ADDIN EN.CITE &lt;EndNote&gt;&lt;Cite&gt;&lt;Author&gt;Atkinson&lt;/Author&gt;&lt;Year&gt;2008&lt;/Year&gt;&lt;RecNum&gt;57&lt;/RecNum&gt;&lt;Prefix&gt;Figure 1`, &lt;/Prefix&gt;&lt;DisplayText&gt;(Figure 1, Atkinson et al., 2008)&lt;/DisplayText&gt;&lt;record&gt;&lt;rec-number&gt;57&lt;/rec-number&gt;&lt;foreign-keys&gt;&lt;key app="EN" db-id="vtva2s0v3ez5weedpwxv2rzyrpadfzv9wwzv"&gt;57&lt;/key&gt;&lt;/foreign-keys&gt;&lt;ref-type name="Journal Article"&gt;17&lt;/ref-type&gt;&lt;contributors&gt;&lt;authors&gt;&lt;author&gt;Atkinson, A.&lt;/author&gt;&lt;author&gt;Siegel, V.&lt;/author&gt;&lt;author&gt;Pakhomov, E. A.&lt;/author&gt;&lt;author&gt;Rothery, P.&lt;/author&gt;&lt;author&gt;Loeb, V.&lt;/author&gt;&lt;author&gt;Ross, R. M.&lt;/author&gt;&lt;author&gt;Quetin, L. B.&lt;/author&gt;&lt;author&gt;Schmidt, K.&lt;/author&gt;&lt;author&gt;Fretwell, P.&lt;/author&gt;&lt;author&gt;Murphy, E. J.&lt;/author&gt;&lt;author&gt;Tarling, G. A.&lt;/author&gt;&lt;author&gt;Fleming, A. H.&lt;/author&gt;&lt;/authors&gt;&lt;/contributors&gt;&lt;titles&gt;&lt;title&gt;Oceanic circumpolar habitats of Antarctic krill&lt;/title&gt;&lt;secondary-title&gt;Marine Ecology Progress Series&lt;/secondary-title&gt;&lt;/titles&gt;&lt;periodical&gt;&lt;full-title&gt;Marine Ecology Progress Series&lt;/full-title&gt;&lt;/periodical&gt;&lt;pages&gt;1-23&lt;/pages&gt;&lt;volume&gt;362&lt;/volume&gt;&lt;dates&gt;&lt;year&gt;2008&lt;/year&gt;&lt;pub-dates&gt;&lt;date&gt;2008&lt;/date&gt;&lt;/pub-dates&gt;&lt;/dates&gt;&lt;isbn&gt;0171-8630&lt;/isbn&gt;&lt;accession-num&gt;WOS:000257849900001&lt;/accession-num&gt;&lt;urls&gt;&lt;related-urls&gt;&lt;url&gt;&amp;lt;Go to ISI&amp;gt;://WOS:000257849900001&lt;/url&gt;&lt;/related-urls&gt;&lt;/urls&gt;&lt;electronic-resource-num&gt;10.3354/meps07498&lt;/electronic-resource-num&gt;&lt;/record&gt;&lt;/Cite&gt;&lt;/EndNote&gt;</w:instrText>
      </w:r>
      <w:r w:rsidR="002854AF">
        <w:fldChar w:fldCharType="separate"/>
      </w:r>
      <w:r w:rsidR="004D49D2">
        <w:rPr>
          <w:noProof/>
        </w:rPr>
        <w:t>(</w:t>
      </w:r>
      <w:hyperlink w:anchor="_ENREF_1" w:tooltip="Atkinson, 2008 #57" w:history="1">
        <w:r w:rsidR="00796198">
          <w:rPr>
            <w:noProof/>
          </w:rPr>
          <w:t>Figure 1, Atkinson et al., 2008</w:t>
        </w:r>
      </w:hyperlink>
      <w:r w:rsidR="004D49D2">
        <w:rPr>
          <w:noProof/>
        </w:rPr>
        <w:t>)</w:t>
      </w:r>
      <w:r w:rsidR="002854AF">
        <w:fldChar w:fldCharType="end"/>
      </w:r>
      <w:r w:rsidR="00F954DC">
        <w:t>.</w:t>
      </w:r>
      <w:r w:rsidR="0037166E" w:rsidRPr="00CA7E46">
        <w:t xml:space="preserve"> </w:t>
      </w:r>
      <w:r w:rsidR="00A36536">
        <w:t xml:space="preserve">This region </w:t>
      </w:r>
      <w:r w:rsidR="005C2E63">
        <w:t xml:space="preserve"> </w:t>
      </w:r>
      <w:r w:rsidR="00FD2DF4">
        <w:t>supports a high biomass of predators</w:t>
      </w:r>
      <w:r w:rsidR="00033FE7">
        <w:t xml:space="preserve"> which are</w:t>
      </w:r>
      <w:r w:rsidR="00DC367A">
        <w:t xml:space="preserve"> estimated to consume </w:t>
      </w:r>
      <w:r w:rsidR="00AB4326">
        <w:t xml:space="preserve">48 million </w:t>
      </w:r>
      <w:r w:rsidR="00DC367A">
        <w:t>tonnes of krill annually</w:t>
      </w:r>
      <w:r w:rsidR="00AB4326">
        <w:t xml:space="preserve"> </w:t>
      </w:r>
      <w:r w:rsidR="002854AF">
        <w:fldChar w:fldCharType="begin"/>
      </w:r>
      <w:r w:rsidR="00095AF2">
        <w:instrText xml:space="preserve"> ADDIN EN.CITE &lt;EndNote&gt;&lt;Cite&gt;&lt;Author&gt;Hill&lt;/Author&gt;&lt;Year&gt;2007&lt;/Year&gt;&lt;RecNum&gt;142&lt;/RecNum&gt;&lt;DisplayText&gt;(Hill et al., 2007)&lt;/DisplayText&gt;&lt;record&gt;&lt;rec-number&gt;142&lt;/rec-number&gt;&lt;foreign-keys&gt;&lt;key app="EN" db-id="vtva2s0v3ez5weedpwxv2rzyrpadfzv9wwzv"&gt;142&lt;/key&gt;&lt;/foreign-keys&gt;&lt;ref-type name="Journal Article"&gt;17&lt;/ref-type&gt;&lt;contributors&gt;&lt;authors&gt;&lt;author&gt;Hill, S. L.&lt;/author&gt;&lt;author&gt;Reid, K.&lt;/author&gt;&lt;author&gt;Thorpe, S. E.&lt;/author&gt;&lt;author&gt;Hinke, J.&lt;/author&gt;&lt;author&gt;Watters, G. M.&lt;/author&gt;&lt;/authors&gt;&lt;/contributors&gt;&lt;titles&gt;&lt;title&gt;A compilation of parameters for ecosystem dynamics models of the Scotia Sea-Antarctic Peninsula region&lt;/title&gt;&lt;secondary-title&gt;CCAMLR Science&lt;/secondary-title&gt;&lt;/titles&gt;&lt;periodical&gt;&lt;full-title&gt;Ccamlr Science&lt;/full-title&gt;&lt;/periodical&gt;&lt;pages&gt;1-25&lt;/pages&gt;&lt;volume&gt;14&lt;/volume&gt;&lt;dates&gt;&lt;year&gt;2007&lt;/year&gt;&lt;pub-dates&gt;&lt;date&gt;2007&lt;/date&gt;&lt;/pub-dates&gt;&lt;/dates&gt;&lt;isbn&gt;1023-4063&lt;/isbn&gt;&lt;accession-num&gt;WOS:000251043400001&lt;/accession-num&gt;&lt;urls&gt;&lt;related-urls&gt;&lt;url&gt;&amp;lt;Go to ISI&amp;gt;://WOS:000251043400001&lt;/url&gt;&lt;/related-urls&gt;&lt;/urls&gt;&lt;/record&gt;&lt;/Cite&gt;&lt;/EndNote&gt;</w:instrText>
      </w:r>
      <w:r w:rsidR="002854AF">
        <w:fldChar w:fldCharType="separate"/>
      </w:r>
      <w:r w:rsidR="004D49D2">
        <w:rPr>
          <w:noProof/>
        </w:rPr>
        <w:t>(</w:t>
      </w:r>
      <w:hyperlink w:anchor="_ENREF_28" w:tooltip="Hill, 2007 #142" w:history="1">
        <w:r w:rsidR="00796198">
          <w:rPr>
            <w:noProof/>
          </w:rPr>
          <w:t>Hill et al., 2007</w:t>
        </w:r>
      </w:hyperlink>
      <w:r w:rsidR="004D49D2">
        <w:rPr>
          <w:noProof/>
        </w:rPr>
        <w:t>)</w:t>
      </w:r>
      <w:r w:rsidR="002854AF">
        <w:fldChar w:fldCharType="end"/>
      </w:r>
      <w:r w:rsidR="00FD2DF4">
        <w:t>, and a krill fishery that</w:t>
      </w:r>
      <w:r w:rsidR="00CE0A54">
        <w:t xml:space="preserve"> account</w:t>
      </w:r>
      <w:r w:rsidR="007E0272">
        <w:t>ed</w:t>
      </w:r>
      <w:r w:rsidR="00CE0A54">
        <w:t xml:space="preserve"> for </w:t>
      </w:r>
      <w:r w:rsidR="009C0127">
        <w:t>90</w:t>
      </w:r>
      <w:r w:rsidR="00E57909">
        <w:t>%</w:t>
      </w:r>
      <w:r w:rsidR="00621A7A">
        <w:t xml:space="preserve"> by mass of</w:t>
      </w:r>
      <w:r w:rsidR="00033FE7">
        <w:t xml:space="preserve"> all species targeted by fisheries in the </w:t>
      </w:r>
      <w:r w:rsidR="00FD2DF4">
        <w:t xml:space="preserve">Southern Ocean </w:t>
      </w:r>
      <w:r w:rsidR="00273666">
        <w:t>in</w:t>
      </w:r>
      <w:r w:rsidR="005F7195">
        <w:t xml:space="preserve"> </w:t>
      </w:r>
      <w:r w:rsidR="00900953">
        <w:t>200</w:t>
      </w:r>
      <w:r w:rsidR="00B25D44">
        <w:t>5</w:t>
      </w:r>
      <w:r w:rsidR="00273666">
        <w:t>-</w:t>
      </w:r>
      <w:r w:rsidR="00621A7A">
        <w:t>20</w:t>
      </w:r>
      <w:r w:rsidR="00B25D44">
        <w:t>14</w:t>
      </w:r>
      <w:r w:rsidR="000B6615">
        <w:t xml:space="preserve"> </w:t>
      </w:r>
      <w:r w:rsidR="002854AF">
        <w:fldChar w:fldCharType="begin"/>
      </w:r>
      <w:r w:rsidR="00491131">
        <w:instrText xml:space="preserve"> ADDIN EN.CITE &lt;EndNote&gt;&lt;Cite&gt;&lt;Author&gt;CCAMLR&lt;/Author&gt;&lt;Year&gt;2015&lt;/Year&gt;&lt;RecNum&gt;156&lt;/RecNum&gt;&lt;DisplayText&gt;(CCAMLR, 2015)&lt;/DisplayText&gt;&lt;record&gt;&lt;rec-number&gt;156&lt;/rec-number&gt;&lt;foreign-keys&gt;&lt;key app="EN" db-id="vtva2s0v3ez5weedpwxv2rzyrpadfzv9wwzv"&gt;156&lt;/key&gt;&lt;/foreign-keys&gt;&lt;ref-type name="Generic"&gt;13&lt;/ref-type&gt;&lt;contributors&gt;&lt;authors&gt;&lt;author&gt;CCAMLR&lt;/author&gt;&lt;/authors&gt;&lt;/contributors&gt;&lt;titles&gt;&lt;title&gt;CCAMLR Statistical Bulletin, Vol. 27 (2005-2014)&lt;/title&gt;&lt;/titles&gt;&lt;dates&gt;&lt;year&gt;2015&lt;/year&gt;&lt;/dates&gt;&lt;pub-location&gt;https://www.ccamlr.org/en/document/data/ccamlr-statistical-bulletin-vol-27 (last accessed October 2015)&lt;/pub-location&gt;&lt;publisher&gt;CCAMLR&lt;/publisher&gt;&lt;work-type&gt;CCAMLR Document&lt;/work-type&gt;&lt;urls&gt;&lt;/urls&gt;&lt;/record&gt;&lt;/Cite&gt;&lt;/EndNote&gt;</w:instrText>
      </w:r>
      <w:r w:rsidR="002854AF">
        <w:fldChar w:fldCharType="separate"/>
      </w:r>
      <w:r w:rsidR="00735FBD">
        <w:rPr>
          <w:noProof/>
        </w:rPr>
        <w:t>(</w:t>
      </w:r>
      <w:hyperlink w:anchor="_ENREF_9" w:tooltip="CCAMLR, 2015 #156" w:history="1">
        <w:r w:rsidR="00796198">
          <w:rPr>
            <w:noProof/>
          </w:rPr>
          <w:t>CCAMLR, 2015</w:t>
        </w:r>
      </w:hyperlink>
      <w:r w:rsidR="00735FBD">
        <w:rPr>
          <w:noProof/>
        </w:rPr>
        <w:t>)</w:t>
      </w:r>
      <w:r w:rsidR="002854AF">
        <w:fldChar w:fldCharType="end"/>
      </w:r>
      <w:r w:rsidR="00621A7A">
        <w:t xml:space="preserve">. </w:t>
      </w:r>
    </w:p>
    <w:p w:rsidR="00903AB3" w:rsidRDefault="00F544B6" w:rsidP="00F544B6">
      <w:pPr>
        <w:spacing w:line="360" w:lineRule="auto"/>
      </w:pPr>
      <w:r>
        <w:t>T</w:t>
      </w:r>
      <w:r w:rsidR="00700D61">
        <w:t xml:space="preserve">he krill </w:t>
      </w:r>
      <w:r>
        <w:t xml:space="preserve">fishery is managed </w:t>
      </w:r>
      <w:r w:rsidR="00A73B1F">
        <w:t xml:space="preserve">by the Commission for the Conservation of Antarctic Marine Living Resources (CCAMLR). </w:t>
      </w:r>
      <w:r w:rsidR="0066006A" w:rsidRPr="00B023B0">
        <w:t xml:space="preserve">CCAMLR  is responsible for developing a spatially structured management approach to limit impacts upon the krill stock and krill-dependent predators </w:t>
      </w:r>
      <w:r w:rsidR="002854AF">
        <w:fldChar w:fldCharType="begin"/>
      </w:r>
      <w:r w:rsidR="00095AF2">
        <w:instrText xml:space="preserve"> ADDIN EN.CITE &lt;EndNote&gt;&lt;Cite&gt;&lt;Author&gt;Hewitt&lt;/Author&gt;&lt;Year&gt;2004&lt;/Year&gt;&lt;RecNum&gt;119&lt;/RecNum&gt;&lt;DisplayText&gt;(Article II CCAMLR, 1982; Hewitt et al., 2004a)&lt;/DisplayText&gt;&lt;record&gt;&lt;rec-number&gt;119&lt;/rec-number&gt;&lt;foreign-keys&gt;&lt;key app="EN" db-id="vtva2s0v3ez5weedpwxv2rzyrpadfzv9wwzv"&gt;119&lt;/key&gt;&lt;/foreign-keys&gt;&lt;ref-type name="Journal Article"&gt;17&lt;/ref-type&gt;&lt;contributors&gt;&lt;authors&gt;&lt;author&gt;Hewitt, R. P.&lt;/author&gt;&lt;author&gt;Watters, G.&lt;/author&gt;&lt;author&gt;Trathan, P. N.&lt;/author&gt;&lt;author&gt;Croxall, J. P.&lt;/author&gt;&lt;author&gt;Goebel, M. E.&lt;/author&gt;&lt;author&gt;Ramm, D.&lt;/author&gt;&lt;author&gt;Reid, K.&lt;/author&gt;&lt;author&gt;Trivelpiece, W. Z.&lt;/author&gt;&lt;author&gt;Watkins, J. L.&lt;/author&gt;&lt;/authors&gt;&lt;/contributors&gt;&lt;titles&gt;&lt;title&gt;Options for allocating the precautionary catch limit of krill among small-scale management units in the Scotia Sea&lt;/title&gt;&lt;secondary-title&gt;CCAMLR Science&lt;/secondary-title&gt;&lt;/titles&gt;&lt;periodical&gt;&lt;full-title&gt;Ccamlr Science&lt;/full-title&gt;&lt;/periodical&gt;&lt;pages&gt;81-97&lt;/pages&gt;&lt;volume&gt;11&lt;/volume&gt;&lt;dates&gt;&lt;year&gt;2004&lt;/year&gt;&lt;pub-dates&gt;&lt;date&gt;2004&lt;/date&gt;&lt;/pub-dates&gt;&lt;/dates&gt;&lt;isbn&gt;1023-4063&lt;/isbn&gt;&lt;accession-num&gt;WOS:000225324900005&lt;/accession-num&gt;&lt;urls&gt;&lt;related-urls&gt;&lt;url&gt;&amp;lt;Go to ISI&amp;gt;://WOS:000225324900005&lt;/url&gt;&lt;/related-urls&gt;&lt;/urls&gt;&lt;modified-date&gt;a&lt;/modified-date&gt;&lt;/record&gt;&lt;/Cite&gt;&lt;Cite&gt;&lt;Author&gt;CCAMLR&lt;/Author&gt;&lt;Year&gt;1982&lt;/Year&gt;&lt;RecNum&gt;208&lt;/RecNum&gt;&lt;Prefix&gt;Article II &lt;/Prefix&gt;&lt;record&gt;&lt;rec-number&gt;208&lt;/rec-number&gt;&lt;foreign-keys&gt;&lt;key app="EN" db-id="vtva2s0v3ez5weedpwxv2rzyrpadfzv9wwzv"&gt;208&lt;/key&gt;&lt;/foreign-keys&gt;&lt;ref-type name="Generic"&gt;13&lt;/ref-type&gt;&lt;contributors&gt;&lt;authors&gt;&lt;author&gt;CCAMLR&lt;/author&gt;&lt;/authors&gt;&lt;/contributors&gt;&lt;titles&gt;&lt;title&gt;Conservation of Antarctic Marine Living Resources (CAMLR) Convention text&lt;/title&gt;&lt;/titles&gt;&lt;dates&gt;&lt;year&gt;1982&lt;/year&gt;&lt;/dates&gt;&lt;pub-location&gt;https://www.ccamlr.org/en/organisation/camlr-convention-text (last accessed October 2015)&lt;/pub-location&gt;&lt;publisher&gt;CCAMLR&lt;/publisher&gt;&lt;urls&gt;&lt;/urls&gt;&lt;/record&gt;&lt;/Cite&gt;&lt;/EndNote&gt;</w:instrText>
      </w:r>
      <w:r w:rsidR="002854AF">
        <w:fldChar w:fldCharType="separate"/>
      </w:r>
      <w:r w:rsidR="00182EC3">
        <w:rPr>
          <w:noProof/>
        </w:rPr>
        <w:t>(</w:t>
      </w:r>
      <w:hyperlink w:anchor="_ENREF_6" w:tooltip="CCAMLR, 1982 #208" w:history="1">
        <w:r w:rsidR="00796198">
          <w:rPr>
            <w:noProof/>
          </w:rPr>
          <w:t>Article II CCAMLR, 1982</w:t>
        </w:r>
      </w:hyperlink>
      <w:r w:rsidR="00182EC3">
        <w:rPr>
          <w:noProof/>
        </w:rPr>
        <w:t xml:space="preserve">; </w:t>
      </w:r>
      <w:hyperlink w:anchor="_ENREF_26" w:tooltip="Hewitt, 2004 #119" w:history="1">
        <w:r w:rsidR="00796198">
          <w:rPr>
            <w:noProof/>
          </w:rPr>
          <w:t>Hewitt et al., 2004a</w:t>
        </w:r>
      </w:hyperlink>
      <w:r w:rsidR="00182EC3">
        <w:rPr>
          <w:noProof/>
        </w:rPr>
        <w:t>)</w:t>
      </w:r>
      <w:r w:rsidR="002854AF">
        <w:fldChar w:fldCharType="end"/>
      </w:r>
      <w:r w:rsidR="0066006A">
        <w:t xml:space="preserve">. </w:t>
      </w:r>
      <w:r w:rsidR="00A73B1F">
        <w:t xml:space="preserve">Regional catch limits </w:t>
      </w:r>
      <w:r w:rsidR="000B15B2">
        <w:t>have been established</w:t>
      </w:r>
      <w:r w:rsidR="00A73B1F">
        <w:t xml:space="preserve"> </w:t>
      </w:r>
      <w:r w:rsidR="00C172CE">
        <w:t xml:space="preserve">across the </w:t>
      </w:r>
      <w:r w:rsidR="00C172CE" w:rsidRPr="00B023B0">
        <w:t xml:space="preserve">CCAMLR </w:t>
      </w:r>
      <w:r w:rsidR="00156ED7" w:rsidRPr="00B023B0">
        <w:t>a</w:t>
      </w:r>
      <w:r w:rsidR="00C172CE" w:rsidRPr="00B023B0">
        <w:t>rea</w:t>
      </w:r>
      <w:r w:rsidR="00D32A7F">
        <w:t xml:space="preserve"> </w:t>
      </w:r>
      <w:r w:rsidR="00A73B1F" w:rsidRPr="00B023B0">
        <w:t>with lower interim limits in the four subareas in the Scotia Sea</w:t>
      </w:r>
      <w:r w:rsidRPr="00B023B0">
        <w:t xml:space="preserve"> </w:t>
      </w:r>
      <w:r w:rsidR="00C62B5B">
        <w:t xml:space="preserve">where harvesting </w:t>
      </w:r>
      <w:r w:rsidR="00C62B5B" w:rsidRPr="00B023B0">
        <w:t xml:space="preserve">currently </w:t>
      </w:r>
      <w:r w:rsidR="00C62B5B">
        <w:t>occurs</w:t>
      </w:r>
      <w:r w:rsidR="00C62B5B" w:rsidRPr="00B023B0">
        <w:t xml:space="preserve"> </w:t>
      </w:r>
      <w:r w:rsidR="002854AF" w:rsidRPr="00B023B0">
        <w:fldChar w:fldCharType="begin">
          <w:fldData xml:space="preserve">PEVuZE5vdGU+PENpdGU+PEF1dGhvcj5OaWNvbDwvQXV0aG9yPjxZZWFyPjIwMTI8L1llYXI+PFJl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</w:fldData>
        </w:fldChar>
      </w:r>
      <w:r w:rsidR="00095AF2">
        <w:instrText xml:space="preserve"> ADDIN EN.CITE </w:instrText>
      </w:r>
      <w:r w:rsidR="002854AF">
        <w:fldChar w:fldCharType="begin">
          <w:fldData xml:space="preserve">PEVuZE5vdGU+PENpdGU+PEF1dGhvcj5OaWNvbDwvQXV0aG9yPjxZZWFyPjIwMTI8L1llYXI+PFJl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</w:fldData>
        </w:fldChar>
      </w:r>
      <w:r w:rsidR="00095AF2">
        <w:instrText xml:space="preserve"> ADDIN EN.CITE.DATA </w:instrText>
      </w:r>
      <w:r w:rsidR="002854AF">
        <w:fldChar w:fldCharType="end"/>
      </w:r>
      <w:r w:rsidR="002854AF" w:rsidRPr="00B023B0">
        <w:fldChar w:fldCharType="separate"/>
      </w:r>
      <w:r w:rsidR="00D32A7F">
        <w:rPr>
          <w:noProof/>
        </w:rPr>
        <w:t>(</w:t>
      </w:r>
      <w:hyperlink w:anchor="_ENREF_7" w:tooltip="CCAMLR, 2010 #200" w:history="1">
        <w:r w:rsidR="00796198">
          <w:rPr>
            <w:noProof/>
          </w:rPr>
          <w:t>CCAMLR, 2010a</w:t>
        </w:r>
      </w:hyperlink>
      <w:proofErr w:type="gramStart"/>
      <w:r w:rsidR="00D32A7F">
        <w:rPr>
          <w:noProof/>
        </w:rPr>
        <w:t xml:space="preserve">; </w:t>
      </w:r>
      <w:hyperlink w:anchor="_ENREF_45" w:tooltip="Nicol, 2012 #79" w:history="1">
        <w:r w:rsidR="00796198">
          <w:rPr>
            <w:noProof/>
          </w:rPr>
          <w:t>Nicol et al., 2012</w:t>
        </w:r>
      </w:hyperlink>
      <w:r w:rsidR="00D32A7F">
        <w:rPr>
          <w:noProof/>
        </w:rPr>
        <w:t>;</w:t>
      </w:r>
      <w:proofErr w:type="gramEnd"/>
      <w:r w:rsidR="00D32A7F">
        <w:rPr>
          <w:noProof/>
        </w:rPr>
        <w:t xml:space="preserve"> </w:t>
      </w:r>
      <w:hyperlink w:anchor="_ENREF_23" w:tooltip="Grant, 2013 #147" w:history="1">
        <w:r w:rsidR="00796198">
          <w:rPr>
            <w:noProof/>
          </w:rPr>
          <w:t>Grant et al., 2013</w:t>
        </w:r>
      </w:hyperlink>
      <w:r w:rsidR="00D32A7F">
        <w:rPr>
          <w:noProof/>
        </w:rPr>
        <w:t>)</w:t>
      </w:r>
      <w:r w:rsidR="002854AF" w:rsidRPr="00B023B0">
        <w:fldChar w:fldCharType="end"/>
      </w:r>
      <w:r w:rsidRPr="00B023B0">
        <w:t xml:space="preserve">. </w:t>
      </w:r>
      <w:r w:rsidR="00CD2C20" w:rsidRPr="00B023B0">
        <w:t>Currently</w:t>
      </w:r>
      <w:r w:rsidR="00104131" w:rsidRPr="00B023B0">
        <w:t>,</w:t>
      </w:r>
      <w:r w:rsidRPr="00B023B0">
        <w:t xml:space="preserve"> </w:t>
      </w:r>
      <w:r w:rsidR="00700D61" w:rsidRPr="00B023B0">
        <w:t xml:space="preserve">the fishery </w:t>
      </w:r>
      <w:r w:rsidR="00F60775" w:rsidRPr="00B023B0">
        <w:t>operates</w:t>
      </w:r>
      <w:r w:rsidR="00903AB3" w:rsidRPr="00B023B0">
        <w:t xml:space="preserve"> </w:t>
      </w:r>
      <w:r w:rsidR="00104131" w:rsidRPr="00B023B0">
        <w:t xml:space="preserve">over </w:t>
      </w:r>
      <w:r w:rsidR="00565EF9" w:rsidRPr="00B023B0">
        <w:t xml:space="preserve">island shelves and </w:t>
      </w:r>
      <w:r w:rsidR="00104131" w:rsidRPr="00B023B0">
        <w:t xml:space="preserve">shelf </w:t>
      </w:r>
      <w:r w:rsidR="00565EF9" w:rsidRPr="00B023B0">
        <w:t>slopes</w:t>
      </w:r>
      <w:r w:rsidR="00805853">
        <w:t xml:space="preserve"> </w:t>
      </w:r>
      <w:r w:rsidR="002854AF">
        <w:fldChar w:fldCharType="begin"/>
      </w:r>
      <w:r w:rsidR="00551E4C">
        <w:instrText xml:space="preserve"> ADDIN EN.CITE &lt;EndNote&gt;&lt;Cite&gt;&lt;Author&gt;Murphy&lt;/Author&gt;&lt;Year&gt;1997&lt;/Year&gt;&lt;RecNum&gt;181&lt;/RecNum&gt;&lt;DisplayText&gt;(Murphy et al., 1997; Grant et al., 2013)&lt;/DisplayText&gt;&lt;record&gt;&lt;rec-number&gt;181&lt;/rec-number&gt;&lt;foreign-keys&gt;&lt;key app="EN" db-id="vtva2s0v3ez5weedpwxv2rzyrpadfzv9wwzv"&gt;181&lt;/key&gt;&lt;/foreign-keys&gt;&lt;ref-type name="Journal Article"&gt;17&lt;/ref-type&gt;&lt;contributors&gt;&lt;authors&gt;&lt;author&gt;Murphy, E. J.&lt;/author&gt;&lt;author&gt;Trathan, P. N.&lt;/author&gt;&lt;author&gt;Everson, I.&lt;/author&gt;&lt;/authors&gt;&lt;/contributors&gt;&lt;titles&gt;&lt;title&gt;Krill fishing in the Scotia Sea in relation to bathymetry, including the detailed distribution around South Georgia&lt;/title&gt;&lt;secondary-title&gt;CCAMLR Science&lt;/secondary-title&gt;&lt;/titles&gt;&lt;periodical&gt;&lt;full-title&gt;Ccamlr Science&lt;/full-title&gt;&lt;/periodical&gt;&lt;pages&gt;1-17&lt;/pages&gt;&lt;volume&gt;4&lt;/volume&gt;&lt;dates&gt;&lt;year&gt;1997&lt;/year&gt;&lt;/dates&gt;&lt;urls&gt;&lt;/urls&gt;&lt;/record&gt;&lt;/Cite&gt;&lt;Cite&gt;&lt;Author&gt;Grant&lt;/Author&gt;&lt;Year&gt;2013&lt;/Year&gt;&lt;RecNum&gt;147&lt;/RecNum&gt;&lt;record&gt;&lt;rec-number&gt;147&lt;/rec-number&gt;&lt;foreign-keys&gt;&lt;key app="EN" db-id="vtva2s0v3ez5weedpwxv2rzyrpadfzv9wwzv"&gt;147&lt;/key&gt;&lt;/foreign-keys&gt;&lt;ref-type name="Journal Article"&gt;17&lt;/ref-type&gt;&lt;contributors&gt;&lt;authors&gt;&lt;author&gt;Grant, S. M.&lt;/author&gt;&lt;author&gt;Hill, S.L.&lt;/author&gt;&lt;author&gt;Fretwell, P.T.&lt;/author&gt;&lt;/authors&gt;&lt;/contributors&gt;&lt;titles&gt;&lt;title&gt;Spatial distribution of management measures, Antarctic krill catch and Southern Ocean bioregions: implications for conservation planning&lt;/title&gt;&lt;secondary-title&gt;CCAMLR Science&lt;/secondary-title&gt;&lt;/titles&gt;&lt;periodical&gt;&lt;full-title&gt;Ccamlr Science&lt;/full-title&gt;&lt;/periodical&gt;&lt;pages&gt;1-19&lt;/pages&gt;&lt;volume&gt;20&lt;/volume&gt;&lt;dates&gt;&lt;year&gt;2013&lt;/year&gt;&lt;/dates&gt;&lt;urls&gt;&lt;/urls&gt;&lt;/record&gt;&lt;/Cite&gt;&lt;/EndNote&gt;</w:instrText>
      </w:r>
      <w:r w:rsidR="002854AF">
        <w:fldChar w:fldCharType="separate"/>
      </w:r>
      <w:r w:rsidR="00551E4C">
        <w:rPr>
          <w:noProof/>
        </w:rPr>
        <w:t>(</w:t>
      </w:r>
      <w:hyperlink w:anchor="_ENREF_41" w:tooltip="Murphy, 1997 #181" w:history="1">
        <w:r w:rsidR="00796198">
          <w:rPr>
            <w:noProof/>
          </w:rPr>
          <w:t>Murphy et al., 1997</w:t>
        </w:r>
      </w:hyperlink>
      <w:r w:rsidR="00551E4C">
        <w:rPr>
          <w:noProof/>
        </w:rPr>
        <w:t xml:space="preserve">; </w:t>
      </w:r>
      <w:hyperlink w:anchor="_ENREF_23" w:tooltip="Grant, 2013 #147" w:history="1">
        <w:r w:rsidR="00796198">
          <w:rPr>
            <w:noProof/>
          </w:rPr>
          <w:t>Grant et al., 2013</w:t>
        </w:r>
      </w:hyperlink>
      <w:r w:rsidR="00551E4C">
        <w:rPr>
          <w:noProof/>
        </w:rPr>
        <w:t>)</w:t>
      </w:r>
      <w:r w:rsidR="002854AF">
        <w:fldChar w:fldCharType="end"/>
      </w:r>
      <w:r w:rsidR="0099769F" w:rsidRPr="00B023B0">
        <w:t xml:space="preserve">. </w:t>
      </w:r>
      <w:r w:rsidR="00F60775" w:rsidRPr="00B023B0">
        <w:t xml:space="preserve">This </w:t>
      </w:r>
      <w:r w:rsidR="00EC2996" w:rsidRPr="00B023B0">
        <w:t xml:space="preserve">spatial </w:t>
      </w:r>
      <w:r w:rsidR="00F60775" w:rsidRPr="00B023B0">
        <w:t xml:space="preserve">concentration of </w:t>
      </w:r>
      <w:r w:rsidR="00EC2996" w:rsidRPr="00B023B0">
        <w:t xml:space="preserve">fishing effort has the potential to increase </w:t>
      </w:r>
      <w:r w:rsidR="00903AB3" w:rsidRPr="00B023B0">
        <w:t xml:space="preserve">impacts on the numerous </w:t>
      </w:r>
      <w:r w:rsidR="00733965">
        <w:t xml:space="preserve">krill-dependent </w:t>
      </w:r>
      <w:r w:rsidR="00903AB3" w:rsidRPr="00B023B0">
        <w:t>predators</w:t>
      </w:r>
      <w:r w:rsidR="00733965">
        <w:t xml:space="preserve"> </w:t>
      </w:r>
      <w:r w:rsidR="004A7ABC" w:rsidRPr="00B023B0">
        <w:t>which</w:t>
      </w:r>
      <w:r w:rsidR="00903AB3" w:rsidRPr="00B023B0">
        <w:t xml:space="preserve"> concentrate their foraging </w:t>
      </w:r>
      <w:r w:rsidR="001F4DB5">
        <w:t>over</w:t>
      </w:r>
      <w:r w:rsidR="001F4DB5" w:rsidRPr="00B023B0">
        <w:t xml:space="preserve"> </w:t>
      </w:r>
      <w:r w:rsidR="00903AB3" w:rsidRPr="00B023B0">
        <w:t>island shelves and slopes</w:t>
      </w:r>
      <w:r w:rsidR="00F014F6" w:rsidRPr="00B023B0">
        <w:t xml:space="preserve"> during the summer when </w:t>
      </w:r>
      <w:r w:rsidR="001F4DB5">
        <w:t>many</w:t>
      </w:r>
      <w:r w:rsidR="001F4DB5" w:rsidRPr="00B023B0">
        <w:t xml:space="preserve"> </w:t>
      </w:r>
      <w:r w:rsidR="00F014F6" w:rsidRPr="00B023B0">
        <w:lastRenderedPageBreak/>
        <w:t xml:space="preserve">are constrained to return to land to </w:t>
      </w:r>
      <w:r w:rsidR="00733965">
        <w:t>raise</w:t>
      </w:r>
      <w:r w:rsidR="00F014F6" w:rsidRPr="00B023B0">
        <w:t xml:space="preserve"> their offspring</w:t>
      </w:r>
      <w:r w:rsidR="00DD0461">
        <w:t xml:space="preserve"> </w:t>
      </w:r>
      <w:r w:rsidR="002854AF">
        <w:fldChar w:fldCharType="begin">
          <w:fldData xml:space="preserve">PEVuZE5vdGU+PENpdGU+PEF1dGhvcj5Dcm94YWxsPC9BdXRob3I+PFllYXI+MTk4NzwvWWVhcj48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</w:fldData>
        </w:fldChar>
      </w:r>
      <w:r w:rsidR="00491131">
        <w:instrText xml:space="preserve"> ADDIN EN.CITE </w:instrText>
      </w:r>
      <w:r w:rsidR="002854AF">
        <w:fldChar w:fldCharType="begin">
          <w:fldData xml:space="preserve">PEVuZE5vdGU+PENpdGU+PEF1dGhvcj5Dcm94YWxsPC9BdXRob3I+PFllYXI+MTk4NzwvWWVhcj48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</w:fldData>
        </w:fldChar>
      </w:r>
      <w:r w:rsidR="00491131">
        <w:instrText xml:space="preserve"> ADDIN EN.CITE.DATA </w:instrText>
      </w:r>
      <w:r w:rsidR="002854AF">
        <w:fldChar w:fldCharType="end"/>
      </w:r>
      <w:r w:rsidR="002854AF">
        <w:fldChar w:fldCharType="separate"/>
      </w:r>
      <w:r w:rsidR="00C50819">
        <w:rPr>
          <w:noProof/>
        </w:rPr>
        <w:t>(</w:t>
      </w:r>
      <w:hyperlink w:anchor="_ENREF_11" w:tooltip="Croxall, 1987 #178" w:history="1">
        <w:r w:rsidR="00796198">
          <w:rPr>
            <w:noProof/>
          </w:rPr>
          <w:t>Croxall and Prince, 1987</w:t>
        </w:r>
      </w:hyperlink>
      <w:r w:rsidR="00C50819">
        <w:rPr>
          <w:noProof/>
        </w:rPr>
        <w:t xml:space="preserve">; </w:t>
      </w:r>
      <w:hyperlink w:anchor="_ENREF_65" w:tooltip="Trathan, 1998 #180" w:history="1">
        <w:r w:rsidR="00796198">
          <w:rPr>
            <w:noProof/>
          </w:rPr>
          <w:t>Trathan et al., 1998b</w:t>
        </w:r>
      </w:hyperlink>
      <w:r w:rsidR="00C50819">
        <w:rPr>
          <w:noProof/>
        </w:rPr>
        <w:t xml:space="preserve">; </w:t>
      </w:r>
      <w:hyperlink w:anchor="_ENREF_42" w:tooltip="Murphy, 2007 #102" w:history="1">
        <w:r w:rsidR="00796198">
          <w:rPr>
            <w:noProof/>
          </w:rPr>
          <w:t>Murphy et al., 2007</w:t>
        </w:r>
      </w:hyperlink>
      <w:r w:rsidR="00C50819">
        <w:rPr>
          <w:noProof/>
        </w:rPr>
        <w:t>)</w:t>
      </w:r>
      <w:r w:rsidR="002854AF">
        <w:fldChar w:fldCharType="end"/>
      </w:r>
      <w:r w:rsidR="002B540F" w:rsidRPr="00B023B0">
        <w:t xml:space="preserve">. </w:t>
      </w:r>
    </w:p>
    <w:p w:rsidR="00962AC7" w:rsidRDefault="00581078" w:rsidP="00E540BE">
      <w:pPr>
        <w:spacing w:line="360" w:lineRule="auto"/>
      </w:pPr>
      <w:r w:rsidRPr="007F47D7">
        <w:t>Although Antarctic krill is a circumpolar species, it has a highly heterogeneous distribution</w:t>
      </w:r>
      <w:r w:rsidR="006844B0" w:rsidRPr="007F47D7">
        <w:t xml:space="preserve"> </w:t>
      </w:r>
      <w:r w:rsidR="00082E7C" w:rsidRPr="007F47D7">
        <w:t>and occurs in</w:t>
      </w:r>
      <w:r w:rsidR="006844B0" w:rsidRPr="007F47D7">
        <w:t xml:space="preserve"> </w:t>
      </w:r>
      <w:r w:rsidR="003B63FE" w:rsidRPr="007F47D7">
        <w:t>habitat</w:t>
      </w:r>
      <w:r w:rsidR="006844B0" w:rsidRPr="007F47D7">
        <w:t>s</w:t>
      </w:r>
      <w:r w:rsidR="003B63FE" w:rsidRPr="007F47D7">
        <w:t xml:space="preserve"> </w:t>
      </w:r>
      <w:r w:rsidR="006844B0" w:rsidRPr="007F47D7">
        <w:t>from</w:t>
      </w:r>
      <w:r w:rsidR="007F47D7">
        <w:t xml:space="preserve"> </w:t>
      </w:r>
      <w:r w:rsidR="007932EA" w:rsidRPr="007F47D7">
        <w:t>on-shelf and</w:t>
      </w:r>
      <w:r w:rsidR="003B63FE" w:rsidRPr="007F47D7">
        <w:t xml:space="preserve"> open ocean environments to </w:t>
      </w:r>
      <w:r w:rsidR="006844B0" w:rsidRPr="007F47D7">
        <w:t xml:space="preserve">the marginal </w:t>
      </w:r>
      <w:r w:rsidR="003B63FE" w:rsidRPr="007F47D7">
        <w:t>sea ice</w:t>
      </w:r>
      <w:r w:rsidR="00935FF9" w:rsidRPr="007F47D7">
        <w:t xml:space="preserve"> </w:t>
      </w:r>
      <w:r w:rsidR="006844B0" w:rsidRPr="007F47D7">
        <w:t>zone</w:t>
      </w:r>
      <w:r w:rsidR="002458ED">
        <w:t xml:space="preserve"> </w:t>
      </w:r>
      <w:r w:rsidR="002854AF">
        <w:fldChar w:fldCharType="begin"/>
      </w:r>
      <w:r w:rsidR="00095AF2">
        <w:instrText xml:space="preserve"> ADDIN EN.CITE &lt;EndNote&gt;&lt;Cite&gt;&lt;Author&gt;Marr&lt;/Author&gt;&lt;Year&gt;1962&lt;/Year&gt;&lt;RecNum&gt;135&lt;/RecNum&gt;&lt;DisplayText&gt;(Marr, 1962)&lt;/DisplayText&gt;&lt;record&gt;&lt;rec-number&gt;135&lt;/rec-number&gt;&lt;foreign-keys&gt;&lt;key app="EN" db-id="vtva2s0v3ez5weedpwxv2rzyrpadfzv9wwzv"&gt;135&lt;/key&gt;&lt;/foreign-keys&gt;&lt;ref-type name="Generic"&gt;13&lt;/ref-type&gt;&lt;contributors&gt;&lt;authors&gt;&lt;author&gt;Marr, J.W.S.&lt;/author&gt;&lt;/authors&gt;&lt;/contributors&gt;&lt;titles&gt;&lt;title&gt;&lt;style face="normal" font="default" size="100%"&gt;The natural history and geography of the Antarctic krill (&lt;/style&gt;&lt;style face="italic" font="default" size="100%"&gt;Euphausia superba&lt;/style&gt;&lt;style face="normal" font="default" size="100%"&gt; Dana)&lt;/style&gt;&lt;/title&gt;&lt;/titles&gt;&lt;pages&gt;32, 33-464&lt;/pages&gt;&lt;dates&gt;&lt;year&gt;1962&lt;/year&gt;&lt;/dates&gt;&lt;publisher&gt;Discovery Reports&lt;/publisher&gt;&lt;urls&gt;&lt;/urls&gt;&lt;/record&gt;&lt;/Cite&gt;&lt;/EndNote&gt;</w:instrText>
      </w:r>
      <w:r w:rsidR="002854AF">
        <w:fldChar w:fldCharType="separate"/>
      </w:r>
      <w:r w:rsidR="00094ABC">
        <w:rPr>
          <w:noProof/>
        </w:rPr>
        <w:t>(</w:t>
      </w:r>
      <w:hyperlink w:anchor="_ENREF_36" w:tooltip="Marr, 1962 #135" w:history="1">
        <w:r w:rsidR="00796198">
          <w:rPr>
            <w:noProof/>
          </w:rPr>
          <w:t>Marr, 1962</w:t>
        </w:r>
      </w:hyperlink>
      <w:r w:rsidR="00094ABC">
        <w:rPr>
          <w:noProof/>
        </w:rPr>
        <w:t>)</w:t>
      </w:r>
      <w:r w:rsidR="002854AF">
        <w:fldChar w:fldCharType="end"/>
      </w:r>
      <w:r w:rsidR="00D504BA" w:rsidRPr="007F47D7">
        <w:t>.</w:t>
      </w:r>
      <w:r w:rsidR="002458ED">
        <w:t xml:space="preserve"> </w:t>
      </w:r>
      <w:r w:rsidR="00D11F8A" w:rsidRPr="007F47D7">
        <w:t>Environmental</w:t>
      </w:r>
      <w:r w:rsidR="00D11F8A">
        <w:t xml:space="preserve"> correlates of krill distribution have long been sought</w:t>
      </w:r>
      <w:r w:rsidR="00265874">
        <w:t xml:space="preserve">.  However, </w:t>
      </w:r>
      <w:r w:rsidRPr="00C64DFC">
        <w:t xml:space="preserve">most relationships are not predictable and vary </w:t>
      </w:r>
      <w:r w:rsidR="00804E34">
        <w:t xml:space="preserve">subject to </w:t>
      </w:r>
      <w:r w:rsidRPr="00C64DFC">
        <w:t xml:space="preserve">the location and scale of the analyses </w:t>
      </w:r>
      <w:r w:rsidR="002854AF">
        <w:fldChar w:fldCharType="begin">
          <w:fldData xml:space="preserve">PEVuZE5vdGU+PENpdGU+PEF1dGhvcj5OaWNvbDwvQXV0aG9yPjxZZWFyPjIwMDY8L1llYXI+PFJl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</w:fldData>
        </w:fldChar>
      </w:r>
      <w:r w:rsidR="00702553">
        <w:instrText xml:space="preserve"> ADDIN EN.CITE </w:instrText>
      </w:r>
      <w:r w:rsidR="002854AF">
        <w:fldChar w:fldCharType="begin">
          <w:fldData xml:space="preserve">PEVuZE5vdGU+PENpdGU+PEF1dGhvcj5OaWNvbDwvQXV0aG9yPjxZZWFyPjIwMDY8L1llYXI+PFJl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</w:fldData>
        </w:fldChar>
      </w:r>
      <w:r w:rsidR="00702553">
        <w:instrText xml:space="preserve"> ADDIN EN.CITE.DATA </w:instrText>
      </w:r>
      <w:r w:rsidR="002854AF">
        <w:fldChar w:fldCharType="end"/>
      </w:r>
      <w:r w:rsidR="002854AF">
        <w:fldChar w:fldCharType="separate"/>
      </w:r>
      <w:r w:rsidR="004D49D2">
        <w:rPr>
          <w:noProof/>
        </w:rPr>
        <w:t>(</w:t>
      </w:r>
      <w:hyperlink w:anchor="_ENREF_58" w:tooltip="Siegel, 2005 #104" w:history="1">
        <w:r w:rsidR="00796198">
          <w:rPr>
            <w:noProof/>
          </w:rPr>
          <w:t>reviewed by Siegel, 2005</w:t>
        </w:r>
      </w:hyperlink>
      <w:r w:rsidR="004D49D2">
        <w:rPr>
          <w:noProof/>
        </w:rPr>
        <w:t xml:space="preserve">; </w:t>
      </w:r>
      <w:hyperlink w:anchor="_ENREF_44" w:tooltip="Nicol, 2006 #103" w:history="1">
        <w:r w:rsidR="00796198">
          <w:rPr>
            <w:noProof/>
          </w:rPr>
          <w:t>and Nicol, 2006</w:t>
        </w:r>
      </w:hyperlink>
      <w:r w:rsidR="004D49D2">
        <w:rPr>
          <w:noProof/>
        </w:rPr>
        <w:t>)</w:t>
      </w:r>
      <w:r w:rsidR="002854AF">
        <w:fldChar w:fldCharType="end"/>
      </w:r>
      <w:r>
        <w:t xml:space="preserve">. </w:t>
      </w:r>
      <w:r w:rsidR="00416CB2">
        <w:t xml:space="preserve">There is frequently </w:t>
      </w:r>
      <w:r w:rsidR="009052FF">
        <w:t>a</w:t>
      </w:r>
      <w:r>
        <w:t>n association with bathymetry</w:t>
      </w:r>
      <w:r w:rsidR="00EE2EAE">
        <w:t>,</w:t>
      </w:r>
      <w:r>
        <w:t xml:space="preserve"> </w:t>
      </w:r>
      <w:r w:rsidR="00416CB2">
        <w:t xml:space="preserve">and </w:t>
      </w:r>
      <w:r w:rsidR="00EE2EAE">
        <w:t>i</w:t>
      </w:r>
      <w:r>
        <w:t xml:space="preserve">n the Scotia Sea, </w:t>
      </w:r>
      <w:r w:rsidR="0053195B">
        <w:t>i</w:t>
      </w:r>
      <w:r>
        <w:t>ncreased krill abundance is associated with the shel</w:t>
      </w:r>
      <w:r w:rsidR="00082E7C">
        <w:t>f regions</w:t>
      </w:r>
      <w:r>
        <w:t xml:space="preserve"> of the Antarctic Peninsula and </w:t>
      </w:r>
      <w:r w:rsidR="00082E7C">
        <w:t xml:space="preserve">around the islands of </w:t>
      </w:r>
      <w:r>
        <w:t xml:space="preserve">South Georgia in the north-east Scotia Sea, and </w:t>
      </w:r>
      <w:r w:rsidR="0053195B">
        <w:t xml:space="preserve">with </w:t>
      </w:r>
      <w:r>
        <w:t xml:space="preserve">the open ocean </w:t>
      </w:r>
      <w:r w:rsidR="002854AF">
        <w:fldChar w:fldCharType="begin">
          <w:fldData xml:space="preserve">PEVuZE5vdGU+PENpdGU+PEF1dGhvcj5BdGtpbnNvbjwvQXV0aG9yPjxZZWFyPjIwMDg8L1llYXI+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</w:fldData>
        </w:fldChar>
      </w:r>
      <w:r w:rsidR="0048588A">
        <w:instrText xml:space="preserve"> ADDIN EN.CITE </w:instrText>
      </w:r>
      <w:r w:rsidR="002854AF">
        <w:fldChar w:fldCharType="begin">
          <w:fldData xml:space="preserve">PEVuZE5vdGU+PENpdGU+PEF1dGhvcj5BdGtpbnNvbjwvQXV0aG9yPjxZZWFyPjIwMDg8L1llYXI+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</w:fldData>
        </w:fldChar>
      </w:r>
      <w:r w:rsidR="0048588A">
        <w:instrText xml:space="preserve"> ADDIN EN.CITE.DATA </w:instrText>
      </w:r>
      <w:r w:rsidR="002854AF">
        <w:fldChar w:fldCharType="end"/>
      </w:r>
      <w:r w:rsidR="002854AF">
        <w:fldChar w:fldCharType="separate"/>
      </w:r>
      <w:r w:rsidR="0048588A">
        <w:rPr>
          <w:noProof/>
        </w:rPr>
        <w:t>(</w:t>
      </w:r>
      <w:hyperlink w:anchor="_ENREF_36" w:tooltip="Marr, 1962 #135" w:history="1">
        <w:r w:rsidR="00796198">
          <w:rPr>
            <w:noProof/>
          </w:rPr>
          <w:t>Marr, 1962</w:t>
        </w:r>
      </w:hyperlink>
      <w:r w:rsidR="0048588A">
        <w:rPr>
          <w:noProof/>
        </w:rPr>
        <w:t xml:space="preserve">; </w:t>
      </w:r>
      <w:hyperlink w:anchor="_ENREF_58" w:tooltip="Siegel, 2005 #104" w:history="1">
        <w:r w:rsidR="00796198">
          <w:rPr>
            <w:noProof/>
          </w:rPr>
          <w:t>Siegel, 2005</w:t>
        </w:r>
      </w:hyperlink>
      <w:r w:rsidR="0048588A">
        <w:rPr>
          <w:noProof/>
        </w:rPr>
        <w:t xml:space="preserve">; </w:t>
      </w:r>
      <w:hyperlink w:anchor="_ENREF_1" w:tooltip="Atkinson, 2008 #57" w:history="1">
        <w:r w:rsidR="00796198">
          <w:rPr>
            <w:noProof/>
          </w:rPr>
          <w:t>Atkinson et al., 2008</w:t>
        </w:r>
      </w:hyperlink>
      <w:r w:rsidR="0048588A">
        <w:rPr>
          <w:noProof/>
        </w:rPr>
        <w:t>)</w:t>
      </w:r>
      <w:r w:rsidR="002854AF">
        <w:fldChar w:fldCharType="end"/>
      </w:r>
      <w:r w:rsidR="00BA73FA" w:rsidRPr="00C268A5">
        <w:t xml:space="preserve">. </w:t>
      </w:r>
      <w:r w:rsidR="00030E3B" w:rsidRPr="00C268A5">
        <w:t xml:space="preserve">Krill distribution has also been linked to </w:t>
      </w:r>
      <w:r w:rsidR="00886E5A">
        <w:t xml:space="preserve">temperature, phytoplankton biomass, and </w:t>
      </w:r>
      <w:r w:rsidR="009052FF" w:rsidRPr="00C268A5">
        <w:t xml:space="preserve">chlorophyll </w:t>
      </w:r>
      <w:r w:rsidR="009052FF" w:rsidRPr="00C268A5">
        <w:rPr>
          <w:i/>
        </w:rPr>
        <w:t>a</w:t>
      </w:r>
      <w:r w:rsidR="009052FF" w:rsidRPr="00C268A5">
        <w:t xml:space="preserve"> concentration</w:t>
      </w:r>
      <w:r w:rsidR="00082E7C" w:rsidRPr="00C268A5">
        <w:t xml:space="preserve">, which is considered to be </w:t>
      </w:r>
      <w:r w:rsidR="00217872">
        <w:t>a</w:t>
      </w:r>
      <w:r w:rsidR="00205E92">
        <w:t xml:space="preserve"> </w:t>
      </w:r>
      <w:r w:rsidR="009052FF" w:rsidRPr="00C268A5">
        <w:t>proxy for food</w:t>
      </w:r>
      <w:r w:rsidR="00082E7C" w:rsidRPr="00C268A5">
        <w:t xml:space="preserve"> availability</w:t>
      </w:r>
      <w:r w:rsidR="00491131">
        <w:t xml:space="preserve"> </w:t>
      </w:r>
      <w:r w:rsidR="002854AF">
        <w:fldChar w:fldCharType="begin">
          <w:fldData xml:space="preserve">PEVuZE5vdGU+PENpdGU+PEF1dGhvcj5GaWVsZGluZzwvQXV0aG9yPjxZZWFyPjIwMTQ8L1llYXI+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</w:fldData>
        </w:fldChar>
      </w:r>
      <w:r w:rsidR="00095AF2">
        <w:instrText xml:space="preserve"> ADDIN EN.CITE </w:instrText>
      </w:r>
      <w:r w:rsidR="002854AF">
        <w:fldChar w:fldCharType="begin">
          <w:fldData xml:space="preserve">PEVuZE5vdGU+PENpdGU+PEF1dGhvcj5GaWVsZGluZzwvQXV0aG9yPjxZZWFyPjIwMTQ8L1llYXI+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</w:fldData>
        </w:fldChar>
      </w:r>
      <w:r w:rsidR="00095AF2">
        <w:instrText xml:space="preserve"> ADDIN EN.CITE.DATA </w:instrText>
      </w:r>
      <w:r w:rsidR="002854AF">
        <w:fldChar w:fldCharType="end"/>
      </w:r>
      <w:r w:rsidR="002854AF">
        <w:fldChar w:fldCharType="separate"/>
      </w:r>
      <w:r w:rsidR="00491131">
        <w:rPr>
          <w:noProof/>
        </w:rPr>
        <w:t>(</w:t>
      </w:r>
      <w:hyperlink w:anchor="_ENREF_75" w:tooltip="Whitehouse, 2009 #97" w:history="1">
        <w:r w:rsidR="00796198">
          <w:rPr>
            <w:noProof/>
          </w:rPr>
          <w:t>Whitehouse et al., 2009</w:t>
        </w:r>
      </w:hyperlink>
      <w:r w:rsidR="00491131">
        <w:rPr>
          <w:noProof/>
        </w:rPr>
        <w:t xml:space="preserve">; </w:t>
      </w:r>
      <w:hyperlink w:anchor="_ENREF_21" w:tooltip="Fielding, 2014 #207" w:history="1">
        <w:r w:rsidR="00796198">
          <w:rPr>
            <w:noProof/>
          </w:rPr>
          <w:t>Fielding et al., 2014</w:t>
        </w:r>
      </w:hyperlink>
      <w:r w:rsidR="00491131">
        <w:rPr>
          <w:noProof/>
        </w:rPr>
        <w:t>)</w:t>
      </w:r>
      <w:r w:rsidR="002854AF">
        <w:fldChar w:fldCharType="end"/>
      </w:r>
      <w:r w:rsidR="00030E3B" w:rsidRPr="00C268A5">
        <w:t xml:space="preserve">. </w:t>
      </w:r>
      <w:r w:rsidRPr="00C268A5">
        <w:t>At the circumpolar</w:t>
      </w:r>
      <w:r>
        <w:t xml:space="preserve"> scale, </w:t>
      </w:r>
      <w:r w:rsidR="006F4DFA">
        <w:t xml:space="preserve">high krill abundance </w:t>
      </w:r>
      <w:r w:rsidR="00EE2EAE">
        <w:t>occurs in</w:t>
      </w:r>
      <w:r w:rsidR="006F4DFA">
        <w:t xml:space="preserve"> regions of moderate chlorophyll </w:t>
      </w:r>
      <w:r w:rsidR="006F4DFA" w:rsidRPr="00A71858">
        <w:rPr>
          <w:i/>
        </w:rPr>
        <w:t>a</w:t>
      </w:r>
      <w:r w:rsidR="006F4DFA">
        <w:t xml:space="preserve"> concentrations </w:t>
      </w:r>
      <w:r w:rsidR="002854AF">
        <w:fldChar w:fldCharType="begin"/>
      </w:r>
      <w:r w:rsidR="004D49D2">
        <w:instrText xml:space="preserve"> ADDIN EN.CITE &lt;EndNote&gt;&lt;Cite&gt;&lt;Author&gt;Atkinson&lt;/Author&gt;&lt;Year&gt;2008&lt;/Year&gt;&lt;RecNum&gt;57&lt;/RecNum&gt;&lt;DisplayText&gt;(Atkinson et al., 2008)&lt;/DisplayText&gt;&lt;record&gt;&lt;rec-number&gt;57&lt;/rec-number&gt;&lt;foreign-keys&gt;&lt;key app="EN" db-id="vtva2s0v3ez5weedpwxv2rzyrpadfzv9wwzv"&gt;57&lt;/key&gt;&lt;/foreign-keys&gt;&lt;ref-type name="Journal Article"&gt;17&lt;/ref-type&gt;&lt;contributors&gt;&lt;authors&gt;&lt;author&gt;Atkinson, A.&lt;/author&gt;&lt;author&gt;Siegel, V.&lt;/author&gt;&lt;author&gt;Pakhomov, E. A.&lt;/author&gt;&lt;author&gt;Rothery, P.&lt;/author&gt;&lt;author&gt;Loeb, V.&lt;/author&gt;&lt;author&gt;Ross, R. M.&lt;/author&gt;&lt;author&gt;Quetin, L. B.&lt;/author&gt;&lt;author&gt;Schmidt, K.&lt;/author&gt;&lt;author&gt;Fretwell, P.&lt;/author&gt;&lt;author&gt;Murphy, E. J.&lt;/author&gt;&lt;author&gt;Tarling, G. A.&lt;/author&gt;&lt;author&gt;Fleming, A. H.&lt;/author&gt;&lt;/authors&gt;&lt;/contributors&gt;&lt;titles&gt;&lt;title&gt;Oceanic circumpolar habitats of Antarctic krill&lt;/title&gt;&lt;secondary-title&gt;Marine Ecology Progress Series&lt;/secondary-title&gt;&lt;/titles&gt;&lt;periodical&gt;&lt;full-title&gt;Marine Ecology Progress Series&lt;/full-title&gt;&lt;/periodical&gt;&lt;pages&gt;1-23&lt;/pages&gt;&lt;volume&gt;362&lt;/volume&gt;&lt;dates&gt;&lt;year&gt;2008&lt;/year&gt;&lt;pub-dates&gt;&lt;date&gt;2008&lt;/date&gt;&lt;/pub-dates&gt;&lt;/dates&gt;&lt;isbn&gt;0171-8630&lt;/isbn&gt;&lt;accession-num&gt;WOS:000257849900001&lt;/accession-num&gt;&lt;urls&gt;&lt;related-urls&gt;&lt;url&gt;&amp;lt;Go to ISI&amp;gt;://WOS:000257849900001&lt;/url&gt;&lt;/related-urls&gt;&lt;/urls&gt;&lt;electronic-resource-num&gt;10.3354/meps07498&lt;/electronic-resource-num&gt;&lt;/record&gt;&lt;/Cite&gt;&lt;/EndNote&gt;</w:instrText>
      </w:r>
      <w:r w:rsidR="002854AF">
        <w:fldChar w:fldCharType="separate"/>
      </w:r>
      <w:r w:rsidR="004D49D2">
        <w:rPr>
          <w:noProof/>
        </w:rPr>
        <w:t>(</w:t>
      </w:r>
      <w:hyperlink w:anchor="_ENREF_1" w:tooltip="Atkinson, 2008 #57" w:history="1">
        <w:r w:rsidR="00796198">
          <w:rPr>
            <w:noProof/>
          </w:rPr>
          <w:t>Atkinson et al., 2008</w:t>
        </w:r>
      </w:hyperlink>
      <w:r w:rsidR="004D49D2">
        <w:rPr>
          <w:noProof/>
        </w:rPr>
        <w:t>)</w:t>
      </w:r>
      <w:r w:rsidR="002854AF">
        <w:fldChar w:fldCharType="end"/>
      </w:r>
      <w:r w:rsidR="00A97828">
        <w:t xml:space="preserve">. However, relationships at </w:t>
      </w:r>
      <w:r>
        <w:t xml:space="preserve">local </w:t>
      </w:r>
      <w:r w:rsidRPr="0070425C">
        <w:t>scale</w:t>
      </w:r>
      <w:r w:rsidR="00A97828">
        <w:t xml:space="preserve">s are </w:t>
      </w:r>
      <w:r w:rsidR="00565AE5">
        <w:t>variable</w:t>
      </w:r>
      <w:r w:rsidR="00F822A1" w:rsidRPr="0070425C">
        <w:t xml:space="preserve"> </w:t>
      </w:r>
      <w:r w:rsidR="002854AF">
        <w:fldChar w:fldCharType="begin">
          <w:fldData xml:space="preserve">PEVuZE5vdGU+PENpdGU+PEF1dGhvcj5TYW50b3JhPC9BdXRob3I+PFllYXI+MjAxMjwvWWVhcj48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2My03NDwv
cGFnZXM+PHZvbHVtZT43Nzwvdm9sdW1lPjxkYXRlcz48eWVhcj4yMDEzPC95ZWFyPjxwdWItZGF0
ZXM+PGRhdGU+SnVsPC9kYXRlPjwvcHViLWRhdGVzPjwvZGF0ZXM+PGlzYm4+MDk2Ny0wNjM3PC9p
c2JuPjxhY2Nlc3Npb24tbnVtPldPUzowMDAzMjA0OTQxMDAwMDY8L2FjY2Vzc2lvbi1udW0+PHVy
bHM+PHJlbGF0ZWQtdXJscz48dXJsPiZsdDtHbyB0byBJU0kmZ3Q7Oi8vV09TOjAwMDMyMDQ5NDEw
MDAwNjwvdXJsPjwvcmVsYXRlZC11cmxzPjwvdXJscz48ZWxlY3Ryb25pYy1yZXNvdXJjZS1udW0+
MTAuMTAxNi9qLmRzci4yMDEzLjAyLjAwNTwvZWxlY3Ryb25pYy1yZXNvdXJjZS1udW0+PC9yZWNv
cmQ+PC9DaXRlPjwvRW5kTm90ZT5=
</w:fldData>
        </w:fldChar>
      </w:r>
      <w:r w:rsidR="00095AF2">
        <w:instrText xml:space="preserve"> ADDIN EN.CITE </w:instrText>
      </w:r>
      <w:r w:rsidR="002854AF">
        <w:fldChar w:fldCharType="begin">
          <w:fldData xml:space="preserve">PEVuZE5vdGU+PENpdGU+PEF1dGhvcj5TYW50b3JhPC9BdXRob3I+PFllYXI+MjAxMjwvWWVhcj48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2My03NDwv
cGFnZXM+PHZvbHVtZT43Nzwvdm9sdW1lPjxkYXRlcz48eWVhcj4yMDEzPC95ZWFyPjxwdWItZGF0
ZXM+PGRhdGU+SnVsPC9kYXRlPjwvcHViLWRhdGVzPjwvZGF0ZXM+PGlzYm4+MDk2Ny0wNjM3PC9p
c2JuPjxhY2Nlc3Npb24tbnVtPldPUzowMDAzMjA0OTQxMDAwMDY8L2FjY2Vzc2lvbi1udW0+PHVy
bHM+PHJlbGF0ZWQtdXJscz48dXJsPiZsdDtHbyB0byBJU0kmZ3Q7Oi8vV09TOjAwMDMyMDQ5NDEw
MDAwNjwvdXJsPjwvcmVsYXRlZC11cmxzPjwvdXJscz48ZWxlY3Ryb25pYy1yZXNvdXJjZS1udW0+
MTAuMTAxNi9qLmRzci4yMDEzLjAyLjAwNTwvZWxlY3Ryb25pYy1yZXNvdXJjZS1udW0+PC9yZWNv
cmQ+PC9DaXRlPjwvRW5kTm90ZT5=
</w:fldData>
        </w:fldChar>
      </w:r>
      <w:r w:rsidR="00095AF2">
        <w:instrText xml:space="preserve"> ADDIN EN.CITE.DATA </w:instrText>
      </w:r>
      <w:r w:rsidR="002854AF">
        <w:fldChar w:fldCharType="end"/>
      </w:r>
      <w:r w:rsidR="002854AF">
        <w:fldChar w:fldCharType="separate"/>
      </w:r>
      <w:r w:rsidR="004D49D2">
        <w:rPr>
          <w:noProof/>
        </w:rPr>
        <w:t>(</w:t>
      </w:r>
      <w:hyperlink w:anchor="_ENREF_56" w:tooltip="Santora, 2012 #187" w:history="1">
        <w:r w:rsidR="00796198">
          <w:rPr>
            <w:noProof/>
          </w:rPr>
          <w:t>Santora et al., 2012</w:t>
        </w:r>
      </w:hyperlink>
      <w:r w:rsidR="004D49D2">
        <w:rPr>
          <w:noProof/>
        </w:rPr>
        <w:t xml:space="preserve">; </w:t>
      </w:r>
      <w:hyperlink w:anchor="_ENREF_59" w:tooltip="Siegel, 2013 #85" w:history="1">
        <w:r w:rsidR="00796198">
          <w:rPr>
            <w:noProof/>
          </w:rPr>
          <w:t>Siegel et al., 2013</w:t>
        </w:r>
      </w:hyperlink>
      <w:r w:rsidR="004D49D2">
        <w:rPr>
          <w:noProof/>
        </w:rPr>
        <w:t>)</w:t>
      </w:r>
      <w:r w:rsidR="002854AF">
        <w:fldChar w:fldCharType="end"/>
      </w:r>
      <w:r w:rsidR="00F822A1" w:rsidRPr="0070425C">
        <w:t xml:space="preserve">. </w:t>
      </w:r>
      <w:r w:rsidR="006B7754">
        <w:t>A</w:t>
      </w:r>
      <w:r w:rsidR="0070425C" w:rsidRPr="0070425C">
        <w:t>dvection is thought</w:t>
      </w:r>
      <w:r w:rsidR="0070425C" w:rsidRPr="0003596A">
        <w:t xml:space="preserve"> to play a major role in the distribution of krill at the </w:t>
      </w:r>
      <w:proofErr w:type="spellStart"/>
      <w:r w:rsidR="0070425C" w:rsidRPr="0003596A">
        <w:t>meso</w:t>
      </w:r>
      <w:proofErr w:type="spellEnd"/>
      <w:r w:rsidR="0070425C" w:rsidRPr="0003596A">
        <w:t xml:space="preserve"> and basin scale </w:t>
      </w:r>
      <w:r w:rsidR="002854AF">
        <w:fldChar w:fldCharType="begin">
          <w:fldData xml:space="preserve">PEVuZE5vdGU+PENpdGU+PEF1dGhvcj5FdmVyc29uPC9BdXRob3I+PFllYXI+MTk4NzwvWWVhcj48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</w:fldData>
        </w:fldChar>
      </w:r>
      <w:r w:rsidR="008657F6">
        <w:instrText xml:space="preserve"> ADDIN EN.CITE </w:instrText>
      </w:r>
      <w:r w:rsidR="002854AF">
        <w:fldChar w:fldCharType="begin">
          <w:fldData xml:space="preserve">PEVuZE5vdGU+PENpdGU+PEF1dGhvcj5FdmVyc29uPC9BdXRob3I+PFllYXI+MTk4NzwvWWVhcj48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</w:fldData>
        </w:fldChar>
      </w:r>
      <w:r w:rsidR="008657F6">
        <w:instrText xml:space="preserve"> ADDIN EN.CITE.DATA </w:instrText>
      </w:r>
      <w:r w:rsidR="002854AF">
        <w:fldChar w:fldCharType="end"/>
      </w:r>
      <w:r w:rsidR="002854AF">
        <w:fldChar w:fldCharType="separate"/>
      </w:r>
      <w:r w:rsidR="008657F6">
        <w:rPr>
          <w:noProof/>
        </w:rPr>
        <w:t>(</w:t>
      </w:r>
      <w:hyperlink w:anchor="_ENREF_18" w:tooltip="Everson, 1987 #193" w:history="1">
        <w:r w:rsidR="00796198">
          <w:rPr>
            <w:noProof/>
          </w:rPr>
          <w:t>Everson and Murphy, 1987</w:t>
        </w:r>
      </w:hyperlink>
      <w:proofErr w:type="gramStart"/>
      <w:r w:rsidR="008657F6">
        <w:rPr>
          <w:noProof/>
        </w:rPr>
        <w:t xml:space="preserve">; </w:t>
      </w:r>
      <w:hyperlink w:anchor="_ENREF_30" w:tooltip="Hofmann, 2004 #118" w:history="1">
        <w:r w:rsidR="00796198">
          <w:rPr>
            <w:noProof/>
          </w:rPr>
          <w:t>Hofmann and Murphy, 2004</w:t>
        </w:r>
      </w:hyperlink>
      <w:r w:rsidR="008657F6">
        <w:rPr>
          <w:noProof/>
        </w:rPr>
        <w:t>;</w:t>
      </w:r>
      <w:proofErr w:type="gramEnd"/>
      <w:r w:rsidR="008657F6">
        <w:rPr>
          <w:noProof/>
        </w:rPr>
        <w:t xml:space="preserve"> </w:t>
      </w:r>
      <w:hyperlink w:anchor="_ENREF_63" w:tooltip="Thorpe, 2007 #191" w:history="1">
        <w:r w:rsidR="00796198">
          <w:rPr>
            <w:noProof/>
          </w:rPr>
          <w:t>Thorpe et al., 2007</w:t>
        </w:r>
      </w:hyperlink>
      <w:r w:rsidR="008657F6">
        <w:rPr>
          <w:noProof/>
        </w:rPr>
        <w:t>)</w:t>
      </w:r>
      <w:r w:rsidR="002854AF">
        <w:fldChar w:fldCharType="end"/>
      </w:r>
      <w:r w:rsidR="0070425C" w:rsidRPr="0003596A">
        <w:t>.</w:t>
      </w:r>
      <w:r w:rsidR="0070425C">
        <w:t xml:space="preserve"> </w:t>
      </w:r>
      <w:r w:rsidR="002F3FE3">
        <w:t>Modelling</w:t>
      </w:r>
      <w:r w:rsidR="002F3FE3" w:rsidRPr="0003596A">
        <w:t xml:space="preserve"> studies have </w:t>
      </w:r>
      <w:r w:rsidR="0070425C">
        <w:t xml:space="preserve">also </w:t>
      </w:r>
      <w:r w:rsidR="002F3FE3" w:rsidRPr="0003596A">
        <w:t>shown that the movement of krill with</w:t>
      </w:r>
      <w:r w:rsidR="002F3FE3">
        <w:t>in</w:t>
      </w:r>
      <w:r w:rsidR="002F3FE3" w:rsidRPr="0003596A">
        <w:t xml:space="preserve"> the</w:t>
      </w:r>
      <w:r w:rsidR="00A9607A">
        <w:t xml:space="preserve"> marginal sea </w:t>
      </w:r>
      <w:r w:rsidR="002F3FE3" w:rsidRPr="0003596A">
        <w:t xml:space="preserve">ice </w:t>
      </w:r>
      <w:r w:rsidR="002F3FE3">
        <w:t xml:space="preserve">zone </w:t>
      </w:r>
      <w:r w:rsidR="002F3FE3" w:rsidRPr="0003596A">
        <w:t>is likely to affect the distribution of krill in the following summer</w:t>
      </w:r>
      <w:r w:rsidR="00E94F00">
        <w:t xml:space="preserve"> </w:t>
      </w:r>
      <w:r w:rsidR="002854AF">
        <w:fldChar w:fldCharType="begin"/>
      </w:r>
      <w:r w:rsidR="00095AF2">
        <w:instrText xml:space="preserve"> ADDIN EN.CITE &lt;EndNote&gt;&lt;Cite&gt;&lt;Author&gt;Thorpe&lt;/Author&gt;&lt;Year&gt;2007&lt;/Year&gt;&lt;RecNum&gt;191&lt;/RecNum&gt;&lt;DisplayText&gt;(Thorpe et al., 2007)&lt;/DisplayText&gt;&lt;record&gt;&lt;rec-number&gt;191&lt;/rec-number&gt;&lt;foreign-keys&gt;&lt;key app="EN" db-id="vtva2s0v3ez5weedpwxv2rzyrpadfzv9wwzv"&gt;191&lt;/key&gt;&lt;/foreign-keys&gt;&lt;ref-type name="Journal Article"&gt;17&lt;/ref-type&gt;&lt;contributors&gt;&lt;authors&gt;&lt;author&gt;Thorpe, S. E.&lt;/author&gt;&lt;author&gt;Murphy, E. J.&lt;/author&gt;&lt;author&gt;Watkins, J. L.&lt;/author&gt;&lt;/authors&gt;&lt;/contributors&gt;&lt;titles&gt;&lt;title&gt;&lt;style face="normal" font="default" size="100%"&gt;Circumpolar connections between Antarctic krill (&lt;/style&gt;&lt;style face="italic" font="default" size="100%"&gt;Euphausia superba&lt;/style&gt;&lt;style face="normal" font="default" size="100%"&gt; Dana) populations: Investigating the roles of ocean and sea ice transport&lt;/style&gt;&lt;/title&gt;&lt;secondary-title&gt;Deep Sea Research Part I: Oceanographic Research Papers&lt;/secondary-title&gt;&lt;/titles&gt;&lt;periodical&gt;&lt;full-title&gt;Deep Sea Research Part I: Oceanographic Research Papers&lt;/full-title&gt;&lt;/periodical&gt;&lt;pages&gt;792-810&lt;/pages&gt;&lt;volume&gt;54&lt;/volume&gt;&lt;number&gt;5&lt;/number&gt;&lt;dates&gt;&lt;year&gt;2007&lt;/year&gt;&lt;pub-dates&gt;&lt;date&gt;May&lt;/date&gt;&lt;/pub-dates&gt;&lt;/dates&gt;&lt;isbn&gt;0967-0637&lt;/isbn&gt;&lt;accession-num&gt;WOS:000247017500006&lt;/accession-num&gt;&lt;urls&gt;&lt;related-urls&gt;&lt;url&gt;&amp;lt;Go to ISI&amp;gt;://WOS:000247017500006&lt;/url&gt;&lt;/related-urls&gt;&lt;/urls&gt;&lt;electronic-resource-num&gt;10.1016/j.dsr.2007.01.008&lt;/electronic-resource-num&gt;&lt;/record&gt;&lt;/Cite&gt;&lt;/EndNote&gt;</w:instrText>
      </w:r>
      <w:r w:rsidR="002854AF">
        <w:fldChar w:fldCharType="separate"/>
      </w:r>
      <w:r w:rsidR="004D49D2">
        <w:rPr>
          <w:noProof/>
        </w:rPr>
        <w:t>(</w:t>
      </w:r>
      <w:hyperlink w:anchor="_ENREF_63" w:tooltip="Thorpe, 2007 #191" w:history="1">
        <w:r w:rsidR="00796198">
          <w:rPr>
            <w:noProof/>
          </w:rPr>
          <w:t>Thorpe et al., 2007</w:t>
        </w:r>
      </w:hyperlink>
      <w:r w:rsidR="004D49D2">
        <w:rPr>
          <w:noProof/>
        </w:rPr>
        <w:t>)</w:t>
      </w:r>
      <w:r w:rsidR="002854AF">
        <w:fldChar w:fldCharType="end"/>
      </w:r>
      <w:r w:rsidR="002F3FE3" w:rsidRPr="0003596A">
        <w:t>.</w:t>
      </w:r>
    </w:p>
    <w:p w:rsidR="000E1DC3" w:rsidRDefault="003F07DF" w:rsidP="00E540BE">
      <w:pPr>
        <w:spacing w:line="360" w:lineRule="auto"/>
      </w:pPr>
      <w:r>
        <w:t>Synoptic data on krill abundance are available from t</w:t>
      </w:r>
      <w:r w:rsidR="00272669">
        <w:t>hree</w:t>
      </w:r>
      <w:r w:rsidR="00887452">
        <w:t xml:space="preserve"> large-scale</w:t>
      </w:r>
      <w:r w:rsidR="00A051C4">
        <w:t xml:space="preserve">, </w:t>
      </w:r>
      <w:r w:rsidR="00272669">
        <w:t>acoustic surveys</w:t>
      </w:r>
      <w:r w:rsidR="00F274EE">
        <w:t xml:space="preserve"> </w:t>
      </w:r>
      <w:r w:rsidR="00272669">
        <w:t>in the Scotia Sea and southern Drake Passage</w:t>
      </w:r>
      <w:r w:rsidR="006658A5">
        <w:t xml:space="preserve">. The first two were the FIBEX and SIBEX surveys </w:t>
      </w:r>
      <w:r w:rsidR="002854AF">
        <w:fldChar w:fldCharType="begin"/>
      </w:r>
      <w:r w:rsidR="00702553">
        <w:instrText xml:space="preserve"> ADDIN EN.CITE &lt;EndNote&gt;&lt;Cite&gt;&lt;Author&gt;El-Sayed&lt;/Author&gt;&lt;Year&gt;1994&lt;/Year&gt;&lt;RecNum&gt;164&lt;/RecNum&gt;&lt;DisplayText&gt;(El-Sayed, 1994)&lt;/DisplayText&gt;&lt;record&gt;&lt;rec-number&gt;164&lt;/rec-number&gt;&lt;foreign-keys&gt;&lt;key app="EN" db-id="vtva2s0v3ez5weedpwxv2rzyrpadfzv9wwzv"&gt;164&lt;/key&gt;&lt;/foreign-keys&gt;&lt;ref-type name="Edited Book"&gt;28&lt;/ref-type&gt;&lt;contributors&gt;&lt;authors&gt;&lt;author&gt;El-Sayed, S.Z.&lt;/author&gt;&lt;/authors&gt;&lt;/contributors&gt;&lt;titles&gt;&lt;title&gt;Southern Ocean Ecology: The BIOMASS Perspective&lt;/title&gt;&lt;/titles&gt;&lt;dates&gt;&lt;year&gt;1994&lt;/year&gt;&lt;/dates&gt;&lt;pub-location&gt;Cambridge&lt;/pub-location&gt;&lt;publisher&gt;Cambridge University Press&lt;/publisher&gt;&lt;urls&gt;&lt;/urls&gt;&lt;/record&gt;&lt;/Cite&gt;&lt;/EndNote&gt;</w:instrText>
      </w:r>
      <w:r w:rsidR="002854AF">
        <w:fldChar w:fldCharType="separate"/>
      </w:r>
      <w:r w:rsidR="00702553">
        <w:rPr>
          <w:noProof/>
        </w:rPr>
        <w:t>(</w:t>
      </w:r>
      <w:hyperlink w:anchor="_ENREF_17" w:tooltip="El-Sayed, 1994 #164" w:history="1">
        <w:r w:rsidR="00796198">
          <w:rPr>
            <w:noProof/>
          </w:rPr>
          <w:t>El-Sayed, 1994</w:t>
        </w:r>
      </w:hyperlink>
      <w:r w:rsidR="00702553">
        <w:rPr>
          <w:noProof/>
        </w:rPr>
        <w:t>)</w:t>
      </w:r>
      <w:r w:rsidR="002854AF">
        <w:fldChar w:fldCharType="end"/>
      </w:r>
      <w:r w:rsidR="00272669">
        <w:t xml:space="preserve">. </w:t>
      </w:r>
      <w:r w:rsidR="00702553">
        <w:t xml:space="preserve">The third and </w:t>
      </w:r>
      <w:r w:rsidR="00816330">
        <w:t xml:space="preserve">most </w:t>
      </w:r>
      <w:r w:rsidR="00FD292D">
        <w:t xml:space="preserve">comprehensive </w:t>
      </w:r>
      <w:r w:rsidR="00272669">
        <w:t>was the</w:t>
      </w:r>
      <w:r w:rsidR="003D5702">
        <w:t xml:space="preserve"> </w:t>
      </w:r>
      <w:r w:rsidR="00FD292D">
        <w:t>CCAMLR synoptic survey</w:t>
      </w:r>
      <w:r w:rsidR="003D5702">
        <w:t xml:space="preserve">, </w:t>
      </w:r>
      <w:r w:rsidR="00780E8D">
        <w:t xml:space="preserve">which was conducted </w:t>
      </w:r>
      <w:r w:rsidR="003D5702">
        <w:t>in J</w:t>
      </w:r>
      <w:r w:rsidR="003D5702" w:rsidRPr="000C2653">
        <w:t>anuary</w:t>
      </w:r>
      <w:r w:rsidR="00C51278">
        <w:t>-</w:t>
      </w:r>
      <w:r w:rsidR="003D5702" w:rsidRPr="000C2653">
        <w:t>February 2000</w:t>
      </w:r>
      <w:r w:rsidR="00780E8D">
        <w:t xml:space="preserve"> to </w:t>
      </w:r>
      <w:r w:rsidR="0033080F">
        <w:t xml:space="preserve">estimate </w:t>
      </w:r>
      <w:r w:rsidR="00EE2EAE">
        <w:t xml:space="preserve">krill </w:t>
      </w:r>
      <w:r w:rsidR="00780E8D">
        <w:t>biomass</w:t>
      </w:r>
      <w:r w:rsidR="0033080F">
        <w:t xml:space="preserve"> </w:t>
      </w:r>
      <w:r w:rsidR="009A10F3">
        <w:t xml:space="preserve">in the </w:t>
      </w:r>
      <w:r w:rsidR="006727A8">
        <w:t xml:space="preserve">waters open </w:t>
      </w:r>
      <w:r w:rsidR="009A10F3">
        <w:t xml:space="preserve">to </w:t>
      </w:r>
      <w:r w:rsidR="00EE2EAE">
        <w:t xml:space="preserve">the </w:t>
      </w:r>
      <w:r w:rsidR="00CA1D4D">
        <w:t xml:space="preserve">krill </w:t>
      </w:r>
      <w:r w:rsidR="009A10F3">
        <w:t>fis</w:t>
      </w:r>
      <w:r w:rsidR="00EE2EAE">
        <w:t>hery</w:t>
      </w:r>
      <w:r w:rsidR="009A10F3">
        <w:t xml:space="preserve"> </w:t>
      </w:r>
      <w:r w:rsidR="006727A8">
        <w:t>in thi</w:t>
      </w:r>
      <w:r w:rsidR="009C65C8">
        <w:t>s</w:t>
      </w:r>
      <w:r w:rsidR="006727A8">
        <w:t xml:space="preserve"> region</w:t>
      </w:r>
      <w:r w:rsidR="00702553">
        <w:t xml:space="preserve"> </w:t>
      </w:r>
      <w:r w:rsidR="002854AF">
        <w:fldChar w:fldCharType="begin"/>
      </w:r>
      <w:r w:rsidR="00702553">
        <w:instrText xml:space="preserve"> ADDIN EN.CITE &lt;EndNote&gt;&lt;Cite&gt;&lt;Author&gt;Hewitt&lt;/Author&gt;&lt;Year&gt;2004&lt;/Year&gt;&lt;RecNum&gt;34&lt;/RecNum&gt;&lt;DisplayText&gt;(Hewitt et al., 2004b)&lt;/DisplayText&gt;&lt;record&gt;&lt;rec-number&gt;34&lt;/rec-number&gt;&lt;foreign-keys&gt;&lt;key app="EN" db-id="vtva2s0v3ez5weedpwxv2rzyrpadfzv9wwzv"&gt;34&lt;/key&gt;&lt;/foreign-keys&gt;&lt;ref-type name="Journal Article"&gt;17&lt;/ref-type&gt;&lt;contributors&gt;&lt;authors&gt;&lt;author&gt;Hewitt, Roger P.&lt;/author&gt;&lt;author&gt;Watkins, Jon&lt;/author&gt;&lt;author&gt;Naganobu, Mikio&lt;/author&gt;&lt;author&gt;Sushin, Viacheslav&lt;/author&gt;&lt;author&gt;Brierley, Andrew S.&lt;/author&gt;&lt;author&gt;Demer, David&lt;/author&gt;&lt;author&gt;Kasatkina, Svetlana&lt;/author&gt;&lt;author&gt;Takao, Yoshimi&lt;/author&gt;&lt;author&gt;Goss, Cathy&lt;/author&gt;&lt;author&gt;Malyshko, Alexander&lt;/author&gt;&lt;author&gt;Brandon, Mark&lt;/author&gt;&lt;author&gt;Kawaguchi, So&lt;/author&gt;&lt;author&gt;Siegel, Volker&lt;/author&gt;&lt;author&gt;Trathan, Philip&lt;/author&gt;&lt;author&gt;Emery, Jennifer&lt;/author&gt;&lt;author&gt;Everson, Inigo&lt;/author&gt;&lt;author&gt;Miller, Denzil&lt;/author&gt;&lt;/authors&gt;&lt;/contributors&gt;&lt;titles&gt;&lt;title&gt;Biomass of Antarctic krill in the Scotia Sea in January/February 2000 and its use in revising an estimate of precautionary yield&lt;/title&gt;&lt;secondary-title&gt;Deep Sea Research Part II: Topical Studies in Oceanography&lt;/secondary-title&gt;&lt;/titles&gt;&lt;periodical&gt;&lt;full-title&gt;Deep Sea Research Part II: Topical Studies in Oceanography&lt;/full-title&gt;&lt;/periodical&gt;&lt;pages&gt;1215-1236&lt;/pages&gt;&lt;volume&gt;51&lt;/volume&gt;&lt;number&gt;12–13&lt;/number&gt;&lt;dates&gt;&lt;year&gt;2004&lt;/year&gt;&lt;/dates&gt;&lt;isbn&gt;0967-0645&lt;/isbn&gt;&lt;urls&gt;&lt;related-urls&gt;&lt;url&gt;http://www.sciencedirect.com/science/article/pii/S0967064504000761&lt;/url&gt;&lt;/related-urls&gt;&lt;/urls&gt;&lt;electronic-resource-num&gt;http://dx.doi.org/10.1016/j.dsr2.2004.06.011&lt;/electronic-resource-num&gt;&lt;modified-date&gt;b&lt;/modified-date&gt;&lt;/record&gt;&lt;/Cite&gt;&lt;/EndNote&gt;</w:instrText>
      </w:r>
      <w:r w:rsidR="002854AF">
        <w:fldChar w:fldCharType="separate"/>
      </w:r>
      <w:r w:rsidR="00702553">
        <w:rPr>
          <w:noProof/>
        </w:rPr>
        <w:t>(</w:t>
      </w:r>
      <w:hyperlink w:anchor="_ENREF_27" w:tooltip="Hewitt, 2004 #34" w:history="1">
        <w:r w:rsidR="00796198">
          <w:rPr>
            <w:noProof/>
          </w:rPr>
          <w:t>Hewitt et al., 2004b</w:t>
        </w:r>
      </w:hyperlink>
      <w:r w:rsidR="00702553">
        <w:rPr>
          <w:noProof/>
        </w:rPr>
        <w:t>)</w:t>
      </w:r>
      <w:r w:rsidR="002854AF">
        <w:fldChar w:fldCharType="end"/>
      </w:r>
      <w:r w:rsidR="00F72A8D">
        <w:t>.</w:t>
      </w:r>
      <w:r w:rsidR="00F62049">
        <w:t xml:space="preserve"> </w:t>
      </w:r>
      <w:r w:rsidR="000E1DC3">
        <w:t xml:space="preserve">In this study we </w:t>
      </w:r>
      <w:r w:rsidR="000443D7">
        <w:t>use data from th</w:t>
      </w:r>
      <w:r w:rsidR="00B9079F">
        <w:t>is recent</w:t>
      </w:r>
      <w:r w:rsidR="000443D7">
        <w:t xml:space="preserve"> survey </w:t>
      </w:r>
      <w:r w:rsidR="00625AC8">
        <w:t xml:space="preserve">to </w:t>
      </w:r>
      <w:r w:rsidR="000E1DC3">
        <w:t xml:space="preserve">examine relationships between the observed krill distribution and </w:t>
      </w:r>
      <w:r w:rsidR="00DD549D">
        <w:t>a range of</w:t>
      </w:r>
      <w:r w:rsidR="00625AC8">
        <w:t xml:space="preserve"> </w:t>
      </w:r>
      <w:r w:rsidR="000E1DC3">
        <w:t xml:space="preserve">environmental </w:t>
      </w:r>
      <w:r w:rsidR="00DD549D">
        <w:t>variables</w:t>
      </w:r>
      <w:r w:rsidR="0012678D">
        <w:t>,</w:t>
      </w:r>
      <w:r w:rsidR="000E1DC3" w:rsidDel="0002025E">
        <w:t xml:space="preserve"> at both the survey scale and within smaller </w:t>
      </w:r>
      <w:proofErr w:type="spellStart"/>
      <w:r w:rsidR="000E1DC3" w:rsidRPr="00655145" w:rsidDel="0002025E">
        <w:t>subregions</w:t>
      </w:r>
      <w:proofErr w:type="spellEnd"/>
      <w:r w:rsidR="008041D0" w:rsidRPr="00655145" w:rsidDel="0002025E">
        <w:t xml:space="preserve">. The objectives were to understand </w:t>
      </w:r>
      <w:r w:rsidR="000443D7" w:rsidRPr="00655145" w:rsidDel="0002025E">
        <w:t>the</w:t>
      </w:r>
      <w:r w:rsidR="005E3CE1" w:rsidRPr="00655145" w:rsidDel="0002025E">
        <w:t xml:space="preserve"> </w:t>
      </w:r>
      <w:proofErr w:type="spellStart"/>
      <w:r w:rsidR="008041D0" w:rsidRPr="00655145" w:rsidDel="0002025E">
        <w:t>meso</w:t>
      </w:r>
      <w:proofErr w:type="spellEnd"/>
      <w:r w:rsidR="008041D0" w:rsidRPr="00655145" w:rsidDel="0002025E">
        <w:t xml:space="preserve">-scale </w:t>
      </w:r>
      <w:r w:rsidR="00E750B3" w:rsidRPr="00655145" w:rsidDel="0002025E">
        <w:t>drivers of distribution</w:t>
      </w:r>
      <w:r w:rsidR="008041D0" w:rsidRPr="00655145" w:rsidDel="0002025E">
        <w:t xml:space="preserve"> and to determine </w:t>
      </w:r>
      <w:r w:rsidR="00A70E78" w:rsidRPr="00655145" w:rsidDel="0002025E">
        <w:t xml:space="preserve">whether areas of high krill </w:t>
      </w:r>
      <w:r w:rsidR="002A5248">
        <w:t>density</w:t>
      </w:r>
      <w:r w:rsidR="00A70E78" w:rsidRPr="00655145" w:rsidDel="0002025E">
        <w:t xml:space="preserve"> can be predicted from environmental data</w:t>
      </w:r>
      <w:r w:rsidR="000E1DC3" w:rsidRPr="00655145" w:rsidDel="0002025E">
        <w:t xml:space="preserve">.   </w:t>
      </w:r>
      <w:r w:rsidR="00EA56E1" w:rsidRPr="00655145" w:rsidDel="0002025E">
        <w:t xml:space="preserve">For this reason, we use </w:t>
      </w:r>
      <w:r w:rsidR="00082E7C" w:rsidRPr="00655145" w:rsidDel="0002025E">
        <w:t xml:space="preserve">satellite </w:t>
      </w:r>
      <w:r w:rsidR="00EA56E1" w:rsidRPr="00655145" w:rsidDel="0002025E">
        <w:t>remote-sens</w:t>
      </w:r>
      <w:r w:rsidR="00082E7C" w:rsidRPr="00655145" w:rsidDel="0002025E">
        <w:t>ing</w:t>
      </w:r>
      <w:r w:rsidR="00EA56E1" w:rsidRPr="00655145" w:rsidDel="0002025E">
        <w:t xml:space="preserve"> data that are </w:t>
      </w:r>
      <w:r w:rsidR="00082E7C" w:rsidRPr="00655145" w:rsidDel="0002025E">
        <w:t>collected con</w:t>
      </w:r>
      <w:r w:rsidR="00D25DE1" w:rsidRPr="00655145" w:rsidDel="0002025E">
        <w:t>tinuously</w:t>
      </w:r>
      <w:r w:rsidR="00EA56E1" w:rsidRPr="00655145" w:rsidDel="0002025E">
        <w:t xml:space="preserve"> </w:t>
      </w:r>
      <w:r w:rsidR="00D25DE1" w:rsidRPr="00655145" w:rsidDel="0002025E">
        <w:t xml:space="preserve">rather than </w:t>
      </w:r>
      <w:r w:rsidR="00D25DE1" w:rsidRPr="00655145" w:rsidDel="0002025E">
        <w:rPr>
          <w:i/>
        </w:rPr>
        <w:t xml:space="preserve">in situ </w:t>
      </w:r>
      <w:r w:rsidR="00D25DE1" w:rsidRPr="00655145" w:rsidDel="0002025E">
        <w:t xml:space="preserve">oceanographic measurements which require </w:t>
      </w:r>
      <w:r w:rsidR="00C7575A" w:rsidRPr="00655145" w:rsidDel="0002025E">
        <w:t>dedicated scientific cruises</w:t>
      </w:r>
      <w:r w:rsidR="00C212EF" w:rsidDel="0002025E">
        <w:t xml:space="preserve"> and are constrained both in time and space</w:t>
      </w:r>
      <w:r w:rsidR="00EA56E1" w:rsidRPr="00655145" w:rsidDel="0002025E">
        <w:t xml:space="preserve">.  </w:t>
      </w:r>
      <w:r w:rsidR="000E1DC3" w:rsidRPr="00655145" w:rsidDel="0002025E">
        <w:t xml:space="preserve">The results </w:t>
      </w:r>
      <w:r w:rsidR="008041D0" w:rsidRPr="00655145" w:rsidDel="0002025E">
        <w:t xml:space="preserve">are discussed </w:t>
      </w:r>
      <w:r w:rsidR="000E1DC3" w:rsidRPr="00655145" w:rsidDel="0002025E">
        <w:t xml:space="preserve">in terms of </w:t>
      </w:r>
      <w:r w:rsidR="008041D0" w:rsidRPr="00655145" w:rsidDel="0002025E">
        <w:t xml:space="preserve">refining the </w:t>
      </w:r>
      <w:r w:rsidR="000E1DC3" w:rsidRPr="00655145" w:rsidDel="0002025E">
        <w:t>spatial management of the krill fishery</w:t>
      </w:r>
      <w:r w:rsidR="008041D0" w:rsidRPr="00655145" w:rsidDel="0002025E">
        <w:t xml:space="preserve"> in the region</w:t>
      </w:r>
      <w:r w:rsidR="008041D0" w:rsidDel="0002025E">
        <w:t>.</w:t>
      </w:r>
      <w:r w:rsidR="000E1DC3">
        <w:t xml:space="preserve">  </w:t>
      </w:r>
    </w:p>
    <w:p w:rsidR="00C875AA" w:rsidRDefault="00C875AA" w:rsidP="00C875AA">
      <w:pPr>
        <w:spacing w:line="360" w:lineRule="auto"/>
        <w:rPr>
          <w:b/>
        </w:rPr>
      </w:pPr>
      <w:r>
        <w:rPr>
          <w:b/>
        </w:rPr>
        <w:t>METHODS</w:t>
      </w:r>
    </w:p>
    <w:p w:rsidR="00C875AA" w:rsidRPr="00B0009D" w:rsidRDefault="00C875AA" w:rsidP="00C875AA">
      <w:pPr>
        <w:spacing w:line="360" w:lineRule="auto"/>
        <w:rPr>
          <w:b/>
        </w:rPr>
      </w:pPr>
      <w:r>
        <w:rPr>
          <w:b/>
        </w:rPr>
        <w:t>Survey design</w:t>
      </w:r>
    </w:p>
    <w:p w:rsidR="00C875AA" w:rsidRDefault="00C875AA" w:rsidP="005C757D">
      <w:pPr>
        <w:spacing w:line="360" w:lineRule="auto"/>
      </w:pPr>
      <w:r>
        <w:lastRenderedPageBreak/>
        <w:t xml:space="preserve">Data on the density and distribution of krill </w:t>
      </w:r>
      <w:r w:rsidR="002B540F">
        <w:t xml:space="preserve">in </w:t>
      </w:r>
      <w:r>
        <w:t xml:space="preserve">the Scotia Sea and southern Drake Passage region were collected </w:t>
      </w:r>
      <w:r w:rsidR="00D5780D">
        <w:t xml:space="preserve">by four vessels </w:t>
      </w:r>
      <w:r>
        <w:t>during a</w:t>
      </w:r>
      <w:r w:rsidR="00D5780D">
        <w:t xml:space="preserve">n international </w:t>
      </w:r>
      <w:r>
        <w:t xml:space="preserve">cruise programme </w:t>
      </w:r>
      <w:r w:rsidR="00D5780D">
        <w:t xml:space="preserve">during </w:t>
      </w:r>
      <w:r>
        <w:t>January</w:t>
      </w:r>
      <w:r w:rsidR="00D5780D">
        <w:t xml:space="preserve"> and </w:t>
      </w:r>
      <w:r>
        <w:t>February 2000</w:t>
      </w:r>
      <w:r w:rsidR="00A93E56">
        <w:t xml:space="preserve"> </w:t>
      </w:r>
      <w:r w:rsidR="002854AF">
        <w:fldChar w:fldCharType="begin">
          <w:fldData xml:space="preserve">PEVuZE5vdGU+PENpdGU+PEF1dGhvcj5UcmF0aGFuPC9BdXRob3I+PFllYXI+MjAwMTwvWWVhcj48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xMjA1LTEyMTM8L3BhZ2VzPjx2b2x1bWU+NTE8L3ZvbHVtZT48bnVt
YmVyPjEy4oCTMTM8L251bWJlcj48ZGF0ZXM+PHllYXI+MjAwNDwveWVhcj48L2RhdGVzPjxpc2Ju
PjA5NjctMDY0NTwvaXNibj48dXJscz48cmVsYXRlZC11cmxzPjx1cmw+aHR0cDovL3d3dy5zY2ll
bmNlZGlyZWN0LmNvbS9zY2llbmNlL2FydGljbGUvcGlpL1MwOTY3MDY0NTA0MDAwNzVYPC91cmw+
PC9yZWxhdGVkLXVybHM+PC91cmxzPjxlbGVjdHJvbmljLXJlc291cmNlLW51bT5odHRwOi8vZHgu
ZG9pLm9yZy8xMC4xMDE2L2ouZHNyMi4yMDA0LjA2LjAxMDwvZWxlY3Ryb25pYy1yZXNvdXJjZS1u
dW0+PC9yZWNvcmQ+PC9DaXRlPjwvRW5kTm90ZT5=
</w:fldData>
        </w:fldChar>
      </w:r>
      <w:r w:rsidR="00095AF2">
        <w:instrText xml:space="preserve"> ADDIN EN.CITE </w:instrText>
      </w:r>
      <w:r w:rsidR="002854AF">
        <w:fldChar w:fldCharType="begin">
          <w:fldData xml:space="preserve">PEVuZE5vdGU+PENpdGU+PEF1dGhvcj5UcmF0aGFuPC9BdXRob3I+PFllYXI+MjAwMTwvWWVhcj48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</w:fldData>
        </w:fldChar>
      </w:r>
      <w:r w:rsidR="00095AF2">
        <w:instrText xml:space="preserve"> ADDIN EN.CITE.DATA </w:instrText>
      </w:r>
      <w:r w:rsidR="002854AF">
        <w:fldChar w:fldCharType="end"/>
      </w:r>
      <w:r w:rsidR="002854AF">
        <w:fldChar w:fldCharType="separate"/>
      </w:r>
      <w:r w:rsidR="004D49D2">
        <w:rPr>
          <w:noProof/>
        </w:rPr>
        <w:t xml:space="preserve">(hereafter the CCAMLR synoptic survey; </w:t>
      </w:r>
      <w:hyperlink w:anchor="_ENREF_66" w:tooltip="Trathan, 2001 #149" w:history="1">
        <w:r w:rsidR="00796198">
          <w:rPr>
            <w:noProof/>
          </w:rPr>
          <w:t>Trathan et al., 2001</w:t>
        </w:r>
      </w:hyperlink>
      <w:r w:rsidR="004D49D2">
        <w:rPr>
          <w:noProof/>
        </w:rPr>
        <w:t xml:space="preserve">; </w:t>
      </w:r>
      <w:hyperlink w:anchor="_ENREF_72" w:tooltip="Watkins, 2004 #33" w:history="1">
        <w:r w:rsidR="00796198">
          <w:rPr>
            <w:noProof/>
          </w:rPr>
          <w:t>Watkins et al., 2004</w:t>
        </w:r>
      </w:hyperlink>
      <w:r w:rsidR="004D49D2">
        <w:rPr>
          <w:noProof/>
        </w:rPr>
        <w:t>)</w:t>
      </w:r>
      <w:r w:rsidR="002854AF">
        <w:fldChar w:fldCharType="end"/>
      </w:r>
      <w:r>
        <w:t>. The survey</w:t>
      </w:r>
      <w:r w:rsidR="00D5780D">
        <w:t xml:space="preserve"> comprised a </w:t>
      </w:r>
      <w:r>
        <w:t xml:space="preserve">series of parallel </w:t>
      </w:r>
      <w:r w:rsidR="00BE1862">
        <w:t xml:space="preserve">acoustic </w:t>
      </w:r>
      <w:r>
        <w:t xml:space="preserve">transects </w:t>
      </w:r>
      <w:r w:rsidR="00AC0BBF">
        <w:t>(</w:t>
      </w:r>
      <w:r>
        <w:t>total length 17,424 km</w:t>
      </w:r>
      <w:r w:rsidR="00AC0BBF">
        <w:t>)</w:t>
      </w:r>
      <w:r>
        <w:t xml:space="preserve">. </w:t>
      </w:r>
      <w:r w:rsidR="008F1F03">
        <w:t xml:space="preserve">By using multiple ships to complete the survey in a relatively short period of time, it was possible to obtain a high resolution quasi-synoptic estimate of krill distribution and density. </w:t>
      </w:r>
      <w:r w:rsidR="00EF0793">
        <w:t xml:space="preserve">To ensure compatibility of acoustic data, all transects were carried out </w:t>
      </w:r>
      <w:r w:rsidR="00AC0BBF">
        <w:t>in</w:t>
      </w:r>
      <w:r w:rsidR="00EF0793">
        <w:t xml:space="preserve"> daylight using a </w:t>
      </w:r>
      <w:proofErr w:type="spellStart"/>
      <w:r w:rsidR="00EF0793">
        <w:t>Simrad</w:t>
      </w:r>
      <w:proofErr w:type="spellEnd"/>
      <w:r w:rsidR="00EF0793">
        <w:t xml:space="preserve"> EK500 </w:t>
      </w:r>
      <w:proofErr w:type="spellStart"/>
      <w:r w:rsidR="00EF0793">
        <w:t>echosounder</w:t>
      </w:r>
      <w:proofErr w:type="spellEnd"/>
      <w:r w:rsidR="00EF0793">
        <w:t xml:space="preserve">.   </w:t>
      </w:r>
      <w:r w:rsidR="00AC0BBF">
        <w:t>S</w:t>
      </w:r>
      <w:r>
        <w:t>ampling</w:t>
      </w:r>
      <w:r w:rsidR="00EB120E">
        <w:t>, calibration and validation</w:t>
      </w:r>
      <w:r>
        <w:t xml:space="preserve"> protocols</w:t>
      </w:r>
      <w:r w:rsidR="00D2566A">
        <w:t>,</w:t>
      </w:r>
      <w:r>
        <w:t xml:space="preserve"> and derivation of the initial krill biomass estimates, including the method to cross-calibrate the acoustic data between the vessels, are provided in</w:t>
      </w:r>
      <w:r w:rsidR="00EB120E">
        <w:t xml:space="preserve"> </w:t>
      </w:r>
      <w:r w:rsidR="002854AF">
        <w:fldChar w:fldCharType="begin"/>
      </w:r>
      <w:r w:rsidR="00D2566A">
        <w:instrText xml:space="preserve"> ADDIN EN.CITE &lt;EndNote&gt;&lt;Cite AuthorYear="1"&gt;&lt;Author&gt;Watkins&lt;/Author&gt;&lt;Year&gt;2004&lt;/Year&gt;&lt;RecNum&gt;33&lt;/RecNum&gt;&lt;DisplayText&gt;Watkins et al. (2004)&lt;/DisplayText&gt;&lt;record&gt;&lt;rec-number&gt;33&lt;/rec-number&gt;&lt;foreign-keys&gt;&lt;key app="EN" db-id="vtva2s0v3ez5weedpwxv2rzyrpadfzv9wwzv"&gt;33&lt;/key&gt;&lt;/foreign-keys&gt;&lt;ref-type name="Journal Article"&gt;17&lt;/ref-type&gt;&lt;contributors&gt;&lt;authors&gt;&lt;author&gt;Watkins, J. L.&lt;/author&gt;&lt;author&gt;Hewitt, R.&lt;/author&gt;&lt;author&gt;Naganobu, M.&lt;/author&gt;&lt;author&gt;Sushin, V.&lt;/author&gt;&lt;/authors&gt;&lt;/contributors&gt;&lt;titles&gt;&lt;title&gt;The CCAMLR 2000 Survey: a multinational, multi-ship biological oceanography survey of the Atlantic sector of the Southern Ocean&lt;/title&gt;&lt;secondary-title&gt;Deep Sea Research Part II: Topical Studies in Oceanography&lt;/secondary-title&gt;&lt;/titles&gt;&lt;periodical&gt;&lt;full-title&gt;Deep Sea Research Part II: Topical Studies in Oceanography&lt;/full-title&gt;&lt;/periodical&gt;&lt;pages&gt;1205-1213&lt;/pages&gt;&lt;volume&gt;51&lt;/volume&gt;&lt;number&gt;12–13&lt;/number&gt;&lt;dates&gt;&lt;year&gt;2004&lt;/year&gt;&lt;/dates&gt;&lt;isbn&gt;0967-0645&lt;/isbn&gt;&lt;urls&gt;&lt;related-urls&gt;&lt;url&gt;http://www.sciencedirect.com/science/article/pii/S096706450400075X&lt;/url&gt;&lt;/related-urls&gt;&lt;/urls&gt;&lt;electronic-resource-num&gt;http://dx.doi.org/10.1016/j.dsr2.2004.06.010&lt;/electronic-resource-num&gt;&lt;/record&gt;&lt;/Cite&gt;&lt;/EndNote&gt;</w:instrText>
      </w:r>
      <w:r w:rsidR="002854AF">
        <w:fldChar w:fldCharType="separate"/>
      </w:r>
      <w:hyperlink w:anchor="_ENREF_72" w:tooltip="Watkins, 2004 #33" w:history="1">
        <w:r w:rsidR="00796198">
          <w:rPr>
            <w:noProof/>
          </w:rPr>
          <w:t>Watkins et al. (2004</w:t>
        </w:r>
      </w:hyperlink>
      <w:r w:rsidR="00D2566A">
        <w:rPr>
          <w:noProof/>
        </w:rPr>
        <w:t>)</w:t>
      </w:r>
      <w:r w:rsidR="002854AF">
        <w:fldChar w:fldCharType="end"/>
      </w:r>
      <w:r w:rsidR="00EB120E">
        <w:t xml:space="preserve"> and</w:t>
      </w:r>
      <w:r>
        <w:t xml:space="preserve"> Hewitt et al. </w:t>
      </w:r>
      <w:r w:rsidR="002854AF">
        <w:fldChar w:fldCharType="begin"/>
      </w:r>
      <w:r w:rsidR="00B61E23">
        <w:instrText xml:space="preserve"> ADDIN EN.CITE &lt;EndNote&gt;&lt;Cite ExcludeAuth="1"&gt;&lt;Author&gt;Hewitt&lt;/Author&gt;&lt;Year&gt;2004&lt;/Year&gt;&lt;RecNum&gt;34&lt;/RecNum&gt;&lt;DisplayText&gt;(2004b)&lt;/DisplayText&gt;&lt;record&gt;&lt;rec-number&gt;34&lt;/rec-number&gt;&lt;foreign-keys&gt;&lt;key app="EN" db-id="vtva2s0v3ez5weedpwxv2rzyrpadfzv9wwzv"&gt;34&lt;/key&gt;&lt;/foreign-keys&gt;&lt;ref-type name="Journal Article"&gt;17&lt;/ref-type&gt;&lt;contributors&gt;&lt;authors&gt;&lt;author&gt;Hewitt, Roger P.&lt;/author&gt;&lt;author&gt;Watkins, Jon&lt;/author&gt;&lt;author&gt;Naganobu, Mikio&lt;/author&gt;&lt;author&gt;Sushin, Viacheslav&lt;/author&gt;&lt;author&gt;Brierley, Andrew S.&lt;/author&gt;&lt;author&gt;Demer, David&lt;/author&gt;&lt;author&gt;Kasatkina, Svetlana&lt;/author&gt;&lt;author&gt;Takao, Yoshimi&lt;/author&gt;&lt;author&gt;Goss, Cathy&lt;/author&gt;&lt;author&gt;Malyshko, Alexander&lt;/author&gt;&lt;author&gt;Brandon, Mark&lt;/author&gt;&lt;author&gt;Kawaguchi, So&lt;/author&gt;&lt;author&gt;Siegel, Volker&lt;/author&gt;&lt;author&gt;Trathan, Philip&lt;/author&gt;&lt;author&gt;Emery, Jennifer&lt;/author&gt;&lt;author&gt;Everson, Inigo&lt;/author&gt;&lt;author&gt;Miller, Denzil&lt;/author&gt;&lt;/authors&gt;&lt;/contributors&gt;&lt;titles&gt;&lt;title&gt;Biomass of Antarctic krill in the Scotia Sea in January/February 2000 and its use in revising an estimate of precautionary yield&lt;/title&gt;&lt;secondary-title&gt;Deep Sea Research Part II: Topical Studies in Oceanography&lt;/secondary-title&gt;&lt;/titles&gt;&lt;periodical&gt;&lt;full-title&gt;Deep Sea Research Part II: Topical Studies in Oceanography&lt;/full-title&gt;&lt;/periodical&gt;&lt;pages&gt;1215-1236&lt;/pages&gt;&lt;volume&gt;51&lt;/volume&gt;&lt;number&gt;12–13&lt;/number&gt;&lt;dates&gt;&lt;year&gt;2004&lt;/year&gt;&lt;/dates&gt;&lt;isbn&gt;0967-0645&lt;/isbn&gt;&lt;urls&gt;&lt;related-urls&gt;&lt;url&gt;http://www.sciencedirect.com/science/article/pii/S0967064504000761&lt;/url&gt;&lt;/related-urls&gt;&lt;/urls&gt;&lt;electronic-resource-num&gt;http://dx.doi.org/10.1016/j.dsr2.2004.06.011&lt;/electronic-resource-num&gt;&lt;modified-date&gt;b&lt;/modified-date&gt;&lt;/record&gt;&lt;/Cite&gt;&lt;/EndNote&gt;</w:instrText>
      </w:r>
      <w:r w:rsidR="002854AF">
        <w:fldChar w:fldCharType="separate"/>
      </w:r>
      <w:r w:rsidR="00B61E23">
        <w:rPr>
          <w:noProof/>
        </w:rPr>
        <w:t>(</w:t>
      </w:r>
      <w:hyperlink w:anchor="_ENREF_27" w:tooltip="Hewitt, 2004 #34" w:history="1">
        <w:r w:rsidR="00796198">
          <w:rPr>
            <w:noProof/>
          </w:rPr>
          <w:t>2004b</w:t>
        </w:r>
      </w:hyperlink>
      <w:r w:rsidR="00B61E23">
        <w:rPr>
          <w:noProof/>
        </w:rPr>
        <w:t>)</w:t>
      </w:r>
      <w:r w:rsidR="002854AF">
        <w:fldChar w:fldCharType="end"/>
      </w:r>
      <w:r>
        <w:t xml:space="preserve">. </w:t>
      </w:r>
      <w:r w:rsidR="005C757D">
        <w:t xml:space="preserve"> </w:t>
      </w:r>
    </w:p>
    <w:p w:rsidR="00D26E56" w:rsidRDefault="00D26E56" w:rsidP="005C757D">
      <w:pPr>
        <w:spacing w:line="360" w:lineRule="auto"/>
        <w:rPr>
          <w:b/>
        </w:rPr>
      </w:pPr>
      <w:r w:rsidRPr="00D26E56">
        <w:rPr>
          <w:b/>
        </w:rPr>
        <w:t>Study area</w:t>
      </w:r>
    </w:p>
    <w:p w:rsidR="009A2F06" w:rsidRPr="00F97017" w:rsidRDefault="008743ED" w:rsidP="006C28C3">
      <w:pPr>
        <w:spacing w:line="360" w:lineRule="auto"/>
      </w:pPr>
      <w:r>
        <w:t>Currently, krill fishing only takes place in three CCAMLR subareas to the west of 30⁰W</w:t>
      </w:r>
      <w:r w:rsidR="001F3F07">
        <w:t xml:space="preserve"> </w:t>
      </w:r>
      <w:r w:rsidR="002854AF">
        <w:fldChar w:fldCharType="begin"/>
      </w:r>
      <w:r w:rsidR="00095AF2">
        <w:instrText xml:space="preserve"> ADDIN EN.CITE &lt;EndNote&gt;&lt;Cite&gt;&lt;Author&gt;Grant&lt;/Author&gt;&lt;Year&gt;2013&lt;/Year&gt;&lt;RecNum&gt;147&lt;/RecNum&gt;&lt;DisplayText&gt;(Grant et al., 2013)&lt;/DisplayText&gt;&lt;record&gt;&lt;rec-number&gt;147&lt;/rec-number&gt;&lt;foreign-keys&gt;&lt;key app="EN" db-id="vtva2s0v3ez5weedpwxv2rzyrpadfzv9wwzv"&gt;147&lt;/key&gt;&lt;/foreign-keys&gt;&lt;ref-type name="Journal Article"&gt;17&lt;/ref-type&gt;&lt;contributors&gt;&lt;authors&gt;&lt;author&gt;Grant, S. M.&lt;/author&gt;&lt;author&gt;Hill, S.L.&lt;/author&gt;&lt;author&gt;Fretwell, P.T.&lt;/author&gt;&lt;/authors&gt;&lt;/contributors&gt;&lt;titles&gt;&lt;title&gt;Spatial distribution of management measures, Antarctic krill catch and Southern Ocean bioregions: implications for conservation planning&lt;/title&gt;&lt;secondary-title&gt;CCAMLR Science&lt;/secondary-title&gt;&lt;/titles&gt;&lt;periodical&gt;&lt;full-title&gt;Ccamlr Science&lt;/full-title&gt;&lt;/periodical&gt;&lt;pages&gt;1-19&lt;/pages&gt;&lt;volume&gt;20&lt;/volume&gt;&lt;dates&gt;&lt;year&gt;2013&lt;/year&gt;&lt;/dates&gt;&lt;urls&gt;&lt;/urls&gt;&lt;/record&gt;&lt;/Cite&gt;&lt;/EndNote&gt;</w:instrText>
      </w:r>
      <w:r w:rsidR="002854AF">
        <w:fldChar w:fldCharType="separate"/>
      </w:r>
      <w:r w:rsidR="001F3F07">
        <w:rPr>
          <w:noProof/>
        </w:rPr>
        <w:t>(</w:t>
      </w:r>
      <w:hyperlink w:anchor="_ENREF_23" w:tooltip="Grant, 2013 #147" w:history="1">
        <w:r w:rsidR="00796198">
          <w:rPr>
            <w:noProof/>
          </w:rPr>
          <w:t>Grant et al., 2013</w:t>
        </w:r>
      </w:hyperlink>
      <w:r w:rsidR="001F3F07">
        <w:rPr>
          <w:noProof/>
        </w:rPr>
        <w:t>)</w:t>
      </w:r>
      <w:r w:rsidR="002854AF">
        <w:fldChar w:fldCharType="end"/>
      </w:r>
      <w:r>
        <w:t xml:space="preserve">. We </w:t>
      </w:r>
      <w:r w:rsidR="00672389">
        <w:t xml:space="preserve">restricted our analysis to data collected by the three vessels that sampled </w:t>
      </w:r>
      <w:r>
        <w:t xml:space="preserve">in this region during the </w:t>
      </w:r>
      <w:r w:rsidR="00672389">
        <w:t xml:space="preserve">synoptic survey </w:t>
      </w:r>
      <w:r w:rsidR="002854AF">
        <w:fldChar w:fldCharType="begin"/>
      </w:r>
      <w:r w:rsidR="00B61E23">
        <w:instrText xml:space="preserve"> ADDIN EN.CITE &lt;EndNote&gt;&lt;Cite&gt;&lt;Author&gt;Hewitt&lt;/Author&gt;&lt;Year&gt;2004&lt;/Year&gt;&lt;RecNum&gt;34&lt;/RecNum&gt;&lt;Prefix&gt;81% of the whole survey area`, hereafter the study area (Figure 1)`; &lt;/Prefix&gt;&lt;DisplayText&gt;(81% of the whole survey area, hereafter the study area (Figure 1); Hewitt et al., 2004b)&lt;/DisplayText&gt;&lt;record&gt;&lt;rec-number&gt;34&lt;/rec-number&gt;&lt;foreign-keys&gt;&lt;key app="EN" db-id="vtva2s0v3ez5weedpwxv2rzyrpadfzv9wwzv"&gt;34&lt;/key&gt;&lt;/foreign-keys&gt;&lt;ref-type name="Journal Article"&gt;17&lt;/ref-type&gt;&lt;contributors&gt;&lt;authors&gt;&lt;author&gt;Hewitt, Roger P.&lt;/author&gt;&lt;author&gt;Watkins, Jon&lt;/author&gt;&lt;author&gt;Naganobu, Mikio&lt;/author&gt;&lt;author&gt;Sushin, Viacheslav&lt;/author&gt;&lt;author&gt;Brierley, Andrew S.&lt;/author&gt;&lt;author&gt;Demer, David&lt;/author&gt;&lt;author&gt;Kasatkina, Svetlana&lt;/author&gt;&lt;author&gt;Takao, Yoshimi&lt;/author&gt;&lt;author&gt;Goss, Cathy&lt;/author&gt;&lt;author&gt;Malyshko, Alexander&lt;/author&gt;&lt;author&gt;Brandon, Mark&lt;/author&gt;&lt;author&gt;Kawaguchi, So&lt;/author&gt;&lt;author&gt;Siegel, Volker&lt;/author&gt;&lt;author&gt;Trathan, Philip&lt;/author&gt;&lt;author&gt;Emery, Jennifer&lt;/author&gt;&lt;author&gt;Everson, Inigo&lt;/author&gt;&lt;author&gt;Miller, Denzil&lt;/author&gt;&lt;/authors&gt;&lt;/contributors&gt;&lt;titles&gt;&lt;title&gt;Biomass of Antarctic krill in the Scotia Sea in January/February 2000 and its use in revising an estimate of precautionary yield&lt;/title&gt;&lt;secondary-title&gt;Deep Sea Research Part II: Topical Studies in Oceanography&lt;/secondary-title&gt;&lt;/titles&gt;&lt;periodical&gt;&lt;full-title&gt;Deep Sea Research Part II: Topical Studies in Oceanography&lt;/full-title&gt;&lt;/periodical&gt;&lt;pages&gt;1215-1236&lt;/pages&gt;&lt;volume&gt;51&lt;/volume&gt;&lt;number&gt;12–13&lt;/number&gt;&lt;dates&gt;&lt;year&gt;2004&lt;/year&gt;&lt;/dates&gt;&lt;isbn&gt;0967-0645&lt;/isbn&gt;&lt;urls&gt;&lt;related-urls&gt;&lt;url&gt;http://www.sciencedirect.com/science/article/pii/S0967064504000761&lt;/url&gt;&lt;/related-urls&gt;&lt;/urls&gt;&lt;electronic-resource-num&gt;http://dx.doi.org/10.1016/j.dsr2.2004.06.011&lt;/electronic-resource-num&gt;&lt;modified-date&gt;b&lt;/modified-date&gt;&lt;/record&gt;&lt;/Cite&gt;&lt;/EndNote&gt;</w:instrText>
      </w:r>
      <w:r w:rsidR="002854AF">
        <w:fldChar w:fldCharType="separate"/>
      </w:r>
      <w:r w:rsidR="00B61E23">
        <w:rPr>
          <w:noProof/>
        </w:rPr>
        <w:t>(</w:t>
      </w:r>
      <w:hyperlink w:anchor="_ENREF_27" w:tooltip="Hewitt, 2004 #34" w:history="1">
        <w:r w:rsidR="00796198">
          <w:rPr>
            <w:noProof/>
          </w:rPr>
          <w:t>81% of the whole survey area, hereafter the study area (Figure 1); Hewitt et al., 2004b</w:t>
        </w:r>
      </w:hyperlink>
      <w:r w:rsidR="00B61E23">
        <w:rPr>
          <w:noProof/>
        </w:rPr>
        <w:t>)</w:t>
      </w:r>
      <w:r w:rsidR="002854AF">
        <w:fldChar w:fldCharType="end"/>
      </w:r>
      <w:r w:rsidR="002677FF">
        <w:t xml:space="preserve"> and e</w:t>
      </w:r>
      <w:r w:rsidR="00672389">
        <w:t xml:space="preserve">xcluded data collected by R. V. </w:t>
      </w:r>
      <w:proofErr w:type="spellStart"/>
      <w:r w:rsidR="00672389">
        <w:t>Atlantida</w:t>
      </w:r>
      <w:proofErr w:type="spellEnd"/>
      <w:r w:rsidR="00672389">
        <w:t xml:space="preserve">, </w:t>
      </w:r>
      <w:r w:rsidR="00672389">
        <w:rPr>
          <w:rFonts w:ascii="AdvTimes" w:eastAsiaTheme="minorHAnsi" w:hAnsi="AdvTimes" w:cs="AdvTimes"/>
          <w:color w:val="000000"/>
          <w:sz w:val="20"/>
          <w:szCs w:val="20"/>
        </w:rPr>
        <w:t>the only vessel to sample e</w:t>
      </w:r>
      <w:r w:rsidR="00672389">
        <w:t>xclusively to the east of 30⁰W in an area of apparently very low krill densities</w:t>
      </w:r>
      <w:r w:rsidR="002677FF">
        <w:t xml:space="preserve">. </w:t>
      </w:r>
    </w:p>
    <w:p w:rsidR="00D26E56" w:rsidRPr="00D26E56" w:rsidRDefault="00D26E56" w:rsidP="002F7FEE">
      <w:pPr>
        <w:spacing w:line="360" w:lineRule="auto"/>
        <w:rPr>
          <w:b/>
        </w:rPr>
      </w:pPr>
      <w:r w:rsidRPr="00D26E56">
        <w:rPr>
          <w:b/>
        </w:rPr>
        <w:t>Krill density data</w:t>
      </w:r>
    </w:p>
    <w:p w:rsidR="00B44A47" w:rsidRDefault="00D26E56" w:rsidP="00FC2F32">
      <w:pPr>
        <w:spacing w:line="360" w:lineRule="auto"/>
      </w:pPr>
      <w:r>
        <w:t>Since the original analyses of the CCAMLR survey data</w:t>
      </w:r>
      <w:r w:rsidR="00CE60B4">
        <w:t xml:space="preserve"> </w:t>
      </w:r>
      <w:r w:rsidR="002854AF">
        <w:fldChar w:fldCharType="begin"/>
      </w:r>
      <w:r w:rsidR="00B61E23">
        <w:instrText xml:space="preserve"> ADDIN EN.CITE &lt;EndNote&gt;&lt;Cite&gt;&lt;Author&gt;Hewitt&lt;/Author&gt;&lt;Year&gt;2004&lt;/Year&gt;&lt;RecNum&gt;34&lt;/RecNum&gt;&lt;DisplayText&gt;(Hewitt et al., 2004b)&lt;/DisplayText&gt;&lt;record&gt;&lt;rec-number&gt;34&lt;/rec-number&gt;&lt;foreign-keys&gt;&lt;key app="EN" db-id="vtva2s0v3ez5weedpwxv2rzyrpadfzv9wwzv"&gt;34&lt;/key&gt;&lt;/foreign-keys&gt;&lt;ref-type name="Journal Article"&gt;17&lt;/ref-type&gt;&lt;contributors&gt;&lt;authors&gt;&lt;author&gt;Hewitt, Roger P.&lt;/author&gt;&lt;author&gt;Watkins, Jon&lt;/author&gt;&lt;author&gt;Naganobu, Mikio&lt;/author&gt;&lt;author&gt;Sushin, Viacheslav&lt;/author&gt;&lt;author&gt;Brierley, Andrew S.&lt;/author&gt;&lt;author&gt;Demer, David&lt;/author&gt;&lt;author&gt;Kasatkina, Svetlana&lt;/author&gt;&lt;author&gt;Takao, Yoshimi&lt;/author&gt;&lt;author&gt;Goss, Cathy&lt;/author&gt;&lt;author&gt;Malyshko, Alexander&lt;/author&gt;&lt;author&gt;Brandon, Mark&lt;/author&gt;&lt;author&gt;Kawaguchi, So&lt;/author&gt;&lt;author&gt;Siegel, Volker&lt;/author&gt;&lt;author&gt;Trathan, Philip&lt;/author&gt;&lt;author&gt;Emery, Jennifer&lt;/author&gt;&lt;author&gt;Everson, Inigo&lt;/author&gt;&lt;author&gt;Miller, Denzil&lt;/author&gt;&lt;/authors&gt;&lt;/contributors&gt;&lt;titles&gt;&lt;title&gt;Biomass of Antarctic krill in the Scotia Sea in January/February 2000 and its use in revising an estimate of precautionary yield&lt;/title&gt;&lt;secondary-title&gt;Deep Sea Research Part II: Topical Studies in Oceanography&lt;/secondary-title&gt;&lt;/titles&gt;&lt;periodical&gt;&lt;full-title&gt;Deep Sea Research Part II: Topical Studies in Oceanography&lt;/full-title&gt;&lt;/periodical&gt;&lt;pages&gt;1215-1236&lt;/pages&gt;&lt;volume&gt;51&lt;/volume&gt;&lt;number&gt;12–13&lt;/number&gt;&lt;dates&gt;&lt;year&gt;2004&lt;/year&gt;&lt;/dates&gt;&lt;isbn&gt;0967-0645&lt;/isbn&gt;&lt;urls&gt;&lt;related-urls&gt;&lt;url&gt;http://www.sciencedirect.com/science/article/pii/S0967064504000761&lt;/url&gt;&lt;/related-urls&gt;&lt;/urls&gt;&lt;electronic-resource-num&gt;http://dx.doi.org/10.1016/j.dsr2.2004.06.011&lt;/electronic-resource-num&gt;&lt;modified-date&gt;b&lt;/modified-date&gt;&lt;/record&gt;&lt;/Cite&gt;&lt;/EndNote&gt;</w:instrText>
      </w:r>
      <w:r w:rsidR="002854AF">
        <w:fldChar w:fldCharType="separate"/>
      </w:r>
      <w:r w:rsidR="00B61E23">
        <w:rPr>
          <w:noProof/>
        </w:rPr>
        <w:t>(</w:t>
      </w:r>
      <w:hyperlink w:anchor="_ENREF_27" w:tooltip="Hewitt, 2004 #34" w:history="1">
        <w:r w:rsidR="00796198">
          <w:rPr>
            <w:noProof/>
          </w:rPr>
          <w:t>Hewitt et al., 2004b</w:t>
        </w:r>
      </w:hyperlink>
      <w:r w:rsidR="00B61E23">
        <w:rPr>
          <w:noProof/>
        </w:rPr>
        <w:t>)</w:t>
      </w:r>
      <w:r w:rsidR="002854AF">
        <w:fldChar w:fldCharType="end"/>
      </w:r>
      <w:r>
        <w:t xml:space="preserve">, there has been considerable development in algorithms that estimate krill biomass from acoustic back-scatter data and </w:t>
      </w:r>
      <w:r w:rsidR="007A6735">
        <w:t>we</w:t>
      </w:r>
      <w:r>
        <w:t xml:space="preserve"> used methods that generated a revised estimate of krill biomass of 60.3 million tonnes </w:t>
      </w:r>
      <w:r w:rsidR="002854AF">
        <w:fldChar w:fldCharType="begin"/>
      </w:r>
      <w:r w:rsidR="00095AF2">
        <w:instrText xml:space="preserve"> ADDIN EN.CITE &lt;EndNote&gt;&lt;Cite&gt;&lt;Author&gt;CCAMLR&lt;/Author&gt;&lt;Year&gt;2010&lt;/Year&gt;&lt;RecNum&gt;157&lt;/RecNum&gt;&lt;DisplayText&gt;(CCAMLR, 2010b; Fielding et al., 2011)&lt;/DisplayText&gt;&lt;record&gt;&lt;rec-number&gt;157&lt;/rec-number&gt;&lt;foreign-keys&gt;&lt;key app="EN" db-id="vtva2s0v3ez5weedpwxv2rzyrpadfzv9wwzv"&gt;157&lt;/key&gt;&lt;/foreign-keys&gt;&lt;ref-type name="Generic"&gt;13&lt;/ref-type&gt;&lt;contributors&gt;&lt;authors&gt;&lt;author&gt;CCAMLR&lt;/author&gt;&lt;/authors&gt;&lt;/contributors&gt;&lt;titles&gt;&lt;title&gt;Report of the Fifth Meeting of the Subgroup on Acoustic Survey and Analysis Methods (Cambridge, UK 1 to 4 June 2010)&lt;/title&gt;&lt;secondary-title&gt;SC-CAMLR-XXIX/06&lt;/secondary-title&gt;&lt;/titles&gt;&lt;dates&gt;&lt;year&gt;2010&lt;/year&gt;&lt;/dates&gt;&lt;pub-location&gt;Hobart, Tasmania&lt;/pub-location&gt;&lt;publisher&gt;CCAMLR&lt;/publisher&gt;&lt;urls&gt;&lt;/urls&gt;&lt;modified-date&gt;b&lt;/modified-date&gt;&lt;/record&gt;&lt;/Cite&gt;&lt;Cite&gt;&lt;Author&gt;Fielding&lt;/Author&gt;&lt;Year&gt;2011&lt;/Year&gt;&lt;RecNum&gt;158&lt;/RecNum&gt;&lt;record&gt;&lt;rec-number&gt;158&lt;/rec-number&gt;&lt;foreign-keys&gt;&lt;key app="EN" db-id="vtva2s0v3ez5weedpwxv2rzyrpadfzv9wwzv"&gt;158&lt;/key&gt;&lt;/foreign-keys&gt;&lt;ref-type name="Generic"&gt;13&lt;/ref-type&gt;&lt;contributors&gt;&lt;authors&gt;&lt;author&gt;Fielding, S.&lt;/author&gt;&lt;author&gt;Watkins, J.&lt;/author&gt;&lt;author&gt;Cossio, Anthony M.&lt;/author&gt;&lt;author&gt;Reiss, C.&lt;/author&gt;&lt;author&gt;Watters, G.&lt;/author&gt;&lt;author&gt;Calise, L.&lt;/author&gt;&lt;author&gt;Skaret, G.&lt;/author&gt;&lt;author&gt;Takao, Y.&lt;/author&gt;&lt;author&gt;Zhao, X.&lt;/author&gt;&lt;author&gt;Agnew, David J.&lt;/author&gt;&lt;author&gt;Ramm, D.&lt;/author&gt;&lt;author&gt;Reid, K.&lt;/author&gt;&lt;/authors&gt;&lt;/contributors&gt;&lt;titles&gt;&lt;title&gt;The ASAM 2010 assessment of krill biomass for area 48 from the Scotia Sea CCAMLR 2000 synoptic survey&lt;/title&gt;&lt;secondary-title&gt;WG-EMM-11/20&lt;/secondary-title&gt;&lt;/titles&gt;&lt;dates&gt;&lt;year&gt;2011&lt;/year&gt;&lt;/dates&gt;&lt;pub-location&gt;Hobart, Tasmania&lt;/pub-location&gt;&lt;publisher&gt;CCAMLR&lt;/publisher&gt;&lt;urls&gt;&lt;/urls&gt;&lt;/record&gt;&lt;/Cite&gt;&lt;/EndNote&gt;</w:instrText>
      </w:r>
      <w:r w:rsidR="002854AF">
        <w:fldChar w:fldCharType="separate"/>
      </w:r>
      <w:r w:rsidR="00D32A7F">
        <w:rPr>
          <w:noProof/>
        </w:rPr>
        <w:t>(</w:t>
      </w:r>
      <w:hyperlink w:anchor="_ENREF_8" w:tooltip="CCAMLR, 2010 #157" w:history="1">
        <w:r w:rsidR="00796198">
          <w:rPr>
            <w:noProof/>
          </w:rPr>
          <w:t>CCAMLR, 2010b</w:t>
        </w:r>
      </w:hyperlink>
      <w:r w:rsidR="00D32A7F">
        <w:rPr>
          <w:noProof/>
        </w:rPr>
        <w:t xml:space="preserve">; </w:t>
      </w:r>
      <w:hyperlink w:anchor="_ENREF_20" w:tooltip="Fielding, 2011 #158" w:history="1">
        <w:r w:rsidR="00796198">
          <w:rPr>
            <w:noProof/>
          </w:rPr>
          <w:t>Fielding et al., 2011</w:t>
        </w:r>
      </w:hyperlink>
      <w:r w:rsidR="00D32A7F">
        <w:rPr>
          <w:noProof/>
        </w:rPr>
        <w:t>)</w:t>
      </w:r>
      <w:r w:rsidR="002854AF">
        <w:fldChar w:fldCharType="end"/>
      </w:r>
      <w:r w:rsidR="00FB1B55">
        <w:t xml:space="preserve"> </w:t>
      </w:r>
      <w:r w:rsidR="00FB1B55" w:rsidRPr="00FB1B55">
        <w:t>compared with 44.3 mil</w:t>
      </w:r>
      <w:r w:rsidR="00FB1B55">
        <w:t xml:space="preserve">lion tonnes </w:t>
      </w:r>
      <w:r w:rsidR="002854AF">
        <w:fldChar w:fldCharType="begin"/>
      </w:r>
      <w:r w:rsidR="005C0E81">
        <w:instrText xml:space="preserve"> ADDIN EN.CITE &lt;EndNote&gt;&lt;Cite&gt;&lt;Author&gt;Hewitt&lt;/Author&gt;&lt;Year&gt;2004&lt;/Year&gt;&lt;RecNum&gt;34&lt;/RecNum&gt;&lt;DisplayText&gt;(Hewitt et al., 2004b)&lt;/DisplayText&gt;&lt;record&gt;&lt;rec-number&gt;34&lt;/rec-number&gt;&lt;foreign-keys&gt;&lt;key app="EN" db-id="vtva2s0v3ez5weedpwxv2rzyrpadfzv9wwzv"&gt;34&lt;/key&gt;&lt;/foreign-keys&gt;&lt;ref-type name="Journal Article"&gt;17&lt;/ref-type&gt;&lt;contributors&gt;&lt;authors&gt;&lt;author&gt;Hewitt, Roger P.&lt;/author&gt;&lt;author&gt;Watkins, Jon&lt;/author&gt;&lt;author&gt;Naganobu, Mikio&lt;/author&gt;&lt;author&gt;Sushin, Viacheslav&lt;/author&gt;&lt;author&gt;Brierley, Andrew S.&lt;/author&gt;&lt;author&gt;Demer, David&lt;/author&gt;&lt;author&gt;Kasatkina, Svetlana&lt;/author&gt;&lt;author&gt;Takao, Yoshimi&lt;/author&gt;&lt;author&gt;Goss, Cathy&lt;/author&gt;&lt;author&gt;Malyshko, Alexander&lt;/author&gt;&lt;author&gt;Brandon, Mark&lt;/author&gt;&lt;author&gt;Kawaguchi, So&lt;/author&gt;&lt;author&gt;Siegel, Volker&lt;/author&gt;&lt;author&gt;Trathan, Philip&lt;/author&gt;&lt;author&gt;Emery, Jennifer&lt;/author&gt;&lt;author&gt;Everson, Inigo&lt;/author&gt;&lt;author&gt;Miller, Denzil&lt;/author&gt;&lt;/authors&gt;&lt;/contributors&gt;&lt;titles&gt;&lt;title&gt;Biomass of Antarctic krill in the Scotia Sea in January/February 2000 and its use in revising an estimate of precautionary yield&lt;/title&gt;&lt;secondary-title&gt;Deep Sea Research Part II: Topical Studies in Oceanography&lt;/secondary-title&gt;&lt;/titles&gt;&lt;periodical&gt;&lt;full-title&gt;Deep Sea Research Part II: Topical Studies in Oceanography&lt;/full-title&gt;&lt;/periodical&gt;&lt;pages&gt;1215-1236&lt;/pages&gt;&lt;volume&gt;51&lt;/volume&gt;&lt;number&gt;12–13&lt;/number&gt;&lt;dates&gt;&lt;year&gt;2004&lt;/year&gt;&lt;/dates&gt;&lt;isbn&gt;0967-0645&lt;/isbn&gt;&lt;urls&gt;&lt;related-urls&gt;&lt;url&gt;http://www.sciencedirect.com/science/article/pii/S0967064504000761&lt;/url&gt;&lt;/related-urls&gt;&lt;/urls&gt;&lt;electronic-resource-num&gt;http://dx.doi.org/10.1016/j.dsr2.2004.06.011&lt;/electronic-resource-num&gt;&lt;modified-date&gt;b&lt;/modified-date&gt;&lt;/record&gt;&lt;/Cite&gt;&lt;/EndNote&gt;</w:instrText>
      </w:r>
      <w:r w:rsidR="002854AF">
        <w:fldChar w:fldCharType="separate"/>
      </w:r>
      <w:r w:rsidR="005C0E81">
        <w:rPr>
          <w:noProof/>
        </w:rPr>
        <w:t>(</w:t>
      </w:r>
      <w:hyperlink w:anchor="_ENREF_27" w:tooltip="Hewitt, 2004 #34" w:history="1">
        <w:r w:rsidR="00796198">
          <w:rPr>
            <w:noProof/>
          </w:rPr>
          <w:t>Hewitt et al., 2004b</w:t>
        </w:r>
      </w:hyperlink>
      <w:r w:rsidR="005C0E81">
        <w:rPr>
          <w:noProof/>
        </w:rPr>
        <w:t>)</w:t>
      </w:r>
      <w:r w:rsidR="002854AF">
        <w:fldChar w:fldCharType="end"/>
      </w:r>
      <w:r w:rsidR="00FB1B55" w:rsidRPr="00FB1B55">
        <w:t>. Briefly, acoustic data at 120 kHz were apportioned to krill or non-krill using a three frequency (38, 120 and 200 kHz) variable window identification technique</w:t>
      </w:r>
      <w:r w:rsidR="007A6735">
        <w:t>,</w:t>
      </w:r>
      <w:r w:rsidR="00FB1B55" w:rsidRPr="00FB1B55">
        <w:t xml:space="preserve"> and converted to wet-weight density using the validated physics-based Stochastic Distorted Wave Born Approximation (SDWBA) target strength model</w:t>
      </w:r>
      <w:r w:rsidR="00FC5C32">
        <w:t xml:space="preserve"> </w:t>
      </w:r>
      <w:r w:rsidR="002854AF">
        <w:fldChar w:fldCharType="begin">
          <w:fldData xml:space="preserve">PEVuZE5vdGU+PENpdGU+PEF1dGhvcj5EZW1lcjwvQXV0aG9yPjxZZWFyPjIwMDQ8L1llYXI+PFJl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=
</w:fldData>
        </w:fldChar>
      </w:r>
      <w:r w:rsidR="004A78AE">
        <w:instrText xml:space="preserve"> ADDIN EN.CITE </w:instrText>
      </w:r>
      <w:r w:rsidR="002854AF">
        <w:fldChar w:fldCharType="begin">
          <w:fldData xml:space="preserve">PEVuZE5vdGU+PENpdGU+PEF1dGhvcj5EZW1lcjwvQXV0aG9yPjxZZWFyPjIwMDQ8L1llYXI+PFJl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=
</w:fldData>
        </w:fldChar>
      </w:r>
      <w:r w:rsidR="004A78AE">
        <w:instrText xml:space="preserve"> ADDIN EN.CITE.DATA </w:instrText>
      </w:r>
      <w:r w:rsidR="002854AF">
        <w:fldChar w:fldCharType="end"/>
      </w:r>
      <w:r w:rsidR="002854AF">
        <w:fldChar w:fldCharType="separate"/>
      </w:r>
      <w:r w:rsidR="004A78AE">
        <w:rPr>
          <w:noProof/>
        </w:rPr>
        <w:t>(</w:t>
      </w:r>
      <w:hyperlink w:anchor="_ENREF_37" w:tooltip="McGehee, 1998 #217" w:history="1">
        <w:r w:rsidR="00796198">
          <w:rPr>
            <w:noProof/>
          </w:rPr>
          <w:t>McGehee et al., 1998</w:t>
        </w:r>
      </w:hyperlink>
      <w:r w:rsidR="004A78AE">
        <w:rPr>
          <w:noProof/>
        </w:rPr>
        <w:t xml:space="preserve">; </w:t>
      </w:r>
      <w:hyperlink w:anchor="_ENREF_14" w:tooltip="Demer, 2004 #216" w:history="1">
        <w:r w:rsidR="00796198">
          <w:rPr>
            <w:noProof/>
          </w:rPr>
          <w:t>Demer and Conti, 2004</w:t>
        </w:r>
      </w:hyperlink>
      <w:r w:rsidR="004A78AE">
        <w:rPr>
          <w:noProof/>
        </w:rPr>
        <w:t>)</w:t>
      </w:r>
      <w:r w:rsidR="002854AF">
        <w:fldChar w:fldCharType="end"/>
      </w:r>
      <w:r w:rsidRPr="00F8579A">
        <w:rPr>
          <w:b/>
        </w:rPr>
        <w:t>.</w:t>
      </w:r>
      <w:r>
        <w:rPr>
          <w:b/>
        </w:rPr>
        <w:t xml:space="preserve"> </w:t>
      </w:r>
      <w:r>
        <w:t>Estimates of krill density (g m</w:t>
      </w:r>
      <w:r w:rsidRPr="003E052C">
        <w:rPr>
          <w:vertAlign w:val="superscript"/>
        </w:rPr>
        <w:t>-2</w:t>
      </w:r>
      <w:r>
        <w:t xml:space="preserve">) were available at </w:t>
      </w:r>
      <w:r w:rsidR="00C142CF">
        <w:t>1 nautical mile (</w:t>
      </w:r>
      <w:r w:rsidR="00004433">
        <w:t xml:space="preserve">1 nm; </w:t>
      </w:r>
      <w:r w:rsidR="00880B0D">
        <w:t xml:space="preserve">1.85 km) </w:t>
      </w:r>
      <w:r>
        <w:t>intervals</w:t>
      </w:r>
      <w:r w:rsidR="004246EE">
        <w:t xml:space="preserve"> </w:t>
      </w:r>
      <w:r>
        <w:t>along each transect</w:t>
      </w:r>
      <w:r w:rsidR="00DA1DB6">
        <w:t>.</w:t>
      </w:r>
    </w:p>
    <w:p w:rsidR="00C875AA" w:rsidRDefault="00B44A47" w:rsidP="00C875AA">
      <w:pPr>
        <w:spacing w:line="360" w:lineRule="auto"/>
        <w:rPr>
          <w:b/>
        </w:rPr>
      </w:pPr>
      <w:r>
        <w:t xml:space="preserve"> </w:t>
      </w:r>
      <w:r w:rsidR="00C875AA">
        <w:rPr>
          <w:b/>
        </w:rPr>
        <w:t>Environmental variables</w:t>
      </w:r>
    </w:p>
    <w:p w:rsidR="00C925F7" w:rsidRDefault="00C95292" w:rsidP="00C81BF4">
      <w:pPr>
        <w:spacing w:line="360" w:lineRule="auto"/>
        <w:rPr>
          <w:color w:val="000000"/>
        </w:rPr>
      </w:pPr>
      <w:r>
        <w:t>Two static and f</w:t>
      </w:r>
      <w:r w:rsidR="00AA58C4">
        <w:t xml:space="preserve">ive dynamic </w:t>
      </w:r>
      <w:r w:rsidR="00C875AA">
        <w:t>e</w:t>
      </w:r>
      <w:r w:rsidR="007B4D54">
        <w:t>nvironmental</w:t>
      </w:r>
      <w:r w:rsidR="00C875AA">
        <w:t xml:space="preserve"> variables were selected</w:t>
      </w:r>
      <w:r w:rsidR="00693DDF">
        <w:t xml:space="preserve"> to describe </w:t>
      </w:r>
      <w:r>
        <w:t xml:space="preserve">key </w:t>
      </w:r>
      <w:r w:rsidR="00C875AA">
        <w:t xml:space="preserve">physical </w:t>
      </w:r>
      <w:r w:rsidR="006328C0">
        <w:t xml:space="preserve">and biological </w:t>
      </w:r>
      <w:r w:rsidR="00C875AA">
        <w:t xml:space="preserve">characteristics </w:t>
      </w:r>
      <w:r w:rsidR="00972709">
        <w:t>(</w:t>
      </w:r>
      <w:r w:rsidR="00E25F85">
        <w:t>Table 1</w:t>
      </w:r>
      <w:r w:rsidR="0001040F">
        <w:t xml:space="preserve">, Figure </w:t>
      </w:r>
      <w:r w:rsidR="00D6529F">
        <w:t>2</w:t>
      </w:r>
      <w:r w:rsidR="00972709">
        <w:t>)</w:t>
      </w:r>
      <w:r w:rsidR="00AA58C4">
        <w:t>:</w:t>
      </w:r>
      <w:r w:rsidR="00093FAD">
        <w:t xml:space="preserve"> water depth (D</w:t>
      </w:r>
      <w:r>
        <w:t>epth), the distance to the nearest shelf break</w:t>
      </w:r>
      <w:r w:rsidR="00CA0E9A">
        <w:t xml:space="preserve"> (Break</w:t>
      </w:r>
      <w:r w:rsidR="001E083F">
        <w:t xml:space="preserve"> distance</w:t>
      </w:r>
      <w:r w:rsidR="00CA0E9A">
        <w:t>)</w:t>
      </w:r>
      <w:r>
        <w:t xml:space="preserve">, </w:t>
      </w:r>
      <w:r w:rsidR="00AA58C4">
        <w:t xml:space="preserve">chlorophyll  </w:t>
      </w:r>
      <w:r w:rsidR="00AA58C4" w:rsidRPr="002D15F2">
        <w:rPr>
          <w:i/>
        </w:rPr>
        <w:t>a</w:t>
      </w:r>
      <w:r w:rsidR="00093FAD">
        <w:t xml:space="preserve"> concentration (</w:t>
      </w:r>
      <w:proofErr w:type="spellStart"/>
      <w:r w:rsidR="00093FAD">
        <w:t>Chl</w:t>
      </w:r>
      <w:proofErr w:type="spellEnd"/>
      <w:r w:rsidR="00AA58C4">
        <w:t xml:space="preserve">), sea surface temperature (SST), sea level anomaly (SLA), surface </w:t>
      </w:r>
      <w:proofErr w:type="spellStart"/>
      <w:r w:rsidR="00AA58C4">
        <w:t>geostrophic</w:t>
      </w:r>
      <w:proofErr w:type="spellEnd"/>
      <w:r w:rsidR="00AA58C4">
        <w:t xml:space="preserve"> velocity (Velocity)</w:t>
      </w:r>
      <w:r>
        <w:t xml:space="preserve"> and</w:t>
      </w:r>
      <w:r w:rsidR="00AA58C4">
        <w:t xml:space="preserve"> water mass zone (Zone</w:t>
      </w:r>
      <w:r w:rsidR="006110C7">
        <w:t>)</w:t>
      </w:r>
      <w:r w:rsidR="00A67CA6">
        <w:t>.</w:t>
      </w:r>
      <w:r w:rsidR="00217697">
        <w:t xml:space="preserve"> </w:t>
      </w:r>
      <w:r w:rsidR="008F47FF">
        <w:rPr>
          <w:color w:val="000000"/>
        </w:rPr>
        <w:t>D</w:t>
      </w:r>
      <w:r w:rsidR="00C925F7">
        <w:rPr>
          <w:color w:val="000000"/>
        </w:rPr>
        <w:t xml:space="preserve">istance </w:t>
      </w:r>
      <w:r w:rsidR="00C925F7">
        <w:rPr>
          <w:color w:val="000000"/>
        </w:rPr>
        <w:lastRenderedPageBreak/>
        <w:t>to the maximum winter sea ice extent</w:t>
      </w:r>
      <w:r w:rsidR="005362CC">
        <w:rPr>
          <w:color w:val="000000"/>
        </w:rPr>
        <w:t xml:space="preserve"> </w:t>
      </w:r>
      <w:r w:rsidR="008F47FF">
        <w:rPr>
          <w:color w:val="000000"/>
        </w:rPr>
        <w:t xml:space="preserve">was initially considered </w:t>
      </w:r>
      <w:r w:rsidR="005362CC">
        <w:rPr>
          <w:color w:val="000000"/>
        </w:rPr>
        <w:t>as a potential proxy of seasonal ice coverage</w:t>
      </w:r>
      <w:r w:rsidR="008F47FF">
        <w:rPr>
          <w:color w:val="000000"/>
        </w:rPr>
        <w:t>; h</w:t>
      </w:r>
      <w:r w:rsidR="00C925F7">
        <w:rPr>
          <w:color w:val="000000"/>
        </w:rPr>
        <w:t>owever, this static variable was very highly correlated with latitude</w:t>
      </w:r>
      <w:r w:rsidR="008F47FF">
        <w:rPr>
          <w:color w:val="000000"/>
        </w:rPr>
        <w:t xml:space="preserve"> and was excluded because </w:t>
      </w:r>
      <w:r w:rsidR="005362CC">
        <w:rPr>
          <w:color w:val="000000"/>
        </w:rPr>
        <w:t xml:space="preserve">it did not provide any </w:t>
      </w:r>
      <w:r w:rsidR="00DC4306">
        <w:rPr>
          <w:color w:val="000000"/>
        </w:rPr>
        <w:t>additional</w:t>
      </w:r>
      <w:r w:rsidR="00CF5220">
        <w:rPr>
          <w:color w:val="000000"/>
        </w:rPr>
        <w:t xml:space="preserve"> </w:t>
      </w:r>
      <w:r w:rsidR="00DC4306">
        <w:rPr>
          <w:color w:val="000000"/>
        </w:rPr>
        <w:t>environmental</w:t>
      </w:r>
      <w:r w:rsidR="00CF5220">
        <w:rPr>
          <w:color w:val="000000"/>
        </w:rPr>
        <w:t xml:space="preserve"> </w:t>
      </w:r>
      <w:r w:rsidR="005362CC">
        <w:rPr>
          <w:color w:val="000000"/>
        </w:rPr>
        <w:t>information.</w:t>
      </w:r>
    </w:p>
    <w:p w:rsidR="001E25E9" w:rsidRDefault="00CA0E9A" w:rsidP="00C81BF4">
      <w:pPr>
        <w:spacing w:line="360" w:lineRule="auto"/>
      </w:pPr>
      <w:r>
        <w:rPr>
          <w:color w:val="000000"/>
        </w:rPr>
        <w:t>The position of the shelf break was defined as the 1000</w:t>
      </w:r>
      <w:r w:rsidR="00C212EF">
        <w:rPr>
          <w:color w:val="000000"/>
        </w:rPr>
        <w:t xml:space="preserve"> </w:t>
      </w:r>
      <w:r>
        <w:rPr>
          <w:color w:val="000000"/>
        </w:rPr>
        <w:t xml:space="preserve">m </w:t>
      </w:r>
      <w:proofErr w:type="spellStart"/>
      <w:r>
        <w:rPr>
          <w:color w:val="000000"/>
        </w:rPr>
        <w:t>isobath</w:t>
      </w:r>
      <w:proofErr w:type="spellEnd"/>
      <w:r>
        <w:rPr>
          <w:color w:val="000000"/>
        </w:rPr>
        <w:t xml:space="preserve"> </w:t>
      </w:r>
      <w:r w:rsidR="00012515">
        <w:rPr>
          <w:color w:val="000000"/>
        </w:rPr>
        <w:t xml:space="preserve">following </w:t>
      </w:r>
      <w:r w:rsidR="002854AF">
        <w:rPr>
          <w:color w:val="000000"/>
        </w:rPr>
        <w:fldChar w:fldCharType="begin"/>
      </w:r>
      <w:r w:rsidR="00F71335">
        <w:rPr>
          <w:color w:val="000000"/>
        </w:rPr>
        <w:instrText xml:space="preserve"> ADDIN EN.CITE &lt;EndNote&gt;&lt;Cite AuthorYear="1"&gt;&lt;Author&gt;Atkinson&lt;/Author&gt;&lt;Year&gt;2008&lt;/Year&gt;&lt;RecNum&gt;57&lt;/RecNum&gt;&lt;DisplayText&gt;Atkinson et al. (2008)&lt;/DisplayText&gt;&lt;record&gt;&lt;rec-number&gt;57&lt;/rec-number&gt;&lt;foreign-keys&gt;&lt;key app="EN" db-id="vtva2s0v3ez5weedpwxv2rzyrpadfzv9wwzv"&gt;57&lt;/key&gt;&lt;/foreign-keys&gt;&lt;ref-type name="Journal Article"&gt;17&lt;/ref-type&gt;&lt;contributors&gt;&lt;authors&gt;&lt;author&gt;Atkinson, A.&lt;/author&gt;&lt;author&gt;Siegel, V.&lt;/author&gt;&lt;author&gt;Pakhomov, E. A.&lt;/author&gt;&lt;author&gt;Rothery, P.&lt;/author&gt;&lt;author&gt;Loeb, V.&lt;/author&gt;&lt;author&gt;Ross, R. M.&lt;/author&gt;&lt;author&gt;Quetin, L. B.&lt;/author&gt;&lt;author&gt;Schmidt, K.&lt;/author&gt;&lt;author&gt;Fretwell, P.&lt;/author&gt;&lt;author&gt;Murphy, E. J.&lt;/author&gt;&lt;author&gt;Tarling, G. A.&lt;/author&gt;&lt;author&gt;Fleming, A. H.&lt;/author&gt;&lt;/authors&gt;&lt;/contributors&gt;&lt;titles&gt;&lt;title&gt;Oceanic circumpolar habitats of Antarctic krill&lt;/title&gt;&lt;secondary-title&gt;Marine Ecology Progress Series&lt;/secondary-title&gt;&lt;/titles&gt;&lt;periodical&gt;&lt;full-title&gt;Marine Ecology Progress Series&lt;/full-title&gt;&lt;/periodical&gt;&lt;pages&gt;1-23&lt;/pages&gt;&lt;volume&gt;362&lt;/volume&gt;&lt;dates&gt;&lt;year&gt;2008&lt;/year&gt;&lt;pub-dates&gt;&lt;date&gt;2008&lt;/date&gt;&lt;/pub-dates&gt;&lt;/dates&gt;&lt;isbn&gt;0171-8630&lt;/isbn&gt;&lt;accession-num&gt;WOS:000257849900001&lt;/accession-num&gt;&lt;urls&gt;&lt;related-urls&gt;&lt;url&gt;&amp;lt;Go to ISI&amp;gt;://WOS:000257849900001&lt;/url&gt;&lt;/related-urls&gt;&lt;/urls&gt;&lt;electronic-resource-num&gt;10.3354/meps07498&lt;/electronic-resource-num&gt;&lt;/record&gt;&lt;/Cite&gt;&lt;/EndNote&gt;</w:instrText>
      </w:r>
      <w:r w:rsidR="002854AF">
        <w:rPr>
          <w:color w:val="000000"/>
        </w:rPr>
        <w:fldChar w:fldCharType="separate"/>
      </w:r>
      <w:hyperlink w:anchor="_ENREF_1" w:tooltip="Atkinson, 2008 #57" w:history="1">
        <w:r w:rsidR="00796198">
          <w:rPr>
            <w:noProof/>
            <w:color w:val="000000"/>
          </w:rPr>
          <w:t>Atkinson et al. (2008</w:t>
        </w:r>
      </w:hyperlink>
      <w:r w:rsidR="00F71335">
        <w:rPr>
          <w:noProof/>
          <w:color w:val="000000"/>
        </w:rPr>
        <w:t>)</w:t>
      </w:r>
      <w:r w:rsidR="002854AF">
        <w:rPr>
          <w:color w:val="000000"/>
        </w:rPr>
        <w:fldChar w:fldCharType="end"/>
      </w:r>
      <w:r>
        <w:rPr>
          <w:color w:val="000000"/>
        </w:rPr>
        <w:t xml:space="preserve"> and </w:t>
      </w:r>
      <w:r w:rsidR="00012515">
        <w:rPr>
          <w:color w:val="000000"/>
        </w:rPr>
        <w:t>d</w:t>
      </w:r>
      <w:r>
        <w:rPr>
          <w:color w:val="000000"/>
        </w:rPr>
        <w:t>istance</w:t>
      </w:r>
      <w:r w:rsidR="00012515">
        <w:rPr>
          <w:color w:val="000000"/>
        </w:rPr>
        <w:t xml:space="preserve">s were </w:t>
      </w:r>
      <w:r>
        <w:rPr>
          <w:color w:val="000000"/>
        </w:rPr>
        <w:t xml:space="preserve">calculated in a Lambert </w:t>
      </w:r>
      <w:proofErr w:type="spellStart"/>
      <w:r>
        <w:rPr>
          <w:color w:val="000000"/>
        </w:rPr>
        <w:t>Azimuthal</w:t>
      </w:r>
      <w:proofErr w:type="spellEnd"/>
      <w:r>
        <w:rPr>
          <w:color w:val="000000"/>
        </w:rPr>
        <w:t xml:space="preserve"> equal-area projection. </w:t>
      </w:r>
      <w:r w:rsidR="00FA3376">
        <w:rPr>
          <w:color w:val="000000"/>
        </w:rPr>
        <w:t>Negative distances were assigned to l</w:t>
      </w:r>
      <w:r>
        <w:rPr>
          <w:color w:val="000000"/>
        </w:rPr>
        <w:t xml:space="preserve">ocations on the shelf </w:t>
      </w:r>
      <w:r w:rsidR="00FA3376">
        <w:rPr>
          <w:color w:val="000000"/>
        </w:rPr>
        <w:t xml:space="preserve">i.e. </w:t>
      </w:r>
      <w:r w:rsidR="00C709F4">
        <w:rPr>
          <w:color w:val="000000"/>
        </w:rPr>
        <w:t xml:space="preserve">at </w:t>
      </w:r>
      <w:r>
        <w:rPr>
          <w:color w:val="000000"/>
        </w:rPr>
        <w:t>depth</w:t>
      </w:r>
      <w:r w:rsidR="00C709F4">
        <w:rPr>
          <w:color w:val="000000"/>
        </w:rPr>
        <w:t xml:space="preserve">s &lt; </w:t>
      </w:r>
      <w:r>
        <w:rPr>
          <w:color w:val="000000"/>
        </w:rPr>
        <w:t>1000</w:t>
      </w:r>
      <w:r w:rsidR="00C212EF">
        <w:rPr>
          <w:color w:val="000000"/>
        </w:rPr>
        <w:t xml:space="preserve"> </w:t>
      </w:r>
      <w:r>
        <w:rPr>
          <w:color w:val="000000"/>
        </w:rPr>
        <w:t xml:space="preserve">m. </w:t>
      </w:r>
      <w:r w:rsidR="00D05161">
        <w:rPr>
          <w:color w:val="000000"/>
        </w:rPr>
        <w:t xml:space="preserve">The dynamic variables were obtained from satellite-derived data. </w:t>
      </w:r>
      <w:r w:rsidR="00BE1862">
        <w:rPr>
          <w:color w:val="000000"/>
        </w:rPr>
        <w:t xml:space="preserve">Cloud cover affected the quality of the daily and weekly datasets for </w:t>
      </w:r>
      <w:r w:rsidR="00BE1862" w:rsidRPr="00FC7054">
        <w:rPr>
          <w:color w:val="000000"/>
        </w:rPr>
        <w:t xml:space="preserve">chlorophyll </w:t>
      </w:r>
      <w:r w:rsidR="00BE1862" w:rsidRPr="002D15F2">
        <w:rPr>
          <w:i/>
          <w:color w:val="000000"/>
        </w:rPr>
        <w:t>a</w:t>
      </w:r>
      <w:r w:rsidR="00BE1862" w:rsidRPr="00BE1862">
        <w:rPr>
          <w:color w:val="000000"/>
        </w:rPr>
        <w:t xml:space="preserve"> and SST</w:t>
      </w:r>
      <w:r w:rsidR="00BE1862" w:rsidRPr="00E964CE">
        <w:rPr>
          <w:color w:val="000000"/>
        </w:rPr>
        <w:t>,</w:t>
      </w:r>
      <w:r w:rsidR="00BE1862">
        <w:rPr>
          <w:color w:val="000000"/>
        </w:rPr>
        <w:t xml:space="preserve"> so </w:t>
      </w:r>
      <w:r w:rsidR="00BE1862" w:rsidRPr="00FC7054">
        <w:rPr>
          <w:color w:val="000000"/>
        </w:rPr>
        <w:t xml:space="preserve">monthly composites were </w:t>
      </w:r>
      <w:r w:rsidR="00BE1862">
        <w:rPr>
          <w:color w:val="000000"/>
        </w:rPr>
        <w:t>used for these variables.</w:t>
      </w:r>
      <w:r w:rsidR="00BE1862" w:rsidRPr="00FC7054">
        <w:rPr>
          <w:color w:val="000000"/>
        </w:rPr>
        <w:t xml:space="preserve"> </w:t>
      </w:r>
      <w:r w:rsidR="00340921">
        <w:rPr>
          <w:color w:val="000000"/>
        </w:rPr>
        <w:t>Water</w:t>
      </w:r>
      <w:r w:rsidR="00D05161">
        <w:rPr>
          <w:color w:val="000000"/>
        </w:rPr>
        <w:t xml:space="preserve"> mass </w:t>
      </w:r>
      <w:r w:rsidR="00340921">
        <w:rPr>
          <w:color w:val="000000"/>
        </w:rPr>
        <w:t xml:space="preserve">zone was defined according to frontal positions derived from </w:t>
      </w:r>
      <w:r w:rsidR="006908B7">
        <w:rPr>
          <w:color w:val="000000"/>
        </w:rPr>
        <w:t xml:space="preserve">daily fields of absolute dynamic topography data, </w:t>
      </w:r>
      <w:r w:rsidR="009C324B">
        <w:rPr>
          <w:color w:val="000000"/>
        </w:rPr>
        <w:t>following</w:t>
      </w:r>
      <w:r w:rsidR="00340921">
        <w:rPr>
          <w:color w:val="000000"/>
        </w:rPr>
        <w:t xml:space="preserve"> </w:t>
      </w:r>
      <w:r w:rsidR="002854AF">
        <w:rPr>
          <w:color w:val="000000"/>
        </w:rPr>
        <w:fldChar w:fldCharType="begin"/>
      </w:r>
      <w:r w:rsidR="00095AF2">
        <w:rPr>
          <w:color w:val="000000"/>
        </w:rPr>
        <w:instrText xml:space="preserve"> ADDIN EN.CITE &lt;EndNote&gt;&lt;Cite AuthorYear="1"&gt;&lt;Author&gt;Venables&lt;/Author&gt;&lt;Year&gt;2012&lt;/Year&gt;&lt;RecNum&gt;96&lt;/RecNum&gt;&lt;DisplayText&gt;Venables et al. (2012)&lt;/DisplayText&gt;&lt;record&gt;&lt;rec-number&gt;96&lt;/rec-number&gt;&lt;foreign-keys&gt;&lt;key app="EN" db-id="vtva2s0v3ez5weedpwxv2rzyrpadfzv9wwzv"&gt;96&lt;/key&gt;&lt;/foreign-keys&gt;&lt;ref-type name="Journal Article"&gt;17&lt;/ref-type&gt;&lt;contributors&gt;&lt;authors&gt;&lt;author&gt;Venables, Hugh&lt;/author&gt;&lt;author&gt;Meredith, Michael P.&lt;/author&gt;&lt;author&gt;Atkinson, Angus&lt;/author&gt;&lt;author&gt;Ward, Peter&lt;/author&gt;&lt;/authors&gt;&lt;/contributors&gt;&lt;titles&gt;&lt;title&gt;Fronts and habitat zones in the Scotia Sea&lt;/title&gt;&lt;secondary-title&gt;Deep Sea Research Part II: Topical Studies in Oceanography&lt;/secondary-title&gt;&lt;/titles&gt;&lt;periodical&gt;&lt;full-title&gt;Deep Sea Research Part II: Topical Studies in Oceanography&lt;/full-title&gt;&lt;/periodical&gt;&lt;pages&gt;14-24&lt;/pages&gt;&lt;volume&gt;59&lt;/volume&gt;&lt;dates&gt;&lt;year&gt;2012&lt;/year&gt;&lt;pub-dates&gt;&lt;date&gt;Jan&lt;/date&gt;&lt;/pub-dates&gt;&lt;/dates&gt;&lt;isbn&gt;0967-0645&lt;/isbn&gt;&lt;accession-num&gt;WOS:000300810700002&lt;/accession-num&gt;&lt;urls&gt;&lt;related-urls&gt;&lt;url&gt;&amp;lt;Go to ISI&amp;gt;://WOS:000300810700002&lt;/url&gt;&lt;/related-urls&gt;&lt;/urls&gt;&lt;electronic-resource-num&gt;10.1016/j.dsr2.2011.08.012&lt;/electronic-resource-num&gt;&lt;/record&gt;&lt;/Cite&gt;&lt;/EndNote&gt;</w:instrText>
      </w:r>
      <w:r w:rsidR="002854AF">
        <w:rPr>
          <w:color w:val="000000"/>
        </w:rPr>
        <w:fldChar w:fldCharType="separate"/>
      </w:r>
      <w:hyperlink w:anchor="_ENREF_68" w:tooltip="Venables, 2012 #96" w:history="1">
        <w:r w:rsidR="00796198">
          <w:rPr>
            <w:noProof/>
            <w:color w:val="000000"/>
          </w:rPr>
          <w:t>Venables et al. (2012</w:t>
        </w:r>
      </w:hyperlink>
      <w:r w:rsidR="009C324B">
        <w:rPr>
          <w:noProof/>
          <w:color w:val="000000"/>
        </w:rPr>
        <w:t>)</w:t>
      </w:r>
      <w:r w:rsidR="002854AF">
        <w:rPr>
          <w:color w:val="000000"/>
        </w:rPr>
        <w:fldChar w:fldCharType="end"/>
      </w:r>
      <w:r w:rsidR="00340921">
        <w:rPr>
          <w:color w:val="000000"/>
        </w:rPr>
        <w:t xml:space="preserve">. </w:t>
      </w:r>
      <w:r w:rsidR="006908B7">
        <w:rPr>
          <w:color w:val="000000"/>
        </w:rPr>
        <w:t>Th</w:t>
      </w:r>
      <w:r w:rsidR="00DA1DB6">
        <w:rPr>
          <w:color w:val="000000"/>
        </w:rPr>
        <w:t>ere were</w:t>
      </w:r>
      <w:r w:rsidR="006908B7">
        <w:rPr>
          <w:color w:val="000000"/>
        </w:rPr>
        <w:t xml:space="preserve"> four </w:t>
      </w:r>
      <w:r w:rsidR="00EF69CC">
        <w:rPr>
          <w:color w:val="000000"/>
        </w:rPr>
        <w:t xml:space="preserve">distinct </w:t>
      </w:r>
      <w:r w:rsidR="006908B7">
        <w:rPr>
          <w:color w:val="000000"/>
        </w:rPr>
        <w:t xml:space="preserve">zones: </w:t>
      </w:r>
      <w:r w:rsidR="00D05161">
        <w:rPr>
          <w:color w:val="000000"/>
        </w:rPr>
        <w:t>sub polar waters, the southern zone of the Antarctic Circumpolar Current, the Antarctic Zone and the Polar Frontal Zone</w:t>
      </w:r>
      <w:r w:rsidR="006908B7">
        <w:rPr>
          <w:color w:val="000000"/>
        </w:rPr>
        <w:t xml:space="preserve">. </w:t>
      </w:r>
      <w:r w:rsidR="00F05808">
        <w:rPr>
          <w:color w:val="000000"/>
        </w:rPr>
        <w:t xml:space="preserve">Concurrent environmental data were extracted </w:t>
      </w:r>
      <w:r w:rsidR="00C142CF">
        <w:rPr>
          <w:color w:val="000000"/>
        </w:rPr>
        <w:t>at the location of each</w:t>
      </w:r>
      <w:r w:rsidR="00D045A4">
        <w:rPr>
          <w:color w:val="000000"/>
        </w:rPr>
        <w:t xml:space="preserve"> </w:t>
      </w:r>
      <w:r w:rsidR="00CF15C0">
        <w:rPr>
          <w:color w:val="000000"/>
        </w:rPr>
        <w:t>1</w:t>
      </w:r>
      <w:r w:rsidR="00C142CF">
        <w:rPr>
          <w:color w:val="000000"/>
        </w:rPr>
        <w:t xml:space="preserve"> </w:t>
      </w:r>
      <w:r w:rsidR="008D5A31">
        <w:rPr>
          <w:color w:val="000000"/>
        </w:rPr>
        <w:t>nm</w:t>
      </w:r>
      <w:r w:rsidR="00CF15C0">
        <w:rPr>
          <w:color w:val="000000"/>
        </w:rPr>
        <w:t xml:space="preserve"> </w:t>
      </w:r>
      <w:r w:rsidR="00D045A4">
        <w:rPr>
          <w:color w:val="000000"/>
        </w:rPr>
        <w:t xml:space="preserve">krill density estimate. </w:t>
      </w:r>
      <w:r w:rsidR="00D05161">
        <w:rPr>
          <w:color w:val="000000"/>
        </w:rPr>
        <w:t xml:space="preserve">Prior to </w:t>
      </w:r>
      <w:r w:rsidR="00EF69CC">
        <w:rPr>
          <w:color w:val="000000"/>
        </w:rPr>
        <w:t>modelling</w:t>
      </w:r>
      <w:r w:rsidR="00D05161">
        <w:rPr>
          <w:color w:val="000000"/>
        </w:rPr>
        <w:t>, v</w:t>
      </w:r>
      <w:r w:rsidR="00C875AA">
        <w:t xml:space="preserve">elocity and chlorophyll </w:t>
      </w:r>
      <w:r w:rsidR="00C875AA" w:rsidRPr="006B0F7E">
        <w:rPr>
          <w:i/>
        </w:rPr>
        <w:t>a</w:t>
      </w:r>
      <w:r w:rsidR="00C875AA">
        <w:t xml:space="preserve"> data</w:t>
      </w:r>
      <w:r w:rsidR="00D05161">
        <w:t xml:space="preserve"> we</w:t>
      </w:r>
      <w:r w:rsidR="00C875AA">
        <w:t>re log-transformed to reduce the influence of extreme values.</w:t>
      </w:r>
    </w:p>
    <w:p w:rsidR="006C625D" w:rsidRPr="006C625D" w:rsidRDefault="006C625D" w:rsidP="00C875AA">
      <w:pPr>
        <w:spacing w:line="360" w:lineRule="auto"/>
        <w:rPr>
          <w:b/>
        </w:rPr>
      </w:pPr>
      <w:r w:rsidRPr="006C625D">
        <w:rPr>
          <w:b/>
        </w:rPr>
        <w:t>Other variables</w:t>
      </w:r>
    </w:p>
    <w:p w:rsidR="00C81BF4" w:rsidRDefault="00AC2CD2" w:rsidP="00C875AA">
      <w:pPr>
        <w:spacing w:line="360" w:lineRule="auto"/>
        <w:rPr>
          <w:color w:val="000000"/>
        </w:rPr>
      </w:pPr>
      <w:r>
        <w:rPr>
          <w:color w:val="000000"/>
        </w:rPr>
        <w:t>T</w:t>
      </w:r>
      <w:r w:rsidR="00281DCA">
        <w:rPr>
          <w:color w:val="000000"/>
        </w:rPr>
        <w:t xml:space="preserve">he nominal variable Ship (three levels) was included in all regional </w:t>
      </w:r>
      <w:r w:rsidR="00C54F2E">
        <w:rPr>
          <w:color w:val="000000"/>
        </w:rPr>
        <w:t>analyses</w:t>
      </w:r>
      <w:r w:rsidR="00281DCA">
        <w:rPr>
          <w:color w:val="000000"/>
        </w:rPr>
        <w:t xml:space="preserve"> to test whether </w:t>
      </w:r>
      <w:r w:rsidR="00D37D40">
        <w:rPr>
          <w:color w:val="000000"/>
        </w:rPr>
        <w:t xml:space="preserve">differences among </w:t>
      </w:r>
      <w:r w:rsidR="00281DCA">
        <w:rPr>
          <w:color w:val="000000"/>
        </w:rPr>
        <w:t>survey vessel</w:t>
      </w:r>
      <w:r w:rsidR="00D37D40">
        <w:rPr>
          <w:color w:val="000000"/>
        </w:rPr>
        <w:t xml:space="preserve">s </w:t>
      </w:r>
      <w:r w:rsidR="004270F6">
        <w:rPr>
          <w:color w:val="000000"/>
        </w:rPr>
        <w:t xml:space="preserve">affected the heterogeneity of the data </w:t>
      </w:r>
      <w:r w:rsidR="00281DCA">
        <w:rPr>
          <w:color w:val="000000"/>
        </w:rPr>
        <w:t xml:space="preserve">following the post-stratification of the original survey area into </w:t>
      </w:r>
      <w:proofErr w:type="spellStart"/>
      <w:r w:rsidR="00281DCA">
        <w:rPr>
          <w:color w:val="000000"/>
        </w:rPr>
        <w:t>subregions</w:t>
      </w:r>
      <w:proofErr w:type="spellEnd"/>
      <w:r w:rsidR="00281DCA">
        <w:rPr>
          <w:color w:val="000000"/>
        </w:rPr>
        <w:t xml:space="preserve">. </w:t>
      </w:r>
    </w:p>
    <w:p w:rsidR="00C875AA" w:rsidRPr="000237CB" w:rsidRDefault="008C1B38" w:rsidP="00C875AA">
      <w:pPr>
        <w:spacing w:line="360" w:lineRule="auto"/>
        <w:rPr>
          <w:b/>
        </w:rPr>
      </w:pPr>
      <w:r>
        <w:rPr>
          <w:b/>
        </w:rPr>
        <w:t>Analysis scale</w:t>
      </w:r>
    </w:p>
    <w:p w:rsidR="00365B6D" w:rsidRPr="00F73C2B" w:rsidRDefault="00D94663" w:rsidP="00D94663">
      <w:pPr>
        <w:spacing w:line="360" w:lineRule="auto"/>
        <w:rPr>
          <w:i/>
        </w:rPr>
      </w:pPr>
      <w:r>
        <w:t xml:space="preserve">We analysed the relationship between krill density and environmental variables at a spatial resolution of 10 nautical miles (10 nm; </w:t>
      </w:r>
      <w:r w:rsidRPr="00145C94">
        <w:t>18.5 km</w:t>
      </w:r>
      <w:r>
        <w:t>),</w:t>
      </w:r>
      <w:r w:rsidR="00DB7509">
        <w:t xml:space="preserve"> </w:t>
      </w:r>
      <w:r w:rsidR="00A70E78" w:rsidRPr="00145C94">
        <w:t xml:space="preserve">consistent with </w:t>
      </w:r>
      <w:r w:rsidR="00E758C4">
        <w:t xml:space="preserve">the resolution of the available environmental data (Table 1), and </w:t>
      </w:r>
      <w:r w:rsidR="00C7575A" w:rsidRPr="00145C94">
        <w:t>previous</w:t>
      </w:r>
      <w:r w:rsidR="00A70E78" w:rsidRPr="00145C94">
        <w:t xml:space="preserve"> studies </w:t>
      </w:r>
      <w:r w:rsidR="00E758C4">
        <w:t xml:space="preserve">of krill distribution </w:t>
      </w:r>
      <w:r w:rsidR="00A70E78" w:rsidRPr="00145C94">
        <w:t>in the Scotia Sea</w:t>
      </w:r>
      <w:r w:rsidR="002879A1" w:rsidRPr="00145C94">
        <w:t xml:space="preserve"> </w:t>
      </w:r>
      <w:r w:rsidR="002854AF" w:rsidRPr="00145C94">
        <w:fldChar w:fldCharType="begin"/>
      </w:r>
      <w:r w:rsidR="004D49D2">
        <w:instrText xml:space="preserve"> ADDIN EN.CITE &lt;EndNote&gt;&lt;Cite&gt;&lt;Author&gt;Whitehouse&lt;/Author&gt;&lt;Year&gt;2009&lt;/Year&gt;&lt;RecNum&gt;97&lt;/RecNum&gt;&lt;DisplayText&gt;(Whitehouse et al., 2009)&lt;/DisplayText&gt;&lt;record&gt;&lt;rec-number&gt;97&lt;/rec-number&gt;&lt;foreign-keys&gt;&lt;key app="EN" db-id="vtva2s0v3ez5weedpwxv2rzyrpadfzv9wwzv"&gt;97&lt;/key&gt;&lt;/foreign-keys&gt;&lt;ref-type name="Journal Article"&gt;17&lt;/ref-type&gt;&lt;contributors&gt;&lt;authors&gt;&lt;author&gt;Whitehouse, M. J.&lt;/author&gt;&lt;author&gt;Atkinson, A.&lt;/author&gt;&lt;author&gt;Ward, P.&lt;/author&gt;&lt;author&gt;Korb, R. E.&lt;/author&gt;&lt;author&gt;Rothery, P.&lt;/author&gt;&lt;author&gt;Fielding, S.&lt;/author&gt;&lt;/authors&gt;&lt;/contributors&gt;&lt;titles&gt;&lt;title&gt;Role of krill versus bottom-up factors in controlling phytoplankton biomass in the northern Antarctic waters of South Georgia&lt;/title&gt;&lt;secondary-title&gt;Marine Ecology Progress Series&lt;/secondary-title&gt;&lt;/titles&gt;&lt;periodical&gt;&lt;full-title&gt;Marine Ecology Progress Series&lt;/full-title&gt;&lt;/periodical&gt;&lt;pages&gt;69-82&lt;/pages&gt;&lt;volume&gt;393&lt;/volume&gt;&lt;dates&gt;&lt;year&gt;2009&lt;/year&gt;&lt;pub-dates&gt;&lt;date&gt;2009&lt;/date&gt;&lt;/pub-dates&gt;&lt;/dates&gt;&lt;isbn&gt;0171-8630&lt;/isbn&gt;&lt;accession-num&gt;WOS:000272187800007&lt;/accession-num&gt;&lt;urls&gt;&lt;related-urls&gt;&lt;url&gt;&amp;lt;Go to ISI&amp;gt;://WOS:000272187800007&lt;/url&gt;&lt;/related-urls&gt;&lt;/urls&gt;&lt;electronic-resource-num&gt;10.3354/meps08288&lt;/electronic-resource-num&gt;&lt;/record&gt;&lt;/Cite&gt;&lt;/EndNote&gt;</w:instrText>
      </w:r>
      <w:r w:rsidR="002854AF" w:rsidRPr="00145C94">
        <w:fldChar w:fldCharType="separate"/>
      </w:r>
      <w:r w:rsidR="004D49D2">
        <w:rPr>
          <w:noProof/>
        </w:rPr>
        <w:t>(</w:t>
      </w:r>
      <w:hyperlink w:anchor="_ENREF_75" w:tooltip="Whitehouse, 2009 #97" w:history="1">
        <w:r w:rsidR="00796198">
          <w:rPr>
            <w:noProof/>
          </w:rPr>
          <w:t>Whitehouse et al., 2009</w:t>
        </w:r>
      </w:hyperlink>
      <w:r w:rsidR="004D49D2">
        <w:rPr>
          <w:noProof/>
        </w:rPr>
        <w:t>)</w:t>
      </w:r>
      <w:r w:rsidR="002854AF" w:rsidRPr="00145C94">
        <w:fldChar w:fldCharType="end"/>
      </w:r>
      <w:r w:rsidR="00880B0D" w:rsidRPr="00145C94">
        <w:t>.</w:t>
      </w:r>
      <w:r w:rsidR="005D3DDE" w:rsidRPr="00145C94">
        <w:t xml:space="preserve">  </w:t>
      </w:r>
      <w:r w:rsidR="00466799" w:rsidRPr="00145C94">
        <w:t>Along</w:t>
      </w:r>
      <w:r w:rsidR="00466799">
        <w:t xml:space="preserve"> each transect</w:t>
      </w:r>
      <w:r w:rsidR="00365B6D">
        <w:rPr>
          <w:color w:val="000000"/>
        </w:rPr>
        <w:t>, t</w:t>
      </w:r>
      <w:r w:rsidR="00365B6D">
        <w:t>he 1</w:t>
      </w:r>
      <w:r w:rsidR="00880B0D">
        <w:t xml:space="preserve"> </w:t>
      </w:r>
      <w:r w:rsidR="00365B6D">
        <w:t xml:space="preserve">nm data were binned into 10 nm intervals and the mean krill density and mean value of each environmental variable was calculated from the </w:t>
      </w:r>
      <w:r w:rsidR="00F73C2B">
        <w:t xml:space="preserve">values extracted at the </w:t>
      </w:r>
      <w:r w:rsidR="00365B6D">
        <w:t>1</w:t>
      </w:r>
      <w:r w:rsidR="00880B0D">
        <w:t xml:space="preserve"> </w:t>
      </w:r>
      <w:r w:rsidR="00365B6D">
        <w:t>nm</w:t>
      </w:r>
      <w:r w:rsidR="00F73C2B">
        <w:t xml:space="preserve"> locations. </w:t>
      </w:r>
      <w:r w:rsidR="00365B6D">
        <w:t xml:space="preserve">Bins with less than 10 contributing 1 nm values or incomplete environmental data (in total 91 of 781) were excluded from subsequent analyses. </w:t>
      </w:r>
    </w:p>
    <w:p w:rsidR="00FC2F32" w:rsidRPr="00C51BC8" w:rsidRDefault="00FC2F32" w:rsidP="00FC2F32">
      <w:pPr>
        <w:spacing w:line="360" w:lineRule="auto"/>
        <w:rPr>
          <w:b/>
        </w:rPr>
      </w:pPr>
      <w:r w:rsidRPr="00C51BC8">
        <w:rPr>
          <w:b/>
        </w:rPr>
        <w:t>Regionalisation</w:t>
      </w:r>
    </w:p>
    <w:p w:rsidR="00FC2F32" w:rsidRPr="00F97017" w:rsidRDefault="00FC2F32" w:rsidP="00592247">
      <w:pPr>
        <w:autoSpaceDE w:val="0"/>
        <w:autoSpaceDN w:val="0"/>
        <w:adjustRightInd w:val="0"/>
        <w:spacing w:line="360" w:lineRule="auto"/>
      </w:pPr>
      <w:r>
        <w:t xml:space="preserve">The study area was extensive </w:t>
      </w:r>
      <w:r w:rsidRPr="00C51BC8">
        <w:t>(</w:t>
      </w:r>
      <w:r w:rsidR="00052E69">
        <w:t>1.7 x 10</w:t>
      </w:r>
      <w:r w:rsidR="00052E69" w:rsidRPr="00052E69">
        <w:rPr>
          <w:vertAlign w:val="superscript"/>
        </w:rPr>
        <w:t>6</w:t>
      </w:r>
      <w:r w:rsidR="00052E69">
        <w:t xml:space="preserve"> km</w:t>
      </w:r>
      <w:r w:rsidR="00052E69" w:rsidRPr="00052E69">
        <w:rPr>
          <w:vertAlign w:val="superscript"/>
        </w:rPr>
        <w:t>2</w:t>
      </w:r>
      <w:r w:rsidR="00052E69">
        <w:t xml:space="preserve"> of ocean</w:t>
      </w:r>
      <w:r>
        <w:t>)</w:t>
      </w:r>
      <w:r w:rsidRPr="00C51BC8">
        <w:t xml:space="preserve"> </w:t>
      </w:r>
      <w:r>
        <w:t xml:space="preserve">and </w:t>
      </w:r>
      <w:r w:rsidRPr="00C51BC8">
        <w:t>included a diverse range of environmental regimes; hence, analyses were carried out both at the level of the whole area and within</w:t>
      </w:r>
      <w:r>
        <w:t xml:space="preserve"> four </w:t>
      </w:r>
      <w:r w:rsidRPr="00C51BC8">
        <w:t xml:space="preserve">clearly defined </w:t>
      </w:r>
      <w:proofErr w:type="spellStart"/>
      <w:r w:rsidRPr="00C51BC8">
        <w:t>subregions</w:t>
      </w:r>
      <w:proofErr w:type="spellEnd"/>
      <w:r>
        <w:t xml:space="preserve">: 1) Southern Shelves; 2) South Georgia Shelf; 3) Sea Ice </w:t>
      </w:r>
      <w:r>
        <w:lastRenderedPageBreak/>
        <w:t xml:space="preserve">Zone, and; 4) Open Ocean (Table </w:t>
      </w:r>
      <w:r w:rsidR="00C4011A">
        <w:t>2</w:t>
      </w:r>
      <w:r w:rsidR="00530820">
        <w:t xml:space="preserve">, Figure </w:t>
      </w:r>
      <w:r w:rsidR="00A94B45">
        <w:t>3</w:t>
      </w:r>
      <w:r w:rsidR="00173ADD">
        <w:t>a</w:t>
      </w:r>
      <w:r w:rsidR="00530820">
        <w:t xml:space="preserve">).  This classification of </w:t>
      </w:r>
      <w:proofErr w:type="spellStart"/>
      <w:r w:rsidR="00530820">
        <w:t>subregions</w:t>
      </w:r>
      <w:proofErr w:type="spellEnd"/>
      <w:r w:rsidR="00530820">
        <w:t xml:space="preserve"> was</w:t>
      </w:r>
      <w:r>
        <w:t xml:space="preserve"> based on the </w:t>
      </w:r>
      <w:r w:rsidRPr="006D0E72">
        <w:t>circumpolar regionalisation of the Southern O</w:t>
      </w:r>
      <w:r w:rsidR="00B101D5">
        <w:t>cean developed by</w:t>
      </w:r>
      <w:r w:rsidRPr="006D0E72">
        <w:t xml:space="preserve"> </w:t>
      </w:r>
      <w:r w:rsidR="002854AF">
        <w:fldChar w:fldCharType="begin"/>
      </w:r>
      <w:r w:rsidR="00095AF2">
        <w:instrText xml:space="preserve"> ADDIN EN.CITE &lt;EndNote&gt;&lt;Cite AuthorYear="1"&gt;&lt;Author&gt;Raymond&lt;/Author&gt;&lt;Year&gt;2011&lt;/Year&gt;&lt;RecNum&gt;139&lt;/RecNum&gt;&lt;DisplayText&gt;Raymond (2011)&lt;/DisplayText&gt;&lt;record&gt;&lt;rec-number&gt;139&lt;/rec-number&gt;&lt;foreign-keys&gt;&lt;key app="EN" db-id="vtva2s0v3ez5weedpwxv2rzyrpadfzv9wwzv"&gt;139&lt;/key&gt;&lt;/foreign-keys&gt;&lt;ref-type name="Generic"&gt;13&lt;/ref-type&gt;&lt;contributors&gt;&lt;authors&gt;&lt;author&gt;Raymond, Ben&lt;/author&gt;&lt;/authors&gt;&lt;/contributors&gt;&lt;titles&gt;&lt;title&gt;A circumpolar regionalisation of the Southern Ocean&lt;/title&gt;&lt;secondary-title&gt;WS-MPA-11/06&lt;/secondary-title&gt;&lt;/titles&gt;&lt;dates&gt;&lt;year&gt;2011&lt;/year&gt;&lt;/dates&gt;&lt;pub-location&gt;Hobart, Tasmania&lt;/pub-location&gt;&lt;publisher&gt;CCAMLR&lt;/publisher&gt;&lt;urls&gt;&lt;/urls&gt;&lt;/record&gt;&lt;/Cite&gt;&lt;/EndNote&gt;</w:instrText>
      </w:r>
      <w:r w:rsidR="002854AF">
        <w:fldChar w:fldCharType="separate"/>
      </w:r>
      <w:hyperlink w:anchor="_ENREF_54" w:tooltip="Raymond, 2011 #139" w:history="1">
        <w:r w:rsidR="00796198">
          <w:rPr>
            <w:noProof/>
          </w:rPr>
          <w:t>Raymond (2011</w:t>
        </w:r>
      </w:hyperlink>
      <w:r w:rsidR="00B101D5">
        <w:rPr>
          <w:noProof/>
        </w:rPr>
        <w:t>)</w:t>
      </w:r>
      <w:r w:rsidR="002854AF">
        <w:fldChar w:fldCharType="end"/>
      </w:r>
      <w:r w:rsidR="00B101D5">
        <w:t xml:space="preserve"> </w:t>
      </w:r>
      <w:r w:rsidRPr="006D0E72">
        <w:t>which used cluster analysis of data on sea surface temperature, depth and sea ice cover to distinguish regions in waters south of 40</w:t>
      </w:r>
      <w:r>
        <w:t>⁰</w:t>
      </w:r>
      <w:r w:rsidRPr="006D0E72">
        <w:t>S.</w:t>
      </w:r>
      <w:r>
        <w:t xml:space="preserve"> </w:t>
      </w:r>
      <w:r w:rsidRPr="006D0E72">
        <w:t xml:space="preserve">Eleven of the 20 cluster types identified by </w:t>
      </w:r>
      <w:r w:rsidR="002854AF">
        <w:fldChar w:fldCharType="begin"/>
      </w:r>
      <w:r w:rsidR="00095AF2">
        <w:instrText xml:space="preserve"> ADDIN EN.CITE &lt;EndNote&gt;&lt;Cite AuthorYear="1"&gt;&lt;Author&gt;Raymond&lt;/Author&gt;&lt;Year&gt;2011&lt;/Year&gt;&lt;RecNum&gt;139&lt;/RecNum&gt;&lt;DisplayText&gt;Raymond (2011)&lt;/DisplayText&gt;&lt;record&gt;&lt;rec-number&gt;139&lt;/rec-number&gt;&lt;foreign-keys&gt;&lt;key app="EN" db-id="vtva2s0v3ez5weedpwxv2rzyrpadfzv9wwzv"&gt;139&lt;/key&gt;&lt;/foreign-keys&gt;&lt;ref-type name="Generic"&gt;13&lt;/ref-type&gt;&lt;contributors&gt;&lt;authors&gt;&lt;author&gt;Raymond, Ben&lt;/author&gt;&lt;/authors&gt;&lt;/contributors&gt;&lt;titles&gt;&lt;title&gt;A circumpolar regionalisation of the Southern Ocean&lt;/title&gt;&lt;secondary-title&gt;WS-MPA-11/06&lt;/secondary-title&gt;&lt;/titles&gt;&lt;dates&gt;&lt;year&gt;2011&lt;/year&gt;&lt;/dates&gt;&lt;pub-location&gt;Hobart, Tasmania&lt;/pub-location&gt;&lt;publisher&gt;CCAMLR&lt;/publisher&gt;&lt;urls&gt;&lt;/urls&gt;&lt;/record&gt;&lt;/Cite&gt;&lt;/EndNote&gt;</w:instrText>
      </w:r>
      <w:r w:rsidR="002854AF">
        <w:fldChar w:fldCharType="separate"/>
      </w:r>
      <w:hyperlink w:anchor="_ENREF_54" w:tooltip="Raymond, 2011 #139" w:history="1">
        <w:r w:rsidR="00796198">
          <w:rPr>
            <w:noProof/>
          </w:rPr>
          <w:t>Raymond (2011</w:t>
        </w:r>
      </w:hyperlink>
      <w:r w:rsidR="00B101D5">
        <w:rPr>
          <w:noProof/>
        </w:rPr>
        <w:t>)</w:t>
      </w:r>
      <w:r w:rsidR="002854AF">
        <w:fldChar w:fldCharType="end"/>
      </w:r>
      <w:r w:rsidRPr="006D0E72">
        <w:t xml:space="preserve"> occur in the study area</w:t>
      </w:r>
      <w:r>
        <w:t xml:space="preserve"> (Figure </w:t>
      </w:r>
      <w:r w:rsidR="00A94B45">
        <w:t>3</w:t>
      </w:r>
      <w:r w:rsidR="00173ADD">
        <w:t>b</w:t>
      </w:r>
      <w:r>
        <w:t xml:space="preserve">). </w:t>
      </w:r>
      <w:r w:rsidR="00C84C7D">
        <w:t xml:space="preserve">As </w:t>
      </w:r>
      <w:r>
        <w:t xml:space="preserve">there was </w:t>
      </w:r>
      <w:r w:rsidRPr="006D0E72">
        <w:t>little or no survey effort in many of the corresponding</w:t>
      </w:r>
      <w:r>
        <w:t xml:space="preserve"> fine-scale regions</w:t>
      </w:r>
      <w:r w:rsidR="00C84C7D">
        <w:t>, w</w:t>
      </w:r>
      <w:r>
        <w:t>e combined Raymond’s regions to produce a spatial subdivision of the study area appropriate to the scale of our analyses. Specifically, we merged cluster types in ice-covered areas according to depth to produce two aggregate types: shallow (&lt; ~1000</w:t>
      </w:r>
      <w:r w:rsidR="00677463">
        <w:t xml:space="preserve"> </w:t>
      </w:r>
      <w:r>
        <w:t>m; cluster types 1 to 7) and deep water (&gt;</w:t>
      </w:r>
      <w:r w:rsidR="006E30A9">
        <w:t xml:space="preserve"> </w:t>
      </w:r>
      <w:r>
        <w:t>~2000</w:t>
      </w:r>
      <w:r w:rsidR="00677463">
        <w:t xml:space="preserve"> </w:t>
      </w:r>
      <w:r>
        <w:t xml:space="preserve">m; cluster types 8 to 11). We then merged isolated regions of intermediate depth (original cluster types 12 and 14) with the neighbouring region of shallow or deep water. This process resulted in a subdivision of the survey area into 5 </w:t>
      </w:r>
      <w:proofErr w:type="spellStart"/>
      <w:r>
        <w:t>subregions</w:t>
      </w:r>
      <w:proofErr w:type="spellEnd"/>
      <w:r>
        <w:t>; however, the extensive band of deep o</w:t>
      </w:r>
      <w:r w:rsidRPr="003626B9">
        <w:t>ceanic waters</w:t>
      </w:r>
      <w:r>
        <w:t xml:space="preserve"> bounded by the Polar Front and the </w:t>
      </w:r>
      <w:proofErr w:type="spellStart"/>
      <w:r>
        <w:t>S</w:t>
      </w:r>
      <w:r w:rsidRPr="003626B9">
        <w:t>ubantarctic</w:t>
      </w:r>
      <w:proofErr w:type="spellEnd"/>
      <w:r>
        <w:t xml:space="preserve"> F</w:t>
      </w:r>
      <w:r w:rsidRPr="003626B9">
        <w:t>ront</w:t>
      </w:r>
      <w:r>
        <w:t xml:space="preserve"> (cluster type 16, Figure </w:t>
      </w:r>
      <w:r w:rsidR="00A94B45">
        <w:t>3</w:t>
      </w:r>
      <w:r>
        <w:t xml:space="preserve">) was under-sampled, and so no attempt was made to analyse </w:t>
      </w:r>
      <w:r w:rsidRPr="00F97017">
        <w:t xml:space="preserve">relationships for the corresponding </w:t>
      </w:r>
      <w:proofErr w:type="spellStart"/>
      <w:r w:rsidRPr="00F97017">
        <w:t>subregion</w:t>
      </w:r>
      <w:proofErr w:type="spellEnd"/>
      <w:r w:rsidRPr="00F97017">
        <w:t xml:space="preserve"> of the survey area (4.9% of the survey data).</w:t>
      </w:r>
    </w:p>
    <w:p w:rsidR="00592247" w:rsidRPr="00592247" w:rsidRDefault="00850243" w:rsidP="00592247">
      <w:pPr>
        <w:spacing w:line="360" w:lineRule="auto"/>
        <w:rPr>
          <w:b/>
        </w:rPr>
      </w:pPr>
      <w:r w:rsidRPr="00592247">
        <w:rPr>
          <w:b/>
        </w:rPr>
        <w:t>Data a</w:t>
      </w:r>
      <w:r w:rsidR="00C875AA" w:rsidRPr="00592247">
        <w:rPr>
          <w:b/>
        </w:rPr>
        <w:t>nalysis</w:t>
      </w:r>
    </w:p>
    <w:p w:rsidR="003177A2" w:rsidRDefault="00C875AA" w:rsidP="00592247">
      <w:pPr>
        <w:spacing w:line="360" w:lineRule="auto"/>
      </w:pPr>
      <w:r>
        <w:t>Generali</w:t>
      </w:r>
      <w:r w:rsidR="00F10CD4">
        <w:t>s</w:t>
      </w:r>
      <w:r>
        <w:t xml:space="preserve">ed additive models </w:t>
      </w:r>
      <w:r w:rsidR="002854AF">
        <w:fldChar w:fldCharType="begin"/>
      </w:r>
      <w:r w:rsidR="00095AF2">
        <w:instrText xml:space="preserve"> ADDIN EN.CITE &lt;EndNote&gt;&lt;Cite&gt;&lt;Author&gt;Wood&lt;/Author&gt;&lt;Year&gt;2006&lt;/Year&gt;&lt;RecNum&gt;151&lt;/RecNum&gt;&lt;Prefix&gt;GAMs`; &lt;/Prefix&gt;&lt;DisplayText&gt;(GAMs; Hastie and Tibshirani, 1990; Wood, 2006)&lt;/DisplayText&gt;&lt;record&gt;&lt;rec-number&gt;151&lt;/rec-number&gt;&lt;foreign-keys&gt;&lt;key app="EN" db-id="vtva2s0v3ez5weedpwxv2rzyrpadfzv9wwzv"&gt;151&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USA&lt;/pub-location&gt;&lt;publisher&gt;Chapman and Hall/CRC&lt;/publisher&gt;&lt;urls&gt;&lt;/urls&gt;&lt;/record&gt;&lt;/Cite&gt;&lt;Cite&gt;&lt;Author&gt;Hastie&lt;/Author&gt;&lt;Year&gt;1990&lt;/Year&gt;&lt;RecNum&gt;153&lt;/RecNum&gt;&lt;record&gt;&lt;rec-number&gt;153&lt;/rec-number&gt;&lt;foreign-keys&gt;&lt;key app="EN" db-id="vtva2s0v3ez5weedpwxv2rzyrpadfzv9wwzv"&gt;153&lt;/key&gt;&lt;/foreign-keys&gt;&lt;ref-type name="Book"&gt;6&lt;/ref-type&gt;&lt;contributors&gt;&lt;authors&gt;&lt;author&gt;Hastie, T.&lt;/author&gt;&lt;author&gt;Tibshirani, R.&lt;/author&gt;&lt;/authors&gt;&lt;/contributors&gt;&lt;titles&gt;&lt;title&gt;Generalized Additive Models&lt;/title&gt;&lt;/titles&gt;&lt;dates&gt;&lt;year&gt;1990&lt;/year&gt;&lt;/dates&gt;&lt;pub-location&gt;Boca Raton, USA&lt;/pub-location&gt;&lt;publisher&gt;Chapman and Hall/CRC&lt;/publisher&gt;&lt;urls&gt;&lt;/urls&gt;&lt;/record&gt;&lt;/Cite&gt;&lt;/EndNote&gt;</w:instrText>
      </w:r>
      <w:r w:rsidR="002854AF">
        <w:fldChar w:fldCharType="separate"/>
      </w:r>
      <w:r w:rsidR="004D49D2">
        <w:rPr>
          <w:noProof/>
        </w:rPr>
        <w:t xml:space="preserve">(GAMs; </w:t>
      </w:r>
      <w:hyperlink w:anchor="_ENREF_25" w:tooltip="Hastie, 1990 #153" w:history="1">
        <w:r w:rsidR="00796198">
          <w:rPr>
            <w:noProof/>
          </w:rPr>
          <w:t>Hastie and Tibshirani, 1990</w:t>
        </w:r>
      </w:hyperlink>
      <w:r w:rsidR="004D49D2">
        <w:rPr>
          <w:noProof/>
        </w:rPr>
        <w:t xml:space="preserve">; </w:t>
      </w:r>
      <w:hyperlink w:anchor="_ENREF_76" w:tooltip="Wood, 2006 #151" w:history="1">
        <w:r w:rsidR="00796198">
          <w:rPr>
            <w:noProof/>
          </w:rPr>
          <w:t>Wood, 2006</w:t>
        </w:r>
      </w:hyperlink>
      <w:r w:rsidR="004D49D2">
        <w:rPr>
          <w:noProof/>
        </w:rPr>
        <w:t>)</w:t>
      </w:r>
      <w:r w:rsidR="002854AF">
        <w:fldChar w:fldCharType="end"/>
      </w:r>
      <w:r w:rsidR="003F67D1">
        <w:t xml:space="preserve"> </w:t>
      </w:r>
      <w:r>
        <w:t xml:space="preserve">were used to explore the </w:t>
      </w:r>
      <w:r w:rsidR="0019377B">
        <w:t xml:space="preserve">relationships </w:t>
      </w:r>
      <w:r>
        <w:t xml:space="preserve">between krill density </w:t>
      </w:r>
      <w:r w:rsidR="003B0A6D">
        <w:t xml:space="preserve">(ρ) </w:t>
      </w:r>
      <w:r>
        <w:t xml:space="preserve">and the </w:t>
      </w:r>
      <w:r w:rsidR="0019377B">
        <w:t xml:space="preserve">candidate </w:t>
      </w:r>
      <w:r>
        <w:t>explanatory variables</w:t>
      </w:r>
      <w:r w:rsidRPr="008E5946">
        <w:t>.</w:t>
      </w:r>
      <w:r w:rsidR="001B411B" w:rsidRPr="008E5946">
        <w:t xml:space="preserve"> </w:t>
      </w:r>
      <w:r w:rsidRPr="008E5946">
        <w:t>The</w:t>
      </w:r>
      <w:r>
        <w:t xml:space="preserve"> krill density data were highly </w:t>
      </w:r>
      <w:r w:rsidR="00517949">
        <w:t>right-</w:t>
      </w:r>
      <w:r>
        <w:t>skewed</w:t>
      </w:r>
      <w:r w:rsidR="00517949">
        <w:t>,</w:t>
      </w:r>
      <w:r w:rsidR="0019377B">
        <w:t xml:space="preserve"> which suggests that</w:t>
      </w:r>
      <w:r w:rsidR="00517949">
        <w:t xml:space="preserve"> </w:t>
      </w:r>
      <w:r w:rsidR="00A667C7">
        <w:t>a</w:t>
      </w:r>
      <w:r w:rsidR="0019747D">
        <w:t xml:space="preserve"> family of</w:t>
      </w:r>
      <w:r w:rsidR="003E71CC">
        <w:t xml:space="preserve"> </w:t>
      </w:r>
      <w:proofErr w:type="spellStart"/>
      <w:r>
        <w:t>T</w:t>
      </w:r>
      <w:r w:rsidRPr="0098734F">
        <w:t>weedie</w:t>
      </w:r>
      <w:proofErr w:type="spellEnd"/>
      <w:r w:rsidRPr="0098734F">
        <w:t xml:space="preserve"> distribution</w:t>
      </w:r>
      <w:r w:rsidR="003E71CC">
        <w:t>s</w:t>
      </w:r>
      <w:r w:rsidRPr="0098734F">
        <w:t xml:space="preserve"> </w:t>
      </w:r>
      <w:r w:rsidR="00A667C7">
        <w:t xml:space="preserve">and </w:t>
      </w:r>
      <w:r w:rsidR="009F50C5">
        <w:t>the</w:t>
      </w:r>
      <w:r>
        <w:t xml:space="preserve"> n</w:t>
      </w:r>
      <w:r w:rsidRPr="0098734F">
        <w:t xml:space="preserve">egative binomial </w:t>
      </w:r>
      <w:r>
        <w:t xml:space="preserve">distribution </w:t>
      </w:r>
      <w:r w:rsidR="008E5946">
        <w:t>may be appropriate</w:t>
      </w:r>
      <w:r w:rsidR="00A44B1A">
        <w:t xml:space="preserve">. </w:t>
      </w:r>
      <w:r w:rsidR="00D81729" w:rsidRPr="00743B05">
        <w:t>W</w:t>
      </w:r>
      <w:r w:rsidRPr="00743B05">
        <w:t>e</w:t>
      </w:r>
      <w:r>
        <w:t xml:space="preserve"> considered </w:t>
      </w:r>
      <w:proofErr w:type="spellStart"/>
      <w:r w:rsidR="00A22B84">
        <w:t>Tweedie</w:t>
      </w:r>
      <w:proofErr w:type="spellEnd"/>
      <w:r w:rsidR="00A22B84">
        <w:t xml:space="preserve"> </w:t>
      </w:r>
      <w:r>
        <w:t xml:space="preserve">distributions for which 1 &lt; γ </w:t>
      </w:r>
      <w:r w:rsidR="00A22B84">
        <w:t xml:space="preserve">(the index parameter) </w:t>
      </w:r>
      <w:r>
        <w:t>&lt; 2, also called Poisson-gamma distributions, which are suited to a response variable with positive, continuous values and observations of zero. Diagnostic plots of residuals were used to assess which of the competing response distributions provided the best fit</w:t>
      </w:r>
      <w:r w:rsidR="002B798C">
        <w:t>s</w:t>
      </w:r>
      <w:r>
        <w:t xml:space="preserve"> to the data. The GAM</w:t>
      </w:r>
      <w:r w:rsidR="002B798C">
        <w:t>s were</w:t>
      </w:r>
      <w:r>
        <w:t xml:space="preserve"> restricted to smooth functions (‘smoothers’) of single covariates</w:t>
      </w:r>
      <w:r w:rsidR="00C16BCD">
        <w:t xml:space="preserve"> </w:t>
      </w:r>
      <w:r>
        <w:t xml:space="preserve">and </w:t>
      </w:r>
      <w:r w:rsidR="002B798C">
        <w:t xml:space="preserve">used </w:t>
      </w:r>
      <w:r>
        <w:t xml:space="preserve">a log link function. </w:t>
      </w:r>
    </w:p>
    <w:p w:rsidR="00C875AA" w:rsidRDefault="005707F5" w:rsidP="00C875AA">
      <w:pPr>
        <w:spacing w:line="360" w:lineRule="auto"/>
      </w:pPr>
      <w:r w:rsidRPr="00606775">
        <w:t>The GAMs were fitted in R</w:t>
      </w:r>
      <w:r w:rsidR="002564ED">
        <w:t xml:space="preserve"> </w:t>
      </w:r>
      <w:r w:rsidR="002854AF">
        <w:fldChar w:fldCharType="begin"/>
      </w:r>
      <w:r w:rsidR="004D49D2">
        <w:instrText xml:space="preserve"> ADDIN EN.CITE &lt;EndNote&gt;&lt;Cite&gt;&lt;Author&gt;R Development Core Team&lt;/Author&gt;&lt;Year&gt;2010&lt;/Year&gt;&lt;RecNum&gt;159&lt;/RecNum&gt;&lt;DisplayText&gt;(R Development Core Team, 2010)&lt;/DisplayText&gt;&lt;record&gt;&lt;rec-number&gt;159&lt;/rec-number&gt;&lt;foreign-keys&gt;&lt;key app="EN" db-id="vtva2s0v3ez5weedpwxv2rzyrpadfzv9wwzv"&gt;159&lt;/key&gt;&lt;/foreign-keys&gt;&lt;ref-type name="Generic"&gt;13&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2854AF">
        <w:fldChar w:fldCharType="separate"/>
      </w:r>
      <w:r w:rsidR="004D49D2">
        <w:rPr>
          <w:noProof/>
        </w:rPr>
        <w:t>(</w:t>
      </w:r>
      <w:hyperlink w:anchor="_ENREF_53" w:tooltip="R Development Core Team, 2010 #159" w:history="1">
        <w:r w:rsidR="00796198">
          <w:rPr>
            <w:noProof/>
          </w:rPr>
          <w:t>R Development Core Team, 2010</w:t>
        </w:r>
      </w:hyperlink>
      <w:r w:rsidR="004D49D2">
        <w:rPr>
          <w:noProof/>
        </w:rPr>
        <w:t>)</w:t>
      </w:r>
      <w:r w:rsidR="002854AF">
        <w:fldChar w:fldCharType="end"/>
      </w:r>
      <w:r w:rsidRPr="00606775">
        <w:t xml:space="preserve"> usin</w:t>
      </w:r>
      <w:r>
        <w:t xml:space="preserve">g the </w:t>
      </w:r>
      <w:proofErr w:type="spellStart"/>
      <w:r>
        <w:t>mgcv</w:t>
      </w:r>
      <w:proofErr w:type="spellEnd"/>
      <w:r>
        <w:t xml:space="preserve"> library</w:t>
      </w:r>
      <w:r w:rsidR="00372851">
        <w:t xml:space="preserve"> </w:t>
      </w:r>
      <w:r w:rsidR="002854AF">
        <w:fldChar w:fldCharType="begin"/>
      </w:r>
      <w:r w:rsidR="00095AF2">
        <w:instrText xml:space="preserve"> ADDIN EN.CITE &lt;EndNote&gt;&lt;Cite&gt;&lt;Author&gt;Wood&lt;/Author&gt;&lt;Year&gt;2006&lt;/Year&gt;&lt;RecNum&gt;151&lt;/RecNum&gt;&lt;DisplayText&gt;(Wood, 2006)&lt;/DisplayText&gt;&lt;record&gt;&lt;rec-number&gt;151&lt;/rec-number&gt;&lt;foreign-keys&gt;&lt;key app="EN" db-id="vtva2s0v3ez5weedpwxv2rzyrpadfzv9wwzv"&gt;151&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USA&lt;/pub-location&gt;&lt;publisher&gt;Chapman and Hall/CRC&lt;/publisher&gt;&lt;urls&gt;&lt;/urls&gt;&lt;/record&gt;&lt;/Cite&gt;&lt;/EndNote&gt;</w:instrText>
      </w:r>
      <w:r w:rsidR="002854AF">
        <w:fldChar w:fldCharType="separate"/>
      </w:r>
      <w:r w:rsidR="004D49D2">
        <w:rPr>
          <w:noProof/>
        </w:rPr>
        <w:t>(</w:t>
      </w:r>
      <w:hyperlink w:anchor="_ENREF_76" w:tooltip="Wood, 2006 #151" w:history="1">
        <w:r w:rsidR="00796198">
          <w:rPr>
            <w:noProof/>
          </w:rPr>
          <w:t>Wood, 2006</w:t>
        </w:r>
      </w:hyperlink>
      <w:r w:rsidR="004D49D2">
        <w:rPr>
          <w:noProof/>
        </w:rPr>
        <w:t>)</w:t>
      </w:r>
      <w:r w:rsidR="002854AF">
        <w:fldChar w:fldCharType="end"/>
      </w:r>
      <w:r>
        <w:t xml:space="preserve">. </w:t>
      </w:r>
      <w:r w:rsidR="00C875AA">
        <w:t xml:space="preserve">Isotropic thin plate regression </w:t>
      </w:r>
      <w:proofErr w:type="spellStart"/>
      <w:r w:rsidR="00C875AA">
        <w:t>splines</w:t>
      </w:r>
      <w:proofErr w:type="spellEnd"/>
      <w:r w:rsidR="003B0A6D">
        <w:t xml:space="preserve"> (s)</w:t>
      </w:r>
      <w:r w:rsidR="00C875AA">
        <w:t xml:space="preserve"> were </w:t>
      </w:r>
      <w:r w:rsidR="007906F1">
        <w:t xml:space="preserve">selected </w:t>
      </w:r>
      <w:r w:rsidR="00813E39">
        <w:t xml:space="preserve"> </w:t>
      </w:r>
      <w:r w:rsidR="00EA5E34">
        <w:t xml:space="preserve">and the </w:t>
      </w:r>
      <w:r w:rsidR="00C875AA">
        <w:t xml:space="preserve">optimal degree of smoothing for each term was chosen automatically using the generalised cross-validation (GCV) method, with the gamma </w:t>
      </w:r>
      <w:r w:rsidR="007906F1">
        <w:t>multiplier</w:t>
      </w:r>
      <w:r w:rsidR="00C875AA">
        <w:t xml:space="preserve"> set to 1.4 to avoid over-fitting </w:t>
      </w:r>
      <w:r w:rsidR="00813E39">
        <w:t xml:space="preserve"> </w:t>
      </w:r>
      <w:r w:rsidR="002854AF">
        <w:fldChar w:fldCharType="begin"/>
      </w:r>
      <w:r w:rsidR="004D49D2">
        <w:instrText xml:space="preserve"> ADDIN EN.CITE &lt;EndNote&gt;&lt;Cite&gt;&lt;Author&gt;Kim&lt;/Author&gt;&lt;Year&gt;2004&lt;/Year&gt;&lt;RecNum&gt;150&lt;/RecNum&gt;&lt;DisplayText&gt;(Kim and Gu, 2004)&lt;/DisplayText&gt;&lt;record&gt;&lt;rec-number&gt;150&lt;/rec-number&gt;&lt;foreign-keys&gt;&lt;key app="EN" db-id="vtva2s0v3ez5weedpwxv2rzyrpadfzv9wwzv"&gt;150&lt;/key&gt;&lt;/foreign-keys&gt;&lt;ref-type name="Journal Article"&gt;17&lt;/ref-type&gt;&lt;contributors&gt;&lt;authors&gt;&lt;author&gt;Kim, Y. J.&lt;/author&gt;&lt;author&gt;Gu, C.&lt;/author&gt;&lt;/authors&gt;&lt;/contributors&gt;&lt;titles&gt;&lt;title&gt;Smoothing spline Gaussian regression: more scalable computation via efficient approximation&lt;/title&gt;&lt;secondary-title&gt;Journal of the Royal Statistical Society Series B-Statistical Methodology&lt;/secondary-title&gt;&lt;/titles&gt;&lt;periodical&gt;&lt;full-title&gt;Journal of the Royal Statistical Society Series B-Statistical Methodology&lt;/full-title&gt;&lt;/periodical&gt;&lt;pages&gt;337-356&lt;/pages&gt;&lt;volume&gt;66&lt;/volume&gt;&lt;dates&gt;&lt;year&gt;2004&lt;/year&gt;&lt;pub-dates&gt;&lt;date&gt;2004&lt;/date&gt;&lt;/pub-dates&gt;&lt;/dates&gt;&lt;isbn&gt;1369-7412&lt;/isbn&gt;&lt;accession-num&gt;WOS:000221244000005&lt;/accession-num&gt;&lt;urls&gt;&lt;related-urls&gt;&lt;url&gt;&amp;lt;Go to ISI&amp;gt;://WOS:000221244000005&lt;/url&gt;&lt;/related-urls&gt;&lt;/urls&gt;&lt;electronic-resource-num&gt;10.1046/j.1369-7412.2003.05316.x&lt;/electronic-resource-num&gt;&lt;/record&gt;&lt;/Cite&gt;&lt;/EndNote&gt;</w:instrText>
      </w:r>
      <w:r w:rsidR="002854AF">
        <w:fldChar w:fldCharType="separate"/>
      </w:r>
      <w:r w:rsidR="004D49D2">
        <w:rPr>
          <w:noProof/>
        </w:rPr>
        <w:t>(</w:t>
      </w:r>
      <w:hyperlink w:anchor="_ENREF_33" w:tooltip="Kim, 2004 #150" w:history="1">
        <w:r w:rsidR="00796198">
          <w:rPr>
            <w:noProof/>
          </w:rPr>
          <w:t>Kim and Gu, 2004</w:t>
        </w:r>
      </w:hyperlink>
      <w:r w:rsidR="004D49D2">
        <w:rPr>
          <w:noProof/>
        </w:rPr>
        <w:t>)</w:t>
      </w:r>
      <w:r w:rsidR="002854AF">
        <w:fldChar w:fldCharType="end"/>
      </w:r>
      <w:r w:rsidR="008B36CB">
        <w:t>.</w:t>
      </w:r>
      <w:r w:rsidR="00C875AA">
        <w:t xml:space="preserve"> Where the resulting smoothers appeared to over-fit the data, particularly in areas with few data, the degree of smoothing was modified manually </w:t>
      </w:r>
      <w:r w:rsidR="002854AF">
        <w:fldChar w:fldCharType="begin"/>
      </w:r>
      <w:r w:rsidR="00095AF2">
        <w:instrText xml:space="preserve"> ADDIN EN.CITE &lt;EndNote&gt;&lt;Cite&gt;&lt;Author&gt;Zuur&lt;/Author&gt;&lt;Year&gt;2009&lt;/Year&gt;&lt;RecNum&gt;152&lt;/RecNum&gt;&lt;DisplayText&gt;(Zuur et al., 2009)&lt;/DisplayText&gt;&lt;record&gt;&lt;rec-number&gt;152&lt;/rec-number&gt;&lt;foreign-keys&gt;&lt;key app="EN" db-id="vtva2s0v3ez5weedpwxv2rzyrpadfzv9wwzv"&gt;152&lt;/key&gt;&lt;/foreign-keys&gt;&lt;ref-type name="Book"&gt;6&lt;/ref-type&gt;&lt;contributors&gt;&lt;authors&gt;&lt;author&gt;Zuur, A. F.&lt;/author&gt;&lt;author&gt;Ieno, Elena N.&lt;/author&gt;&lt;author&gt;Walker, N.J.&lt;/author&gt;&lt;author&gt;Saveliev, A.A.&lt;/author&gt;&lt;author&gt;Smith, G.M.&lt;/author&gt;&lt;/authors&gt;&lt;/contributors&gt;&lt;titles&gt;&lt;title&gt;Mixed Effects Models and Extensions in Ecology with R&lt;/title&gt;&lt;/titles&gt;&lt;dates&gt;&lt;year&gt;2009&lt;/year&gt;&lt;/dates&gt;&lt;pub-location&gt;New York&lt;/pub-location&gt;&lt;publisher&gt;Springer&lt;/publisher&gt;&lt;urls&gt;&lt;/urls&gt;&lt;/record&gt;&lt;/Cite&gt;&lt;/EndNote&gt;</w:instrText>
      </w:r>
      <w:r w:rsidR="002854AF">
        <w:fldChar w:fldCharType="separate"/>
      </w:r>
      <w:r w:rsidR="004D49D2">
        <w:rPr>
          <w:noProof/>
        </w:rPr>
        <w:t>(</w:t>
      </w:r>
      <w:hyperlink w:anchor="_ENREF_78" w:tooltip="Zuur, 2009 #152" w:history="1">
        <w:r w:rsidR="00796198">
          <w:rPr>
            <w:noProof/>
          </w:rPr>
          <w:t>Zuur et al., 2009</w:t>
        </w:r>
      </w:hyperlink>
      <w:r w:rsidR="004D49D2">
        <w:rPr>
          <w:noProof/>
        </w:rPr>
        <w:t>)</w:t>
      </w:r>
      <w:r w:rsidR="002854AF">
        <w:fldChar w:fldCharType="end"/>
      </w:r>
      <w:r w:rsidR="00196202">
        <w:t>.</w:t>
      </w:r>
      <w:r w:rsidR="00813758">
        <w:t xml:space="preserve"> </w:t>
      </w:r>
    </w:p>
    <w:p w:rsidR="00C875AA" w:rsidRDefault="00B47B33" w:rsidP="00D35A0A">
      <w:pPr>
        <w:spacing w:line="360" w:lineRule="auto"/>
      </w:pPr>
      <w:r>
        <w:t xml:space="preserve">A forward model selection procedure was adopted to identify the optimal model for each </w:t>
      </w:r>
      <w:proofErr w:type="spellStart"/>
      <w:r>
        <w:t>subregion</w:t>
      </w:r>
      <w:proofErr w:type="spellEnd"/>
      <w:r>
        <w:t xml:space="preserve"> and the </w:t>
      </w:r>
      <w:r w:rsidR="00204C45">
        <w:t xml:space="preserve">whole </w:t>
      </w:r>
      <w:r w:rsidR="008971C4">
        <w:t xml:space="preserve">study </w:t>
      </w:r>
      <w:r>
        <w:t>area.</w:t>
      </w:r>
      <w:r w:rsidRPr="00D35A0A">
        <w:t xml:space="preserve"> </w:t>
      </w:r>
      <w:r>
        <w:t xml:space="preserve">Automatic model selection procedures were </w:t>
      </w:r>
      <w:r w:rsidR="00173ADD">
        <w:t xml:space="preserve">discounted </w:t>
      </w:r>
      <w:r>
        <w:t xml:space="preserve">for </w:t>
      </w:r>
      <w:r>
        <w:lastRenderedPageBreak/>
        <w:t xml:space="preserve">a number of reasons, including the high degree of </w:t>
      </w:r>
      <w:proofErr w:type="spellStart"/>
      <w:r>
        <w:t>collinearity</w:t>
      </w:r>
      <w:proofErr w:type="spellEnd"/>
      <w:r>
        <w:t xml:space="preserve"> in some pairs of explanatory variables </w:t>
      </w:r>
      <w:r w:rsidR="002854AF">
        <w:fldChar w:fldCharType="begin"/>
      </w:r>
      <w:r w:rsidR="00095AF2">
        <w:instrText xml:space="preserve"> ADDIN EN.CITE &lt;EndNote&gt;&lt;Cite&gt;&lt;Author&gt;Zuur&lt;/Author&gt;&lt;Year&gt;2009&lt;/Year&gt;&lt;RecNum&gt;152&lt;/RecNum&gt;&lt;DisplayText&gt;(Zuur et al., 2009)&lt;/DisplayText&gt;&lt;record&gt;&lt;rec-number&gt;152&lt;/rec-number&gt;&lt;foreign-keys&gt;&lt;key app="EN" db-id="vtva2s0v3ez5weedpwxv2rzyrpadfzv9wwzv"&gt;152&lt;/key&gt;&lt;/foreign-keys&gt;&lt;ref-type name="Book"&gt;6&lt;/ref-type&gt;&lt;contributors&gt;&lt;authors&gt;&lt;author&gt;Zuur, A. F.&lt;/author&gt;&lt;author&gt;Ieno, Elena N.&lt;/author&gt;&lt;author&gt;Walker, N.J.&lt;/author&gt;&lt;author&gt;Saveliev, A.A.&lt;/author&gt;&lt;author&gt;Smith, G.M.&lt;/author&gt;&lt;/authors&gt;&lt;/contributors&gt;&lt;titles&gt;&lt;title&gt;Mixed Effects Models and Extensions in Ecology with R&lt;/title&gt;&lt;/titles&gt;&lt;dates&gt;&lt;year&gt;2009&lt;/year&gt;&lt;/dates&gt;&lt;pub-location&gt;New York&lt;/pub-location&gt;&lt;publisher&gt;Springer&lt;/publisher&gt;&lt;urls&gt;&lt;/urls&gt;&lt;/record&gt;&lt;/Cite&gt;&lt;/EndNote&gt;</w:instrText>
      </w:r>
      <w:r w:rsidR="002854AF">
        <w:fldChar w:fldCharType="separate"/>
      </w:r>
      <w:r w:rsidR="004D49D2">
        <w:rPr>
          <w:noProof/>
        </w:rPr>
        <w:t>(</w:t>
      </w:r>
      <w:hyperlink w:anchor="_ENREF_78" w:tooltip="Zuur, 2009 #152" w:history="1">
        <w:r w:rsidR="00796198">
          <w:rPr>
            <w:noProof/>
          </w:rPr>
          <w:t>Zuur et al., 2009</w:t>
        </w:r>
      </w:hyperlink>
      <w:r w:rsidR="004D49D2">
        <w:rPr>
          <w:noProof/>
        </w:rPr>
        <w:t>)</w:t>
      </w:r>
      <w:r w:rsidR="002854AF">
        <w:fldChar w:fldCharType="end"/>
      </w:r>
      <w:r>
        <w:t xml:space="preserve"> and the small sample size for the South Georgia Shelf </w:t>
      </w:r>
      <w:proofErr w:type="spellStart"/>
      <w:r>
        <w:t>subregion</w:t>
      </w:r>
      <w:proofErr w:type="spellEnd"/>
      <w:r>
        <w:t xml:space="preserve">. </w:t>
      </w:r>
      <w:r w:rsidR="00C875AA">
        <w:t xml:space="preserve">In the first round of model selection, each GAM included a single explanatory variable. The models with </w:t>
      </w:r>
      <w:r w:rsidR="00DD5D76">
        <w:t xml:space="preserve">the </w:t>
      </w:r>
      <w:r w:rsidR="00C875AA">
        <w:t>explanatory variable</w:t>
      </w:r>
      <w:r w:rsidR="00DD5D76">
        <w:t>s</w:t>
      </w:r>
      <w:r w:rsidR="005A6447">
        <w:t xml:space="preserve"> significant </w:t>
      </w:r>
      <w:r w:rsidR="00C875AA">
        <w:t xml:space="preserve">at </w:t>
      </w:r>
      <w:r w:rsidR="0019377B">
        <w:t>P</w:t>
      </w:r>
      <w:r w:rsidR="004205FA">
        <w:t xml:space="preserve"> </w:t>
      </w:r>
      <w:r w:rsidR="0019377B">
        <w:t>&lt;</w:t>
      </w:r>
      <w:r w:rsidR="004205FA">
        <w:t xml:space="preserve"> </w:t>
      </w:r>
      <w:r w:rsidR="0019377B">
        <w:t xml:space="preserve">0.05 </w:t>
      </w:r>
      <w:r w:rsidR="00C875AA">
        <w:t xml:space="preserve">were compared and the one with the lowest </w:t>
      </w:r>
      <w:proofErr w:type="spellStart"/>
      <w:r>
        <w:t>Akaike</w:t>
      </w:r>
      <w:proofErr w:type="spellEnd"/>
      <w:r>
        <w:t xml:space="preserve"> </w:t>
      </w:r>
      <w:r w:rsidR="00095A28">
        <w:t>I</w:t>
      </w:r>
      <w:r>
        <w:t>nformation Criteria (AIC)</w:t>
      </w:r>
      <w:r w:rsidR="00C875AA">
        <w:t xml:space="preserve"> was selected as </w:t>
      </w:r>
      <w:r w:rsidR="00C875AA" w:rsidRPr="00BC132F">
        <w:t xml:space="preserve">the </w:t>
      </w:r>
      <w:r w:rsidR="00C875AA">
        <w:t xml:space="preserve">best model. Next, GAMs with two explanatory variables, comprising the variable selected in the first round and </w:t>
      </w:r>
      <w:r w:rsidR="005A6447">
        <w:t xml:space="preserve">each of </w:t>
      </w:r>
      <w:r w:rsidR="00C875AA">
        <w:t xml:space="preserve">the remaining uncorrelated </w:t>
      </w:r>
      <w:r w:rsidR="00C875AA" w:rsidRPr="00711F78">
        <w:t xml:space="preserve">variables </w:t>
      </w:r>
      <w:r w:rsidR="002854AF">
        <w:fldChar w:fldCharType="begin"/>
      </w:r>
      <w:r w:rsidR="00491131">
        <w:instrText xml:space="preserve"> ADDIN EN.CITE &lt;EndNote&gt;&lt;Cite&gt;&lt;Author&gt;Booth&lt;/Author&gt;&lt;Year&gt;1994&lt;/Year&gt;&lt;RecNum&gt;140&lt;/RecNum&gt;&lt;Prefix&gt;|r|&amp;lt;0.5`; &lt;/Prefix&gt;&lt;DisplayText&gt;(|r|&amp;lt;0.5; Booth et al., 1994)&lt;/DisplayText&gt;&lt;record&gt;&lt;rec-number&gt;140&lt;/rec-number&gt;&lt;foreign-keys&gt;&lt;key app="EN" db-id="vtva2s0v3ez5weedpwxv2rzyrpadfzv9wwzv"&gt;140&lt;/key&gt;&lt;/foreign-keys&gt;&lt;ref-type name="Generic"&gt;13&lt;/ref-type&gt;&lt;contributors&gt;&lt;authors&gt;&lt;author&gt;Booth, G. D.&lt;/author&gt;&lt;author&gt;Niccolucci, M. J.&lt;/author&gt;&lt;author&gt;Schuster, E. G.&lt;/author&gt;&lt;/authors&gt;&lt;/contributors&gt;&lt;titles&gt;&lt;title&gt;Identifying proxy sets in multiple linear-regression: an aid to better coefficient interpretation&lt;/title&gt;&lt;/titles&gt;&lt;pages&gt;1-13&lt;/pages&gt;&lt;number&gt;470&lt;/number&gt;&lt;dates&gt;&lt;year&gt;1994&lt;/year&gt;&lt;pub-dates&gt;&lt;date&gt;Jan&lt;/date&gt;&lt;/pub-dates&gt;&lt;/dates&gt;&lt;pub-location&gt;United States Department of Agriculture, Forest Service, Ogden, USA&lt;/pub-location&gt;&lt;publisher&gt;Research paper INT-470&lt;/publisher&gt;&lt;isbn&gt;0146-3551&lt;/isbn&gt;&lt;accession-num&gt;WOS:A1994MY27500001&lt;/accession-num&gt;&lt;urls&gt;&lt;related-urls&gt;&lt;url&gt;&amp;lt;Go to ISI&amp;gt;://WOS:A1994MY27500001&lt;/url&gt;&lt;/related-urls&gt;&lt;/urls&gt;&lt;/record&gt;&lt;/Cite&gt;&lt;/EndNote&gt;</w:instrText>
      </w:r>
      <w:r w:rsidR="002854AF">
        <w:fldChar w:fldCharType="separate"/>
      </w:r>
      <w:r w:rsidR="004D49D2">
        <w:rPr>
          <w:noProof/>
        </w:rPr>
        <w:t>(</w:t>
      </w:r>
      <w:hyperlink w:anchor="_ENREF_3" w:tooltip="Booth, 1994 #140" w:history="1">
        <w:r w:rsidR="00796198">
          <w:rPr>
            <w:noProof/>
          </w:rPr>
          <w:t>|r|</w:t>
        </w:r>
        <w:r w:rsidR="007007EF">
          <w:rPr>
            <w:noProof/>
          </w:rPr>
          <w:t xml:space="preserve"> </w:t>
        </w:r>
        <w:r w:rsidR="00796198">
          <w:rPr>
            <w:noProof/>
          </w:rPr>
          <w:t>&lt;</w:t>
        </w:r>
        <w:r w:rsidR="007007EF">
          <w:rPr>
            <w:noProof/>
          </w:rPr>
          <w:t xml:space="preserve"> </w:t>
        </w:r>
        <w:r w:rsidR="00796198">
          <w:rPr>
            <w:noProof/>
          </w:rPr>
          <w:t>0.5; Booth et al., 1994</w:t>
        </w:r>
      </w:hyperlink>
      <w:r w:rsidR="004D49D2">
        <w:rPr>
          <w:noProof/>
        </w:rPr>
        <w:t>)</w:t>
      </w:r>
      <w:r w:rsidR="002854AF">
        <w:fldChar w:fldCharType="end"/>
      </w:r>
      <w:r w:rsidR="00734177">
        <w:t xml:space="preserve"> </w:t>
      </w:r>
      <w:r w:rsidR="00C875AA" w:rsidRPr="0051722A">
        <w:t>were</w:t>
      </w:r>
      <w:r w:rsidR="00734355">
        <w:t xml:space="preserve"> fitted. Competing models, i.e.</w:t>
      </w:r>
      <w:r w:rsidR="00C875AA">
        <w:t xml:space="preserve"> those </w:t>
      </w:r>
      <w:r w:rsidR="0000012F">
        <w:t xml:space="preserve">with </w:t>
      </w:r>
      <w:r w:rsidR="00D953A1">
        <w:t xml:space="preserve">both </w:t>
      </w:r>
      <w:r w:rsidR="00734355">
        <w:t>explanatory variable</w:t>
      </w:r>
      <w:r w:rsidR="00D953A1">
        <w:t>s significant at P &lt; 0.05</w:t>
      </w:r>
      <w:r w:rsidR="00734355">
        <w:t xml:space="preserve">, </w:t>
      </w:r>
      <w:r w:rsidR="0000012F">
        <w:t xml:space="preserve">lower AIC </w:t>
      </w:r>
      <w:r w:rsidR="0019377B">
        <w:t xml:space="preserve">than the </w:t>
      </w:r>
      <w:r w:rsidR="00734355">
        <w:t xml:space="preserve">best model from the previous round and </w:t>
      </w:r>
      <w:r w:rsidR="0000012F">
        <w:t xml:space="preserve">that </w:t>
      </w:r>
      <w:r w:rsidR="00EF7DE6">
        <w:t xml:space="preserve">produced a reasonable </w:t>
      </w:r>
      <w:r w:rsidR="0019377B">
        <w:t>(&gt;</w:t>
      </w:r>
      <w:r w:rsidR="0019377B" w:rsidRPr="0000012F">
        <w:t xml:space="preserve"> 3%</w:t>
      </w:r>
      <w:r w:rsidR="0019377B">
        <w:t xml:space="preserve">) </w:t>
      </w:r>
      <w:r w:rsidR="00EF7DE6">
        <w:t xml:space="preserve">increase in </w:t>
      </w:r>
      <w:r w:rsidR="00C875AA">
        <w:t>explained deviance</w:t>
      </w:r>
      <w:r w:rsidR="00734355">
        <w:t>,</w:t>
      </w:r>
      <w:r w:rsidR="00C875AA">
        <w:t xml:space="preserve"> </w:t>
      </w:r>
      <w:r w:rsidR="00C875AA" w:rsidRPr="0000012F">
        <w:t xml:space="preserve">were </w:t>
      </w:r>
      <w:r w:rsidR="0019377B">
        <w:t xml:space="preserve">retained </w:t>
      </w:r>
      <w:r w:rsidR="00C875AA">
        <w:t xml:space="preserve">and the one with the lowest AIC was considered to be the best. </w:t>
      </w:r>
      <w:r w:rsidR="00300C37">
        <w:t xml:space="preserve">An F-test </w:t>
      </w:r>
      <w:r w:rsidR="002854AF">
        <w:fldChar w:fldCharType="begin"/>
      </w:r>
      <w:r w:rsidR="00095AF2">
        <w:instrText xml:space="preserve"> ADDIN EN.CITE &lt;EndNote&gt;&lt;Cite&gt;&lt;Author&gt;Wood&lt;/Author&gt;&lt;Year&gt;2006&lt;/Year&gt;&lt;RecNum&gt;151&lt;/RecNum&gt;&lt;DisplayText&gt;(Wood, 2006)&lt;/DisplayText&gt;&lt;record&gt;&lt;rec-number&gt;151&lt;/rec-number&gt;&lt;foreign-keys&gt;&lt;key app="EN" db-id="vtva2s0v3ez5weedpwxv2rzyrpadfzv9wwzv"&gt;151&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USA&lt;/pub-location&gt;&lt;publisher&gt;Chapman and Hall/CRC&lt;/publisher&gt;&lt;urls&gt;&lt;/urls&gt;&lt;/record&gt;&lt;/Cite&gt;&lt;/EndNote&gt;</w:instrText>
      </w:r>
      <w:r w:rsidR="002854AF">
        <w:fldChar w:fldCharType="separate"/>
      </w:r>
      <w:r w:rsidR="00300C37">
        <w:rPr>
          <w:noProof/>
        </w:rPr>
        <w:t>(</w:t>
      </w:r>
      <w:hyperlink w:anchor="_ENREF_76" w:tooltip="Wood, 2006 #151" w:history="1">
        <w:r w:rsidR="00796198">
          <w:rPr>
            <w:noProof/>
          </w:rPr>
          <w:t>Wood, 2006</w:t>
        </w:r>
      </w:hyperlink>
      <w:r w:rsidR="00300C37">
        <w:rPr>
          <w:noProof/>
        </w:rPr>
        <w:t>)</w:t>
      </w:r>
      <w:r w:rsidR="002854AF">
        <w:fldChar w:fldCharType="end"/>
      </w:r>
      <w:r w:rsidR="00D615AF">
        <w:t xml:space="preserve"> was used to determine whether the inclusion of an interaction term between selected nominal and continuous explanatory variables further improved the model fit. </w:t>
      </w:r>
      <w:r w:rsidR="00C875AA">
        <w:t xml:space="preserve">This process was </w:t>
      </w:r>
      <w:r w:rsidR="0019377B">
        <w:t xml:space="preserve">repeated </w:t>
      </w:r>
      <w:r w:rsidR="00C875AA">
        <w:t>in subsequent rounds</w:t>
      </w:r>
      <w:r w:rsidR="005A6447">
        <w:t>, each with one additional explanatory variable,</w:t>
      </w:r>
      <w:r w:rsidR="00C875AA">
        <w:t xml:space="preserve"> until no </w:t>
      </w:r>
      <w:r w:rsidR="0019377B">
        <w:t xml:space="preserve">new </w:t>
      </w:r>
      <w:r w:rsidR="00C875AA">
        <w:t>competing models were generated.</w:t>
      </w:r>
    </w:p>
    <w:p w:rsidR="00BC5414" w:rsidRDefault="00C875AA" w:rsidP="00E540BE">
      <w:pPr>
        <w:spacing w:line="360" w:lineRule="auto"/>
      </w:pPr>
      <w:r>
        <w:t xml:space="preserve">Potential heterogeneity and other problems with the </w:t>
      </w:r>
      <w:r w:rsidR="00A57EF2">
        <w:t xml:space="preserve">resulting </w:t>
      </w:r>
      <w:r>
        <w:t xml:space="preserve">model </w:t>
      </w:r>
      <w:r w:rsidR="00A57EF2">
        <w:t xml:space="preserve">specifications </w:t>
      </w:r>
      <w:r>
        <w:t xml:space="preserve">were assessed using </w:t>
      </w:r>
      <w:r w:rsidRPr="00AC3464">
        <w:t>the standard GAM diagnostic plots</w:t>
      </w:r>
      <w:r w:rsidR="001F0865">
        <w:t xml:space="preserve">. </w:t>
      </w:r>
      <w:r w:rsidR="00DD5D76">
        <w:t xml:space="preserve">The </w:t>
      </w:r>
      <w:r w:rsidRPr="00AC3464">
        <w:t>auto correlation function</w:t>
      </w:r>
      <w:r w:rsidR="00DD5D76">
        <w:t>s</w:t>
      </w:r>
      <w:r w:rsidRPr="00AC3464">
        <w:t xml:space="preserve"> (ACF) of the model residuals were also </w:t>
      </w:r>
      <w:r w:rsidR="00DD5D76">
        <w:t>plotted</w:t>
      </w:r>
      <w:r w:rsidR="00DD5D76" w:rsidRPr="00AC3464">
        <w:t xml:space="preserve"> </w:t>
      </w:r>
      <w:r w:rsidRPr="00AC3464">
        <w:t>to investigate</w:t>
      </w:r>
      <w:r>
        <w:t xml:space="preserve"> whether any spatial autocorrelation remained beyond that accounted for by the explanatory variables. The ACF plots for the models fitted to the 10</w:t>
      </w:r>
      <w:r w:rsidR="00FD695C">
        <w:t xml:space="preserve"> </w:t>
      </w:r>
      <w:r>
        <w:t xml:space="preserve">nm data for the </w:t>
      </w:r>
      <w:r w:rsidR="005A54E7">
        <w:t xml:space="preserve">whole </w:t>
      </w:r>
      <w:r w:rsidR="00BB4CAA">
        <w:t>study</w:t>
      </w:r>
      <w:r>
        <w:t xml:space="preserve"> area and</w:t>
      </w:r>
      <w:r w:rsidR="00BB4CAA">
        <w:t xml:space="preserve"> the</w:t>
      </w:r>
      <w:r>
        <w:t xml:space="preserve"> </w:t>
      </w:r>
      <w:r w:rsidR="005A54E7">
        <w:t xml:space="preserve">Open </w:t>
      </w:r>
      <w:r w:rsidR="00332C8A">
        <w:t>O</w:t>
      </w:r>
      <w:r>
        <w:t xml:space="preserve">cean </w:t>
      </w:r>
      <w:proofErr w:type="spellStart"/>
      <w:r>
        <w:t>subregion</w:t>
      </w:r>
      <w:proofErr w:type="spellEnd"/>
      <w:r>
        <w:t xml:space="preserve"> showed clear residual correlation and the corresponding GAM diagnostic plots suggested that the distributional assumptions of the model were </w:t>
      </w:r>
      <w:r w:rsidR="00DD5D76">
        <w:t>in</w:t>
      </w:r>
      <w:r>
        <w:t xml:space="preserve">appropriate. These </w:t>
      </w:r>
      <w:r w:rsidR="00DD5D76">
        <w:t>issue</w:t>
      </w:r>
      <w:r>
        <w:t xml:space="preserve">s are typical </w:t>
      </w:r>
      <w:r w:rsidR="00B74B89">
        <w:t xml:space="preserve">of </w:t>
      </w:r>
      <w:r>
        <w:t>statistical analyses of marine at-sea survey data that, as a consequence of the highly patchy spatial distribution of marine organisms</w:t>
      </w:r>
      <w:r w:rsidR="00E4678C">
        <w:t>,</w:t>
      </w:r>
      <w:r>
        <w:t xml:space="preserve"> are characteristically spatially correlated and have an excess of zero or low values</w:t>
      </w:r>
      <w:r w:rsidR="00FA4066">
        <w:t xml:space="preserve"> </w:t>
      </w:r>
      <w:r w:rsidR="002854AF">
        <w:fldChar w:fldCharType="begin"/>
      </w:r>
      <w:r w:rsidR="004D49D2">
        <w:instrText xml:space="preserve"> ADDIN EN.CITE &lt;EndNote&gt;&lt;Cite&gt;&lt;Author&gt;Ciannelli&lt;/Author&gt;&lt;Year&gt;2008&lt;/Year&gt;&lt;RecNum&gt;68&lt;/RecNum&gt;&lt;DisplayText&gt;(Ciannelli et al., 2008)&lt;/DisplayText&gt;&lt;record&gt;&lt;rec-number&gt;68&lt;/rec-number&gt;&lt;foreign-keys&gt;&lt;key app="EN" db-id="vtva2s0v3ez5weedpwxv2rzyrpadfzv9wwzv"&gt;68&lt;/key&gt;&lt;/foreign-keys&gt;&lt;ref-type name="Journal Article"&gt;17&lt;/ref-type&gt;&lt;contributors&gt;&lt;authors&gt;&lt;author&gt;Ciannelli, L.&lt;/author&gt;&lt;author&gt;Fauchald, P.&lt;/author&gt;&lt;author&gt;Chan, K. S.&lt;/author&gt;&lt;author&gt;Agostini, V. N.&lt;/author&gt;&lt;author&gt;Dingsor, G. E.&lt;/author&gt;&lt;/authors&gt;&lt;/contributors&gt;&lt;titles&gt;&lt;title&gt;Spatial fisheries ecology: Recent progress and future prospects&lt;/title&gt;&lt;secondary-title&gt;Journal of Marine Systems&lt;/secondary-title&gt;&lt;/titles&gt;&lt;periodical&gt;&lt;full-title&gt;Journal of Marine Systems&lt;/full-title&gt;&lt;/periodical&gt;&lt;pages&gt;223-236&lt;/pages&gt;&lt;volume&gt;71&lt;/volume&gt;&lt;number&gt;3-4&lt;/number&gt;&lt;dates&gt;&lt;year&gt;2008&lt;/year&gt;&lt;pub-dates&gt;&lt;date&gt;Jun&lt;/date&gt;&lt;/pub-dates&gt;&lt;/dates&gt;&lt;isbn&gt;0924-7963&lt;/isbn&gt;&lt;accession-num&gt;WOS:000256235700002&lt;/accession-num&gt;&lt;urls&gt;&lt;related-urls&gt;&lt;url&gt;&amp;lt;Go to ISI&amp;gt;://WOS:000256235700002&lt;/url&gt;&lt;/related-urls&gt;&lt;/urls&gt;&lt;electronic-resource-num&gt;10.1016/j.jmarsys.2007.02.031&lt;/electronic-resource-num&gt;&lt;/record&gt;&lt;/Cite&gt;&lt;/EndNote&gt;</w:instrText>
      </w:r>
      <w:r w:rsidR="002854AF">
        <w:fldChar w:fldCharType="separate"/>
      </w:r>
      <w:r w:rsidR="004D49D2">
        <w:rPr>
          <w:noProof/>
        </w:rPr>
        <w:t>(</w:t>
      </w:r>
      <w:hyperlink w:anchor="_ENREF_10" w:tooltip="Ciannelli, 2008 #68" w:history="1">
        <w:r w:rsidR="00796198">
          <w:rPr>
            <w:noProof/>
          </w:rPr>
          <w:t>Ciannelli et al., 2008</w:t>
        </w:r>
      </w:hyperlink>
      <w:r w:rsidR="004D49D2">
        <w:rPr>
          <w:noProof/>
        </w:rPr>
        <w:t>)</w:t>
      </w:r>
      <w:r w:rsidR="002854AF">
        <w:fldChar w:fldCharType="end"/>
      </w:r>
      <w:r>
        <w:t xml:space="preserve">. </w:t>
      </w:r>
      <w:r w:rsidR="00DD5D76">
        <w:t>T</w:t>
      </w:r>
      <w:r w:rsidRPr="001018C4">
        <w:t xml:space="preserve">o minimise the effects of spatial heterogeneity in the </w:t>
      </w:r>
      <w:r>
        <w:t>krill data</w:t>
      </w:r>
      <w:r w:rsidR="00F3511E">
        <w:t>,</w:t>
      </w:r>
      <w:r w:rsidR="00BB4CAA">
        <w:t xml:space="preserve"> we repeated </w:t>
      </w:r>
      <w:r w:rsidRPr="001018C4">
        <w:t xml:space="preserve">analyses for </w:t>
      </w:r>
      <w:r>
        <w:t xml:space="preserve">the </w:t>
      </w:r>
      <w:r w:rsidR="00332C8A">
        <w:t xml:space="preserve">whole </w:t>
      </w:r>
      <w:r w:rsidR="00BB4CAA">
        <w:t xml:space="preserve">study area </w:t>
      </w:r>
      <w:r>
        <w:t xml:space="preserve">and </w:t>
      </w:r>
      <w:r w:rsidR="00332C8A">
        <w:t xml:space="preserve">Open </w:t>
      </w:r>
      <w:r w:rsidR="00BB4CAA">
        <w:t xml:space="preserve">Ocean </w:t>
      </w:r>
      <w:proofErr w:type="spellStart"/>
      <w:r w:rsidR="00BB4CAA">
        <w:t>subregion</w:t>
      </w:r>
      <w:proofErr w:type="spellEnd"/>
      <w:r w:rsidR="00BB4CAA">
        <w:t xml:space="preserve"> with </w:t>
      </w:r>
      <w:r w:rsidR="009256DE">
        <w:t>1</w:t>
      </w:r>
      <w:r w:rsidR="003E73A5">
        <w:t xml:space="preserve"> </w:t>
      </w:r>
      <w:r w:rsidR="009256DE">
        <w:t xml:space="preserve">nm </w:t>
      </w:r>
      <w:r w:rsidR="00BB4CAA">
        <w:t>data aggregated at increasingly coarse resolutions (each a multiple of 10</w:t>
      </w:r>
      <w:r w:rsidR="00A80586">
        <w:t xml:space="preserve"> </w:t>
      </w:r>
      <w:r w:rsidR="00BB4CAA">
        <w:t xml:space="preserve">nm) until </w:t>
      </w:r>
      <w:r w:rsidRPr="001018C4">
        <w:t>no remaining autocorrelati</w:t>
      </w:r>
      <w:r>
        <w:t>on was apparent in the ACF plot of the model residuals</w:t>
      </w:r>
      <w:r w:rsidR="00BB4CAA">
        <w:t xml:space="preserve"> </w:t>
      </w:r>
      <w:r w:rsidR="002854AF">
        <w:fldChar w:fldCharType="begin">
          <w:fldData xml:space="preserve">PEVuZE5vdGU+PENpdGU+PEF1dGhvcj5DaWFubmVsbGk8L0F1dGhvcj48WWVhcj4yMDA4PC9ZZWFy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</w:fldData>
        </w:fldChar>
      </w:r>
      <w:r w:rsidR="004D49D2">
        <w:instrText xml:space="preserve"> ADDIN EN.CITE </w:instrText>
      </w:r>
      <w:r w:rsidR="002854AF">
        <w:fldChar w:fldCharType="begin">
          <w:fldData xml:space="preserve">PEVuZE5vdGU+PENpdGU+PEF1dGhvcj5DaWFubmVsbGk8L0F1dGhvcj48WWVhcj4yMDA4PC9ZZWFy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</w:fldData>
        </w:fldChar>
      </w:r>
      <w:r w:rsidR="004D49D2">
        <w:instrText xml:space="preserve"> ADDIN EN.CITE.DATA </w:instrText>
      </w:r>
      <w:r w:rsidR="002854AF">
        <w:fldChar w:fldCharType="end"/>
      </w:r>
      <w:r w:rsidR="002854AF">
        <w:fldChar w:fldCharType="separate"/>
      </w:r>
      <w:r w:rsidR="004D49D2">
        <w:rPr>
          <w:noProof/>
        </w:rPr>
        <w:t>(</w:t>
      </w:r>
      <w:hyperlink w:anchor="_ENREF_16" w:tooltip="Dungan, 2002 #54" w:history="1">
        <w:r w:rsidR="00796198">
          <w:rPr>
            <w:noProof/>
          </w:rPr>
          <w:t>Dungan et al., 2002</w:t>
        </w:r>
      </w:hyperlink>
      <w:r w:rsidR="004D49D2">
        <w:rPr>
          <w:noProof/>
        </w:rPr>
        <w:t xml:space="preserve">; </w:t>
      </w:r>
      <w:hyperlink w:anchor="_ENREF_10" w:tooltip="Ciannelli, 2008 #68" w:history="1">
        <w:r w:rsidR="00796198">
          <w:rPr>
            <w:noProof/>
          </w:rPr>
          <w:t>Ciannelli et al., 2008</w:t>
        </w:r>
      </w:hyperlink>
      <w:r w:rsidR="004D49D2">
        <w:rPr>
          <w:noProof/>
        </w:rPr>
        <w:t>)</w:t>
      </w:r>
      <w:r w:rsidR="002854AF">
        <w:fldChar w:fldCharType="end"/>
      </w:r>
      <w:r>
        <w:t xml:space="preserve">. </w:t>
      </w:r>
      <w:r w:rsidR="00DD5D76">
        <w:t>A</w:t>
      </w:r>
      <w:r>
        <w:t>n offset</w:t>
      </w:r>
      <w:r w:rsidR="00B64C58">
        <w:t>,</w:t>
      </w:r>
      <w:r>
        <w:t xml:space="preserve"> defined as </w:t>
      </w:r>
      <w:r w:rsidR="00113143">
        <w:t xml:space="preserve">natural </w:t>
      </w:r>
      <w:r>
        <w:t>log(number of 1</w:t>
      </w:r>
      <w:r w:rsidR="00417602">
        <w:t xml:space="preserve"> </w:t>
      </w:r>
      <w:r>
        <w:t>nm density values / bin size)</w:t>
      </w:r>
      <w:r w:rsidR="00E4678C">
        <w:t xml:space="preserve">, </w:t>
      </w:r>
      <w:r>
        <w:t xml:space="preserve">was </w:t>
      </w:r>
      <w:r w:rsidRPr="003A4BA5">
        <w:t xml:space="preserve">included in the model definition to account </w:t>
      </w:r>
      <w:r w:rsidR="00BB4CAA">
        <w:t xml:space="preserve">for </w:t>
      </w:r>
      <w:r w:rsidRPr="003A4BA5">
        <w:t>differences in the number of 1</w:t>
      </w:r>
      <w:r w:rsidR="00417602">
        <w:t xml:space="preserve"> </w:t>
      </w:r>
      <w:r w:rsidRPr="003A4BA5">
        <w:t xml:space="preserve">nm density values used to calculate the mean krill density for each </w:t>
      </w:r>
      <w:r w:rsidR="007B7777">
        <w:t>bin</w:t>
      </w:r>
      <w:r w:rsidRPr="003A4BA5">
        <w:t>.</w:t>
      </w:r>
      <w:r w:rsidR="00D33123">
        <w:t xml:space="preserve">  </w:t>
      </w:r>
      <w:r w:rsidR="003A4BA5" w:rsidRPr="003A4BA5">
        <w:t>Maps of fitted krill density were</w:t>
      </w:r>
      <w:r w:rsidRPr="003A4BA5">
        <w:t xml:space="preserve"> compared </w:t>
      </w:r>
      <w:r w:rsidR="002570F7">
        <w:t>to the observed densit</w:t>
      </w:r>
      <w:r w:rsidR="00DD5D76">
        <w:t>ies</w:t>
      </w:r>
      <w:r w:rsidR="002570F7">
        <w:t xml:space="preserve"> </w:t>
      </w:r>
      <w:r w:rsidR="001058F7">
        <w:t xml:space="preserve">at each location </w:t>
      </w:r>
      <w:r w:rsidR="002570F7">
        <w:t xml:space="preserve">and </w:t>
      </w:r>
      <w:r w:rsidRPr="003A4BA5">
        <w:t xml:space="preserve">used to assess model performance. </w:t>
      </w:r>
      <w:r w:rsidR="001F0865">
        <w:t xml:space="preserve">Very high </w:t>
      </w:r>
      <w:r w:rsidR="00D85A91">
        <w:t>d</w:t>
      </w:r>
      <w:r w:rsidR="001F0865">
        <w:t xml:space="preserve">ensities were recorded along two transects at the shelf break to the north of the South </w:t>
      </w:r>
      <w:r w:rsidR="001F0865">
        <w:lastRenderedPageBreak/>
        <w:t>Orkney Islands</w:t>
      </w:r>
      <w:r w:rsidR="00D06F93">
        <w:t>; however, repeating these analyses with the resulting bins capped at the next highest estimate of krill density had no effect on the results</w:t>
      </w:r>
      <w:r w:rsidR="001F0865">
        <w:t xml:space="preserve">. </w:t>
      </w:r>
    </w:p>
    <w:p w:rsidR="003E493D" w:rsidRDefault="006F3792" w:rsidP="006F3792">
      <w:pPr>
        <w:spacing w:line="360" w:lineRule="auto"/>
        <w:rPr>
          <w:b/>
        </w:rPr>
      </w:pPr>
      <w:r>
        <w:rPr>
          <w:b/>
        </w:rPr>
        <w:t>RESULTS</w:t>
      </w:r>
    </w:p>
    <w:p w:rsidR="006F3792" w:rsidRPr="005E56DF" w:rsidRDefault="00E71723" w:rsidP="006F3792">
      <w:pPr>
        <w:spacing w:line="360" w:lineRule="auto"/>
      </w:pPr>
      <w:r>
        <w:rPr>
          <w:b/>
        </w:rPr>
        <w:t>Overall k</w:t>
      </w:r>
      <w:r w:rsidR="006F3792">
        <w:rPr>
          <w:b/>
        </w:rPr>
        <w:t>rill density distribution</w:t>
      </w:r>
    </w:p>
    <w:p w:rsidR="006F3792" w:rsidRDefault="006F3792" w:rsidP="006F3792">
      <w:pPr>
        <w:spacing w:line="360" w:lineRule="auto"/>
      </w:pPr>
      <w:r>
        <w:t xml:space="preserve">The density distribution of krill across the </w:t>
      </w:r>
      <w:r w:rsidR="00527885">
        <w:t xml:space="preserve">study </w:t>
      </w:r>
      <w:r>
        <w:t>area was highly heterogeneous</w:t>
      </w:r>
      <w:r w:rsidR="00052E69">
        <w:t xml:space="preserve"> (Figure 4)</w:t>
      </w:r>
      <w:r>
        <w:t>. Areas of high density occurred around the South Shetland Islands, particularly in shelf and shelf-slope waters to the north; on the shelf region south of the South Orkney Islands and in the deep canyons to the north;  from about 30</w:t>
      </w:r>
      <w:r w:rsidR="002F18DA">
        <w:t xml:space="preserve"> to </w:t>
      </w:r>
      <w:r>
        <w:t>40</w:t>
      </w:r>
      <w:r w:rsidR="009256DE">
        <w:t>⁰</w:t>
      </w:r>
      <w:r>
        <w:t>W in the central Scotia Sea, and; north-west of South Georgia as far as Shag Rocks. Densities were relatively low in the west of the Scotia Sea and in the Drake Passage north-west of the Antarctic Peninsula area.</w:t>
      </w:r>
    </w:p>
    <w:p w:rsidR="006F3792" w:rsidRDefault="006F3792" w:rsidP="006F3792">
      <w:pPr>
        <w:spacing w:line="360" w:lineRule="auto"/>
      </w:pPr>
      <w:r>
        <w:t>The distribution of the krill density estimates at the 10</w:t>
      </w:r>
      <w:r w:rsidR="00417602">
        <w:t xml:space="preserve"> </w:t>
      </w:r>
      <w:r>
        <w:t xml:space="preserve">nm bin size was </w:t>
      </w:r>
      <w:r>
        <w:rPr>
          <w:color w:val="000000"/>
        </w:rPr>
        <w:t>strongly skewed, with</w:t>
      </w:r>
      <w:r w:rsidR="00F12FA4">
        <w:rPr>
          <w:color w:val="000000"/>
        </w:rPr>
        <w:t xml:space="preserve"> 75% of values &lt; 25</w:t>
      </w:r>
      <w:r>
        <w:rPr>
          <w:color w:val="000000"/>
        </w:rPr>
        <w:t xml:space="preserve"> </w:t>
      </w:r>
      <w:r w:rsidRPr="00533DB5">
        <w:t>g</w:t>
      </w:r>
      <w:r w:rsidR="0086116F">
        <w:t xml:space="preserve"> </w:t>
      </w:r>
      <w:r w:rsidRPr="00533DB5">
        <w:t>m</w:t>
      </w:r>
      <w:r w:rsidRPr="00533DB5">
        <w:rPr>
          <w:vertAlign w:val="superscript"/>
        </w:rPr>
        <w:t>-2</w:t>
      </w:r>
      <w:r>
        <w:t xml:space="preserve">, and </w:t>
      </w:r>
      <w:r w:rsidR="00C978F0">
        <w:t xml:space="preserve">10 </w:t>
      </w:r>
      <w:r>
        <w:t xml:space="preserve">high </w:t>
      </w:r>
      <w:r w:rsidR="00C978F0">
        <w:t>(&gt;</w:t>
      </w:r>
      <w:r w:rsidR="001116A5">
        <w:t xml:space="preserve"> </w:t>
      </w:r>
      <w:r w:rsidR="00C978F0">
        <w:t xml:space="preserve">500 </w:t>
      </w:r>
      <w:r w:rsidR="00C978F0" w:rsidRPr="00533DB5">
        <w:t>g</w:t>
      </w:r>
      <w:r w:rsidR="00C978F0">
        <w:t xml:space="preserve"> </w:t>
      </w:r>
      <w:r w:rsidR="00C978F0" w:rsidRPr="00533DB5">
        <w:t>m</w:t>
      </w:r>
      <w:r w:rsidR="00C978F0" w:rsidRPr="00533DB5">
        <w:rPr>
          <w:vertAlign w:val="superscript"/>
        </w:rPr>
        <w:t>-2</w:t>
      </w:r>
      <w:r w:rsidR="00C978F0">
        <w:t xml:space="preserve">) </w:t>
      </w:r>
      <w:r>
        <w:t xml:space="preserve">and </w:t>
      </w:r>
      <w:r w:rsidR="00C978F0">
        <w:t xml:space="preserve">two </w:t>
      </w:r>
      <w:r>
        <w:t>very high values</w:t>
      </w:r>
      <w:r w:rsidR="00471F38">
        <w:t xml:space="preserve"> (</w:t>
      </w:r>
      <w:r w:rsidR="00C978F0">
        <w:t>&gt;</w:t>
      </w:r>
      <w:r w:rsidR="00471F38">
        <w:t xml:space="preserve"> 2500 </w:t>
      </w:r>
      <w:r w:rsidR="00471F38" w:rsidRPr="00533DB5">
        <w:t>g</w:t>
      </w:r>
      <w:r w:rsidR="00471F38">
        <w:t xml:space="preserve"> </w:t>
      </w:r>
      <w:r w:rsidR="00471F38" w:rsidRPr="00533DB5">
        <w:t>m</w:t>
      </w:r>
      <w:r w:rsidR="00471F38" w:rsidRPr="00533DB5">
        <w:rPr>
          <w:vertAlign w:val="superscript"/>
        </w:rPr>
        <w:t>-2</w:t>
      </w:r>
      <w:r w:rsidR="00471F38">
        <w:t>)</w:t>
      </w:r>
      <w:r>
        <w:t>. There were clear differences in the distribu</w:t>
      </w:r>
      <w:r w:rsidR="00010D56">
        <w:t xml:space="preserve">tion of krill across </w:t>
      </w:r>
      <w:proofErr w:type="spellStart"/>
      <w:r w:rsidR="00010D56">
        <w:t>subregions</w:t>
      </w:r>
      <w:proofErr w:type="spellEnd"/>
      <w:r w:rsidR="00C978F0">
        <w:t>; m</w:t>
      </w:r>
      <w:r>
        <w:t xml:space="preserve">ean density was highest in the </w:t>
      </w:r>
      <w:r w:rsidR="00E718D7">
        <w:t>Southern Shelves</w:t>
      </w:r>
      <w:r>
        <w:t xml:space="preserve"> and lowest in the South Georgia </w:t>
      </w:r>
      <w:r w:rsidR="005A54E7">
        <w:t>S</w:t>
      </w:r>
      <w:r>
        <w:t xml:space="preserve">helf and </w:t>
      </w:r>
      <w:r w:rsidR="005A54E7">
        <w:t>Open O</w:t>
      </w:r>
      <w:r>
        <w:t xml:space="preserve">cean (Table </w:t>
      </w:r>
      <w:r w:rsidR="00946FAF">
        <w:t>3</w:t>
      </w:r>
      <w:r>
        <w:t xml:space="preserve">). </w:t>
      </w:r>
    </w:p>
    <w:p w:rsidR="006F3792" w:rsidRDefault="006F3792" w:rsidP="006F3792">
      <w:pPr>
        <w:spacing w:line="360" w:lineRule="auto"/>
        <w:rPr>
          <w:b/>
        </w:rPr>
      </w:pPr>
      <w:r>
        <w:rPr>
          <w:b/>
        </w:rPr>
        <w:t xml:space="preserve">Model fitting and validation </w:t>
      </w:r>
    </w:p>
    <w:p w:rsidR="001A7BD2" w:rsidRDefault="00553D63" w:rsidP="00766315">
      <w:pPr>
        <w:spacing w:line="360" w:lineRule="auto"/>
      </w:pPr>
      <w:r>
        <w:t>GAMs fitted to data binned at 10</w:t>
      </w:r>
      <w:r w:rsidR="008500E5">
        <w:t xml:space="preserve"> </w:t>
      </w:r>
      <w:r>
        <w:t xml:space="preserve">nm intervals, using a </w:t>
      </w:r>
      <w:proofErr w:type="spellStart"/>
      <w:r>
        <w:t>Tweedie</w:t>
      </w:r>
      <w:proofErr w:type="spellEnd"/>
      <w:r>
        <w:t xml:space="preserve"> error distribution with γ =1.8, provided a good fit for three of the four </w:t>
      </w:r>
      <w:proofErr w:type="spellStart"/>
      <w:r>
        <w:t>subregions</w:t>
      </w:r>
      <w:proofErr w:type="spellEnd"/>
      <w:r w:rsidR="00B16EA9">
        <w:t xml:space="preserve"> (Southern </w:t>
      </w:r>
      <w:r w:rsidR="00DD6E4C">
        <w:t>Shelves</w:t>
      </w:r>
      <w:r w:rsidR="00B16EA9">
        <w:t>, South Georgia Shelf and Sea Ice Zone)</w:t>
      </w:r>
      <w:r w:rsidR="00F15CC5">
        <w:t>.</w:t>
      </w:r>
      <w:r>
        <w:t xml:space="preserve"> At the 10</w:t>
      </w:r>
      <w:r w:rsidR="00F56A53">
        <w:t xml:space="preserve"> </w:t>
      </w:r>
      <w:r>
        <w:t>nm scale, the</w:t>
      </w:r>
      <w:r w:rsidR="00F15CC5">
        <w:t xml:space="preserve"> GAM</w:t>
      </w:r>
      <w:r>
        <w:t xml:space="preserve"> diagnostic</w:t>
      </w:r>
      <w:r w:rsidR="00F15CC5">
        <w:t>s and ACF plots</w:t>
      </w:r>
      <w:r>
        <w:t xml:space="preserve"> indicated a poor fit and correlation </w:t>
      </w:r>
      <w:r w:rsidR="002B1352">
        <w:t xml:space="preserve">in residuals </w:t>
      </w:r>
      <w:r>
        <w:t xml:space="preserve">for the models for the </w:t>
      </w:r>
      <w:r w:rsidR="00D82393">
        <w:t xml:space="preserve">large </w:t>
      </w:r>
      <w:r>
        <w:t xml:space="preserve">Open Ocean </w:t>
      </w:r>
      <w:proofErr w:type="spellStart"/>
      <w:r>
        <w:t>subregion</w:t>
      </w:r>
      <w:proofErr w:type="spellEnd"/>
      <w:r>
        <w:t xml:space="preserve"> and the whole </w:t>
      </w:r>
      <w:r w:rsidR="00437E0F">
        <w:t xml:space="preserve">study </w:t>
      </w:r>
      <w:r>
        <w:t>area. For these areas, valid models were obtained for data binned at 40</w:t>
      </w:r>
      <w:r w:rsidR="00F56A53">
        <w:t xml:space="preserve"> </w:t>
      </w:r>
      <w:r>
        <w:t>nm and 80</w:t>
      </w:r>
      <w:r w:rsidR="00F56A53">
        <w:t xml:space="preserve"> </w:t>
      </w:r>
      <w:r>
        <w:t xml:space="preserve">nm, respectively, </w:t>
      </w:r>
      <w:r w:rsidR="00C36BB6">
        <w:t>using</w:t>
      </w:r>
      <w:r>
        <w:t xml:space="preserve"> </w:t>
      </w:r>
      <w:r w:rsidR="00C36BB6">
        <w:t xml:space="preserve">the same </w:t>
      </w:r>
      <w:proofErr w:type="spellStart"/>
      <w:r>
        <w:t>Tweedie</w:t>
      </w:r>
      <w:proofErr w:type="spellEnd"/>
      <w:r>
        <w:t xml:space="preserve"> error distribution. </w:t>
      </w:r>
      <w:r w:rsidR="008B72DE">
        <w:t xml:space="preserve">Aggregating the data reduced </w:t>
      </w:r>
      <w:r w:rsidR="00C36BB6">
        <w:t xml:space="preserve">both </w:t>
      </w:r>
      <w:r w:rsidR="008B72DE">
        <w:t xml:space="preserve">the skew and kurtosis </w:t>
      </w:r>
      <w:r w:rsidR="00946FAF">
        <w:t>(Table 3)</w:t>
      </w:r>
      <w:r w:rsidR="008B72DE">
        <w:t xml:space="preserve">. </w:t>
      </w:r>
      <w:r>
        <w:t>In both cases, the coarse</w:t>
      </w:r>
      <w:r w:rsidR="00AF385B">
        <w:t>-</w:t>
      </w:r>
      <w:r>
        <w:t xml:space="preserve">scale models </w:t>
      </w:r>
      <w:r w:rsidR="000A0030">
        <w:t xml:space="preserve">(&gt; 10 nm) </w:t>
      </w:r>
      <w:r>
        <w:t>included the same set of variables as the best (but ultimately rejected) fine</w:t>
      </w:r>
      <w:r w:rsidR="00AF385B">
        <w:t>-</w:t>
      </w:r>
      <w:r>
        <w:t xml:space="preserve">scale </w:t>
      </w:r>
      <w:r w:rsidR="00194807">
        <w:t xml:space="preserve">model </w:t>
      </w:r>
      <w:r>
        <w:t>(10</w:t>
      </w:r>
      <w:r w:rsidR="00F56A53">
        <w:t xml:space="preserve"> </w:t>
      </w:r>
      <w:r>
        <w:t>nm).</w:t>
      </w:r>
      <w:r w:rsidR="00C36BB6">
        <w:t xml:space="preserve"> </w:t>
      </w:r>
      <w:r w:rsidR="001A7BD2" w:rsidRPr="00B24825">
        <w:t>The highest values for krill density fitted by each model ranged from 89 to 564 g m</w:t>
      </w:r>
      <w:r w:rsidR="001A7BD2" w:rsidRPr="00B24825">
        <w:rPr>
          <w:vertAlign w:val="superscript"/>
        </w:rPr>
        <w:t>-2</w:t>
      </w:r>
      <w:r w:rsidR="001A7BD2" w:rsidRPr="00B24825">
        <w:t xml:space="preserve">. However, </w:t>
      </w:r>
      <w:proofErr w:type="gramStart"/>
      <w:r w:rsidR="001A7BD2" w:rsidRPr="00B24825">
        <w:t>a small proportion (2</w:t>
      </w:r>
      <w:r w:rsidR="001A7BD2">
        <w:t>-</w:t>
      </w:r>
      <w:r w:rsidR="001A7BD2" w:rsidRPr="00B24825">
        <w:t>9%) of observed values were</w:t>
      </w:r>
      <w:proofErr w:type="gramEnd"/>
      <w:r w:rsidR="001A7BD2" w:rsidRPr="00B24825">
        <w:t xml:space="preserve"> </w:t>
      </w:r>
      <w:r w:rsidR="001A7BD2">
        <w:t>higher than</w:t>
      </w:r>
      <w:r w:rsidR="001A7BD2" w:rsidRPr="00B24825">
        <w:t xml:space="preserve"> the </w:t>
      </w:r>
      <w:r w:rsidR="001A7BD2">
        <w:t>model-</w:t>
      </w:r>
      <w:r w:rsidR="001A7BD2" w:rsidRPr="00B24825">
        <w:t xml:space="preserve">predicted </w:t>
      </w:r>
      <w:r w:rsidR="001A7BD2">
        <w:t>maxima. Not only did the models underestimate these</w:t>
      </w:r>
      <w:r w:rsidR="001A7BD2" w:rsidRPr="00B24825">
        <w:t xml:space="preserve"> </w:t>
      </w:r>
      <w:r w:rsidR="001A7BD2">
        <w:t xml:space="preserve">rare, </w:t>
      </w:r>
      <w:r w:rsidR="001A7BD2" w:rsidRPr="00B24825">
        <w:t xml:space="preserve">very high </w:t>
      </w:r>
      <w:r w:rsidR="001A7BD2">
        <w:t xml:space="preserve">krill </w:t>
      </w:r>
      <w:r w:rsidR="001A7BD2" w:rsidRPr="00B24825">
        <w:t>densities</w:t>
      </w:r>
      <w:r w:rsidR="001A7BD2">
        <w:t>, they also tended</w:t>
      </w:r>
      <w:r w:rsidR="001A7BD2" w:rsidRPr="00B24825">
        <w:t xml:space="preserve"> to overestimate lower densities.</w:t>
      </w:r>
    </w:p>
    <w:p w:rsidR="006F3792" w:rsidRDefault="00630B09" w:rsidP="006F3792">
      <w:pPr>
        <w:spacing w:line="360" w:lineRule="auto"/>
      </w:pPr>
      <w:r>
        <w:rPr>
          <w:b/>
        </w:rPr>
        <w:t>Model for whole study area</w:t>
      </w:r>
    </w:p>
    <w:p w:rsidR="003B0A6D" w:rsidRDefault="003B0A6D" w:rsidP="006F3792">
      <w:pPr>
        <w:spacing w:line="360" w:lineRule="auto"/>
      </w:pPr>
      <w:r>
        <w:t xml:space="preserve">ρ = </w:t>
      </w:r>
      <w:proofErr w:type="gramStart"/>
      <w:r>
        <w:t>s(</w:t>
      </w:r>
      <w:proofErr w:type="gramEnd"/>
      <w:r w:rsidR="005A78FD">
        <w:t>Break distance, 1.0) + s(Velocity, 3.1) + s(</w:t>
      </w:r>
      <w:proofErr w:type="spellStart"/>
      <w:r w:rsidR="005A78FD">
        <w:t>Chl</w:t>
      </w:r>
      <w:proofErr w:type="spellEnd"/>
      <w:r w:rsidR="005A78FD">
        <w:t>, 2.2)</w:t>
      </w:r>
    </w:p>
    <w:p w:rsidR="006F3792" w:rsidRPr="002336B4" w:rsidRDefault="006F3792" w:rsidP="006F3792">
      <w:pPr>
        <w:spacing w:line="360" w:lineRule="auto"/>
      </w:pPr>
      <w:r w:rsidRPr="00D36701">
        <w:lastRenderedPageBreak/>
        <w:t xml:space="preserve">The </w:t>
      </w:r>
      <w:r w:rsidR="002E0C57">
        <w:t xml:space="preserve">final </w:t>
      </w:r>
      <w:r>
        <w:t xml:space="preserve">model for the </w:t>
      </w:r>
      <w:r w:rsidR="0008178A">
        <w:t xml:space="preserve">whole </w:t>
      </w:r>
      <w:r w:rsidR="00437E0F">
        <w:t>study</w:t>
      </w:r>
      <w:r w:rsidR="002E2048">
        <w:t xml:space="preserve"> </w:t>
      </w:r>
      <w:r w:rsidR="00DB7017">
        <w:t xml:space="preserve">area </w:t>
      </w:r>
      <w:r>
        <w:t xml:space="preserve">included </w:t>
      </w:r>
      <w:r w:rsidR="00FA33F6">
        <w:t xml:space="preserve">a linear term </w:t>
      </w:r>
      <w:r w:rsidR="00EB34E4">
        <w:t xml:space="preserve">for </w:t>
      </w:r>
      <w:r w:rsidR="006D2314">
        <w:t xml:space="preserve">break </w:t>
      </w:r>
      <w:r w:rsidR="00EB34E4">
        <w:t xml:space="preserve">distance </w:t>
      </w:r>
      <w:r w:rsidR="00F30ACB">
        <w:t xml:space="preserve">and smoothers for </w:t>
      </w:r>
      <w:r>
        <w:t>velocity</w:t>
      </w:r>
      <w:r w:rsidR="00F30ACB">
        <w:t xml:space="preserve"> and </w:t>
      </w:r>
      <w:proofErr w:type="spellStart"/>
      <w:r w:rsidR="00F30ACB">
        <w:t>chl</w:t>
      </w:r>
      <w:proofErr w:type="spellEnd"/>
      <w:r w:rsidR="00F30ACB">
        <w:t xml:space="preserve"> </w:t>
      </w:r>
      <w:r>
        <w:t xml:space="preserve">(Table </w:t>
      </w:r>
      <w:r w:rsidR="0095358A">
        <w:t>4</w:t>
      </w:r>
      <w:r w:rsidR="00511EA9">
        <w:t>, Figure 5</w:t>
      </w:r>
      <w:r w:rsidR="00EB45A1">
        <w:t>a</w:t>
      </w:r>
      <w:r w:rsidR="00D718EE">
        <w:t xml:space="preserve">). </w:t>
      </w:r>
      <w:r w:rsidR="002E2048">
        <w:t xml:space="preserve">The distance term alone accounted for over half (26.5%) of the explained deviance of the final model (42%). </w:t>
      </w:r>
      <w:r w:rsidR="00BF0F35">
        <w:t>K</w:t>
      </w:r>
      <w:r>
        <w:t>rill density declined with increasing distance from the shelf break; densities were highest on the shelf and low ~100</w:t>
      </w:r>
      <w:r w:rsidR="00D92933">
        <w:t xml:space="preserve"> </w:t>
      </w:r>
      <w:r>
        <w:t xml:space="preserve">km beyond the shelf break. </w:t>
      </w:r>
      <w:r w:rsidR="00BF0F35">
        <w:t>K</w:t>
      </w:r>
      <w:r>
        <w:t xml:space="preserve">rill density was higher within the velocity range </w:t>
      </w:r>
      <w:r w:rsidR="004F2ECF">
        <w:t>0.0</w:t>
      </w:r>
      <w:r w:rsidR="00803F86">
        <w:t>5</w:t>
      </w:r>
      <w:r w:rsidR="004F2ECF">
        <w:t xml:space="preserve"> </w:t>
      </w:r>
      <w:r>
        <w:t>to</w:t>
      </w:r>
      <w:r w:rsidR="004F2ECF">
        <w:t xml:space="preserve"> 0.1</w:t>
      </w:r>
      <w:r w:rsidR="00803F86">
        <w:t>5</w:t>
      </w:r>
      <w:r w:rsidR="004F2ECF">
        <w:t xml:space="preserve"> m s</w:t>
      </w:r>
      <w:r w:rsidR="004F2ECF" w:rsidRPr="004F2ECF">
        <w:rPr>
          <w:vertAlign w:val="superscript"/>
        </w:rPr>
        <w:t>-1</w:t>
      </w:r>
      <w:r>
        <w:t>, with a peak at ~</w:t>
      </w:r>
      <w:r w:rsidR="004F2ECF">
        <w:t>0.0</w:t>
      </w:r>
      <w:r w:rsidR="00803F86">
        <w:t>9</w:t>
      </w:r>
      <w:r w:rsidR="004F2ECF">
        <w:t xml:space="preserve"> m s</w:t>
      </w:r>
      <w:r w:rsidR="008A0EB1">
        <w:rPr>
          <w:vertAlign w:val="superscript"/>
        </w:rPr>
        <w:t>-1</w:t>
      </w:r>
      <w:r>
        <w:t xml:space="preserve">, and decreased with increasing velocity at values greater than </w:t>
      </w:r>
      <w:r w:rsidR="004F2ECF">
        <w:t>0.1</w:t>
      </w:r>
      <w:r w:rsidR="00803F86">
        <w:t>5</w:t>
      </w:r>
      <w:r w:rsidR="004F2ECF">
        <w:t xml:space="preserve"> m s</w:t>
      </w:r>
      <w:r w:rsidR="004F2ECF" w:rsidRPr="004F2ECF">
        <w:rPr>
          <w:vertAlign w:val="superscript"/>
        </w:rPr>
        <w:t>-1</w:t>
      </w:r>
      <w:r>
        <w:t>.</w:t>
      </w:r>
      <w:r w:rsidR="00F30ACB">
        <w:t xml:space="preserve"> Finally, </w:t>
      </w:r>
      <w:r>
        <w:t xml:space="preserve">krill density was lower in areas with very low chlorophyll </w:t>
      </w:r>
      <w:r w:rsidR="006D2314" w:rsidRPr="006D2314">
        <w:rPr>
          <w:i/>
        </w:rPr>
        <w:t>a</w:t>
      </w:r>
      <w:r w:rsidR="006D2314">
        <w:t xml:space="preserve"> </w:t>
      </w:r>
      <w:r>
        <w:t>values</w:t>
      </w:r>
      <w:r w:rsidR="00A81A16">
        <w:t xml:space="preserve"> (</w:t>
      </w:r>
      <w:r w:rsidR="00803F86">
        <w:t>&lt; 0.32 mg m</w:t>
      </w:r>
      <w:r w:rsidR="00803F86">
        <w:rPr>
          <w:vertAlign w:val="superscript"/>
        </w:rPr>
        <w:t>-3</w:t>
      </w:r>
      <w:r w:rsidR="00A81A16">
        <w:t>)</w:t>
      </w:r>
      <w:r>
        <w:t xml:space="preserve">. </w:t>
      </w:r>
    </w:p>
    <w:p w:rsidR="00AD61A1" w:rsidRDefault="00EB34E4" w:rsidP="006F3792">
      <w:pPr>
        <w:spacing w:line="360" w:lineRule="auto"/>
      </w:pPr>
      <w:r>
        <w:t xml:space="preserve">The model </w:t>
      </w:r>
      <w:r w:rsidR="00C61921">
        <w:t>for the w</w:t>
      </w:r>
      <w:r w:rsidR="00560DBA" w:rsidRPr="002336B4">
        <w:t>hole study area</w:t>
      </w:r>
      <w:r w:rsidR="00C61921">
        <w:t xml:space="preserve"> predicted </w:t>
      </w:r>
      <w:r w:rsidR="00560DBA" w:rsidRPr="002336B4">
        <w:t>r</w:t>
      </w:r>
      <w:r w:rsidR="00D718EE" w:rsidRPr="002336B4">
        <w:t xml:space="preserve">elatively high densities </w:t>
      </w:r>
      <w:r w:rsidR="00AD61A1" w:rsidRPr="002336B4">
        <w:t xml:space="preserve">more or less throughout the shelf and shelf slopes of the southern Scotia </w:t>
      </w:r>
      <w:r w:rsidR="001E2727">
        <w:t>Ridge</w:t>
      </w:r>
      <w:r w:rsidR="00AD61A1" w:rsidRPr="002336B4">
        <w:t>, from the western Antarctic Peninsula to 30⁰W, and around South Georgia, in particular</w:t>
      </w:r>
      <w:r w:rsidR="00D718EE" w:rsidRPr="002336B4">
        <w:t xml:space="preserve"> to the north an</w:t>
      </w:r>
      <w:r w:rsidR="008B338A" w:rsidRPr="002336B4">
        <w:t>d west (</w:t>
      </w:r>
      <w:r w:rsidR="00D718EE" w:rsidRPr="002336B4">
        <w:t xml:space="preserve">Figure </w:t>
      </w:r>
      <w:r w:rsidR="00EB45A1">
        <w:t>6</w:t>
      </w:r>
      <w:r w:rsidR="00AD61A1" w:rsidRPr="002336B4">
        <w:t xml:space="preserve">). Although high krill densities were observed over parts of this area, the model did not </w:t>
      </w:r>
      <w:r w:rsidR="00D718EE" w:rsidRPr="002336B4">
        <w:t>capture the wider heterogeneity</w:t>
      </w:r>
      <w:r w:rsidR="00AD61A1" w:rsidRPr="002336B4">
        <w:t>. This included the</w:t>
      </w:r>
      <w:r w:rsidR="00AD61A1">
        <w:t xml:space="preserve"> observed lower densities in shelf waters to the west of 63⁰W at the Antarctic Peninsula, and along the southern Scotia </w:t>
      </w:r>
      <w:r w:rsidR="00573AC3">
        <w:t xml:space="preserve">Ridge </w:t>
      </w:r>
      <w:r w:rsidR="00AD61A1">
        <w:t>east of the South Orkney Islands</w:t>
      </w:r>
      <w:r w:rsidR="00EB45A1">
        <w:t>.</w:t>
      </w:r>
      <w:r w:rsidR="00AD61A1">
        <w:t xml:space="preserve"> Fitted krill densities were generally higher east th</w:t>
      </w:r>
      <w:r w:rsidR="000E225C">
        <w:t>an</w:t>
      </w:r>
      <w:r w:rsidR="00AD61A1">
        <w:t xml:space="preserve"> west of 40⁰W in the central Scotia Sea, but the observed high densities that were patchily distributed between 30</w:t>
      </w:r>
      <w:r w:rsidR="002C6140">
        <w:t xml:space="preserve"> </w:t>
      </w:r>
      <w:r w:rsidR="000221F0">
        <w:t>and</w:t>
      </w:r>
      <w:r w:rsidR="002C6140">
        <w:t xml:space="preserve"> </w:t>
      </w:r>
      <w:r w:rsidR="00AD61A1">
        <w:t>40⁰W were not well captured</w:t>
      </w:r>
      <w:r w:rsidR="00560746">
        <w:t xml:space="preserve">; here </w:t>
      </w:r>
      <w:r w:rsidR="00963885">
        <w:t xml:space="preserve">the model did not estimate any krill </w:t>
      </w:r>
      <w:r w:rsidR="00D6101A">
        <w:t>densities</w:t>
      </w:r>
      <w:r w:rsidR="00963885">
        <w:t xml:space="preserve"> </w:t>
      </w:r>
      <w:r w:rsidR="00AD61A1">
        <w:t>&gt; 50 g m</w:t>
      </w:r>
      <w:r w:rsidR="00AD61A1" w:rsidRPr="007906C7">
        <w:rPr>
          <w:vertAlign w:val="superscript"/>
        </w:rPr>
        <w:t>-2</w:t>
      </w:r>
      <w:r w:rsidR="00AD61A1">
        <w:t xml:space="preserve"> </w:t>
      </w:r>
      <w:r w:rsidR="00B3095F">
        <w:t>although such densities</w:t>
      </w:r>
      <w:r w:rsidR="00963885">
        <w:t xml:space="preserve"> occurred in </w:t>
      </w:r>
      <w:r w:rsidR="00915509">
        <w:t xml:space="preserve">5% </w:t>
      </w:r>
      <w:r w:rsidR="00963885">
        <w:t xml:space="preserve">of the </w:t>
      </w:r>
      <w:r w:rsidR="00AD61A1" w:rsidRPr="00D25255">
        <w:t>80</w:t>
      </w:r>
      <w:r w:rsidR="00AD61A1">
        <w:t xml:space="preserve"> </w:t>
      </w:r>
      <w:r w:rsidR="00AD61A1" w:rsidRPr="00D25255">
        <w:t>nm</w:t>
      </w:r>
      <w:r w:rsidR="00AD61A1">
        <w:t xml:space="preserve"> bins</w:t>
      </w:r>
      <w:r w:rsidR="00963885">
        <w:t>.</w:t>
      </w:r>
    </w:p>
    <w:p w:rsidR="006F3792" w:rsidRPr="00630B09" w:rsidRDefault="006F3792" w:rsidP="006F3792">
      <w:pPr>
        <w:spacing w:line="360" w:lineRule="auto"/>
        <w:rPr>
          <w:b/>
        </w:rPr>
      </w:pPr>
      <w:r w:rsidRPr="00630B09">
        <w:rPr>
          <w:b/>
        </w:rPr>
        <w:t>Regional models</w:t>
      </w:r>
    </w:p>
    <w:p w:rsidR="00D50AEB" w:rsidRDefault="006F3792" w:rsidP="006F3792">
      <w:pPr>
        <w:spacing w:line="360" w:lineRule="auto"/>
      </w:pPr>
      <w:r>
        <w:t xml:space="preserve">The explanatory variables most commonly retained in the regional models were </w:t>
      </w:r>
      <w:r w:rsidR="004A42DC">
        <w:t xml:space="preserve">break </w:t>
      </w:r>
      <w:r>
        <w:t xml:space="preserve">distance, </w:t>
      </w:r>
      <w:proofErr w:type="spellStart"/>
      <w:r>
        <w:t>chl</w:t>
      </w:r>
      <w:proofErr w:type="spellEnd"/>
      <w:r>
        <w:t xml:space="preserve">, velocity and </w:t>
      </w:r>
      <w:r w:rsidR="004A42DC">
        <w:t xml:space="preserve">SLA </w:t>
      </w:r>
      <w:r w:rsidR="007D4818">
        <w:t>(Table 4</w:t>
      </w:r>
      <w:r w:rsidR="001E7073">
        <w:t xml:space="preserve">, Figure </w:t>
      </w:r>
      <w:r w:rsidR="000A29FD">
        <w:t>5</w:t>
      </w:r>
      <w:r w:rsidR="00982DD4">
        <w:t>b-e</w:t>
      </w:r>
      <w:r w:rsidR="007D4818">
        <w:t>)</w:t>
      </w:r>
      <w:r>
        <w:t xml:space="preserve">. </w:t>
      </w:r>
      <w:r w:rsidR="00F649A3">
        <w:t xml:space="preserve">Depth, </w:t>
      </w:r>
      <w:r w:rsidR="004A42DC">
        <w:t>SST</w:t>
      </w:r>
      <w:r w:rsidR="00F649A3">
        <w:t xml:space="preserve">, </w:t>
      </w:r>
      <w:r w:rsidR="00E04101">
        <w:t>zone</w:t>
      </w:r>
      <w:r>
        <w:t xml:space="preserve"> and ship were not retained in any of the </w:t>
      </w:r>
      <w:r w:rsidR="0008178A">
        <w:t xml:space="preserve">selected </w:t>
      </w:r>
      <w:r>
        <w:t>models</w:t>
      </w:r>
      <w:r w:rsidR="00670FF1">
        <w:t xml:space="preserve"> (Table </w:t>
      </w:r>
      <w:r w:rsidR="006D6725">
        <w:t>5</w:t>
      </w:r>
      <w:r w:rsidR="00670FF1">
        <w:t>)</w:t>
      </w:r>
      <w:r>
        <w:t xml:space="preserve">. The deviance explained ranged from 15.6 to 43.9%, and was highest in the two shelf </w:t>
      </w:r>
      <w:proofErr w:type="spellStart"/>
      <w:r w:rsidR="004E34A6">
        <w:t>sub</w:t>
      </w:r>
      <w:r>
        <w:t>regions</w:t>
      </w:r>
      <w:proofErr w:type="spellEnd"/>
      <w:r>
        <w:t xml:space="preserve"> (</w:t>
      </w:r>
      <w:r w:rsidR="00E718D7">
        <w:t>Southern Shelves</w:t>
      </w:r>
      <w:r>
        <w:t xml:space="preserve"> and the South Georgia </w:t>
      </w:r>
      <w:r w:rsidR="004E34A6">
        <w:t>S</w:t>
      </w:r>
      <w:r>
        <w:t>helf).</w:t>
      </w:r>
    </w:p>
    <w:p w:rsidR="000B2887" w:rsidRPr="00630B09" w:rsidRDefault="00E57A03" w:rsidP="006F3792">
      <w:pPr>
        <w:spacing w:line="360" w:lineRule="auto"/>
        <w:rPr>
          <w:i/>
        </w:rPr>
      </w:pPr>
      <w:r w:rsidRPr="00630B09">
        <w:rPr>
          <w:i/>
        </w:rPr>
        <w:t>Southern S</w:t>
      </w:r>
      <w:r w:rsidR="000B2887" w:rsidRPr="00630B09">
        <w:rPr>
          <w:i/>
        </w:rPr>
        <w:t>helves</w:t>
      </w:r>
    </w:p>
    <w:p w:rsidR="000926C4" w:rsidRDefault="000926C4" w:rsidP="000926C4">
      <w:pPr>
        <w:spacing w:line="360" w:lineRule="auto"/>
      </w:pPr>
      <w:r>
        <w:t xml:space="preserve">ρ = </w:t>
      </w:r>
      <w:proofErr w:type="gramStart"/>
      <w:r>
        <w:t>s(</w:t>
      </w:r>
      <w:proofErr w:type="spellStart"/>
      <w:proofErr w:type="gramEnd"/>
      <w:r w:rsidR="006F26B2">
        <w:t>Chl</w:t>
      </w:r>
      <w:proofErr w:type="spellEnd"/>
      <w:r>
        <w:t xml:space="preserve">, </w:t>
      </w:r>
      <w:r w:rsidR="006F26B2">
        <w:t>5.0</w:t>
      </w:r>
      <w:r>
        <w:t>) + s(</w:t>
      </w:r>
      <w:r w:rsidR="006F26B2">
        <w:t>SLA</w:t>
      </w:r>
      <w:r>
        <w:t xml:space="preserve">, </w:t>
      </w:r>
      <w:r w:rsidR="006F26B2">
        <w:t>4.0</w:t>
      </w:r>
      <w:r>
        <w:t>) + s(</w:t>
      </w:r>
      <w:r w:rsidR="006F26B2">
        <w:t>Break distance</w:t>
      </w:r>
      <w:r>
        <w:t xml:space="preserve">, </w:t>
      </w:r>
      <w:r w:rsidR="006F26B2">
        <w:t>1.4</w:t>
      </w:r>
      <w:r>
        <w:t>)</w:t>
      </w:r>
    </w:p>
    <w:p w:rsidR="00193B1E" w:rsidRDefault="00C90600" w:rsidP="00193B1E">
      <w:pPr>
        <w:spacing w:line="360" w:lineRule="auto"/>
      </w:pPr>
      <w:r>
        <w:t xml:space="preserve">The </w:t>
      </w:r>
      <w:r w:rsidR="00D753CE">
        <w:t xml:space="preserve">final </w:t>
      </w:r>
      <w:r>
        <w:t xml:space="preserve">model for this </w:t>
      </w:r>
      <w:proofErr w:type="spellStart"/>
      <w:r>
        <w:t>subregion</w:t>
      </w:r>
      <w:proofErr w:type="spellEnd"/>
      <w:r>
        <w:t xml:space="preserve"> </w:t>
      </w:r>
      <w:r w:rsidR="001F2200">
        <w:t xml:space="preserve">included </w:t>
      </w:r>
      <w:r w:rsidR="00C73FA1">
        <w:t xml:space="preserve">the variables </w:t>
      </w:r>
      <w:proofErr w:type="spellStart"/>
      <w:r>
        <w:t>chl</w:t>
      </w:r>
      <w:proofErr w:type="spellEnd"/>
      <w:r>
        <w:t xml:space="preserve">, </w:t>
      </w:r>
      <w:r w:rsidR="000F56B6">
        <w:t>SLA</w:t>
      </w:r>
      <w:r>
        <w:t xml:space="preserve"> and </w:t>
      </w:r>
      <w:r w:rsidR="000F56B6">
        <w:t xml:space="preserve">break </w:t>
      </w:r>
      <w:r>
        <w:t>distance</w:t>
      </w:r>
      <w:r w:rsidR="009046CD">
        <w:t xml:space="preserve"> (Table 4</w:t>
      </w:r>
      <w:r w:rsidR="00F913D1">
        <w:t xml:space="preserve">, </w:t>
      </w:r>
      <w:r w:rsidR="001E7073">
        <w:t xml:space="preserve">Figure </w:t>
      </w:r>
      <w:r w:rsidR="0060429E">
        <w:t>5b</w:t>
      </w:r>
      <w:r w:rsidR="00202AC9">
        <w:t>)</w:t>
      </w:r>
      <w:r>
        <w:t xml:space="preserve">. </w:t>
      </w:r>
      <w:r w:rsidR="000F56B6">
        <w:t>SST</w:t>
      </w:r>
      <w:r w:rsidR="00E62B6A">
        <w:t xml:space="preserve"> was also a close contender during the first and second </w:t>
      </w:r>
      <w:r w:rsidR="003E42DE">
        <w:t xml:space="preserve">model selection </w:t>
      </w:r>
      <w:r w:rsidR="00E62B6A">
        <w:t xml:space="preserve">rounds. </w:t>
      </w:r>
      <w:r>
        <w:t xml:space="preserve">The </w:t>
      </w:r>
      <w:r w:rsidRPr="00F715CF">
        <w:t xml:space="preserve">smoother for </w:t>
      </w:r>
      <w:proofErr w:type="spellStart"/>
      <w:r w:rsidRPr="00F715CF">
        <w:t>chl</w:t>
      </w:r>
      <w:proofErr w:type="spellEnd"/>
      <w:r w:rsidRPr="00F715CF">
        <w:t xml:space="preserve"> </w:t>
      </w:r>
      <w:r w:rsidR="0008274A" w:rsidRPr="00F715CF">
        <w:t xml:space="preserve">indicates that krill density is very low in areas with relatively low chlorophyll </w:t>
      </w:r>
      <w:r w:rsidR="000F56B6" w:rsidRPr="000F56B6">
        <w:rPr>
          <w:i/>
        </w:rPr>
        <w:t>a</w:t>
      </w:r>
      <w:r w:rsidR="000F56B6">
        <w:t xml:space="preserve"> </w:t>
      </w:r>
      <w:r w:rsidR="0008274A" w:rsidRPr="00F715CF">
        <w:t>concentration (&lt; 0.30 mg m</w:t>
      </w:r>
      <w:r w:rsidR="0008274A" w:rsidRPr="00F715CF">
        <w:rPr>
          <w:vertAlign w:val="superscript"/>
        </w:rPr>
        <w:t>-3</w:t>
      </w:r>
      <w:r w:rsidR="006D67DE" w:rsidRPr="00F715CF">
        <w:t>)</w:t>
      </w:r>
      <w:r w:rsidR="0008274A" w:rsidRPr="00F715CF">
        <w:t>, and higher where chlorophyll</w:t>
      </w:r>
      <w:r w:rsidR="000F56B6">
        <w:t xml:space="preserve"> </w:t>
      </w:r>
      <w:r w:rsidR="000F56B6" w:rsidRPr="000F56B6">
        <w:rPr>
          <w:i/>
        </w:rPr>
        <w:t>a</w:t>
      </w:r>
      <w:r w:rsidR="0008274A" w:rsidRPr="00F715CF">
        <w:t xml:space="preserve"> concentration </w:t>
      </w:r>
      <w:r w:rsidR="00934131">
        <w:t xml:space="preserve">is &gt; </w:t>
      </w:r>
      <w:r w:rsidR="00934131" w:rsidRPr="00F715CF">
        <w:t>0.30 mg m</w:t>
      </w:r>
      <w:r w:rsidR="00934131" w:rsidRPr="00F715CF">
        <w:rPr>
          <w:vertAlign w:val="superscript"/>
        </w:rPr>
        <w:t>-3</w:t>
      </w:r>
      <w:r w:rsidR="0008274A" w:rsidRPr="00F715CF">
        <w:t xml:space="preserve">. In addition, krill density declined at chlorophyll </w:t>
      </w:r>
      <w:r w:rsidR="00845798" w:rsidRPr="000F56B6">
        <w:rPr>
          <w:i/>
        </w:rPr>
        <w:t>a</w:t>
      </w:r>
      <w:r w:rsidR="00845798" w:rsidRPr="00F715CF">
        <w:t xml:space="preserve"> </w:t>
      </w:r>
      <w:r w:rsidR="0008274A" w:rsidRPr="00F715CF">
        <w:t>concentrations above ~1.40 mg m</w:t>
      </w:r>
      <w:r w:rsidR="0008274A" w:rsidRPr="00F715CF">
        <w:rPr>
          <w:vertAlign w:val="superscript"/>
        </w:rPr>
        <w:t>-3</w:t>
      </w:r>
      <w:r w:rsidR="00DB6A53">
        <w:t xml:space="preserve"> (</w:t>
      </w:r>
      <w:r w:rsidR="0008274A" w:rsidRPr="00F715CF">
        <w:t>0.34 on the log</w:t>
      </w:r>
      <w:r w:rsidR="0052699D">
        <w:t>-</w:t>
      </w:r>
      <w:r w:rsidR="0008274A" w:rsidRPr="00F715CF">
        <w:t>transformed scale</w:t>
      </w:r>
      <w:r w:rsidR="006D6725">
        <w:t xml:space="preserve"> in Fig</w:t>
      </w:r>
      <w:r w:rsidR="00B8370B">
        <w:t>ure</w:t>
      </w:r>
      <w:r w:rsidR="006D6725">
        <w:t xml:space="preserve"> </w:t>
      </w:r>
      <w:r w:rsidR="003B24C0">
        <w:t>5b</w:t>
      </w:r>
      <w:r w:rsidR="00DB6A53">
        <w:t>)</w:t>
      </w:r>
      <w:r w:rsidR="0008274A" w:rsidRPr="00F715CF">
        <w:t xml:space="preserve">, although the confidence bands are wide reflecting the sparseness of data </w:t>
      </w:r>
      <w:r w:rsidR="0008274A" w:rsidRPr="0052699D">
        <w:t>in this range</w:t>
      </w:r>
      <w:r w:rsidR="00F715CF" w:rsidRPr="0052699D">
        <w:t>.</w:t>
      </w:r>
      <w:r w:rsidR="00C22BA6">
        <w:t xml:space="preserve"> </w:t>
      </w:r>
      <w:r w:rsidR="00845798">
        <w:t>SLA</w:t>
      </w:r>
      <w:r w:rsidR="00DF7581">
        <w:t>, which</w:t>
      </w:r>
      <w:r w:rsidR="00C305C9" w:rsidRPr="0052699D">
        <w:t xml:space="preserve"> was closely correlated with longitude (r = 0.66)</w:t>
      </w:r>
      <w:r w:rsidR="00DF7581">
        <w:t>,</w:t>
      </w:r>
      <w:r w:rsidR="004320A6">
        <w:t xml:space="preserve"> </w:t>
      </w:r>
      <w:r w:rsidR="00934131">
        <w:lastRenderedPageBreak/>
        <w:t>explains</w:t>
      </w:r>
      <w:r w:rsidR="00C305C9" w:rsidRPr="0052699D">
        <w:t xml:space="preserve"> the broad differences in krill density in the eastern part of the </w:t>
      </w:r>
      <w:proofErr w:type="spellStart"/>
      <w:r w:rsidR="00C305C9" w:rsidRPr="0052699D">
        <w:t>subregion</w:t>
      </w:r>
      <w:proofErr w:type="spellEnd"/>
      <w:r w:rsidR="004320A6">
        <w:t>; high</w:t>
      </w:r>
      <w:r w:rsidR="00C22BA6">
        <w:t xml:space="preserve"> krill densities</w:t>
      </w:r>
      <w:r w:rsidR="004320A6">
        <w:t xml:space="preserve"> were observed</w:t>
      </w:r>
      <w:r w:rsidR="00C22BA6">
        <w:t xml:space="preserve"> around the South Orkneys Islands and very low kril</w:t>
      </w:r>
      <w:r w:rsidR="00F836D5">
        <w:t>l density further east</w:t>
      </w:r>
      <w:r w:rsidR="00C305C9" w:rsidRPr="0052699D">
        <w:t>.</w:t>
      </w:r>
      <w:r w:rsidR="00C22BA6">
        <w:t xml:space="preserve"> F</w:t>
      </w:r>
      <w:r w:rsidR="00951E66" w:rsidRPr="0052699D">
        <w:t xml:space="preserve">inally, the smoother for </w:t>
      </w:r>
      <w:r w:rsidR="00845798">
        <w:t xml:space="preserve">break </w:t>
      </w:r>
      <w:r w:rsidR="00951E66" w:rsidRPr="0052699D">
        <w:t>distance increased the overall explained deviance by 4.5% and</w:t>
      </w:r>
      <w:r w:rsidR="00951E66" w:rsidRPr="00F715CF">
        <w:t xml:space="preserve"> indicates that krill density increases from the shore to the shelf break in this </w:t>
      </w:r>
      <w:proofErr w:type="spellStart"/>
      <w:r w:rsidR="00951E66" w:rsidRPr="00F715CF">
        <w:t>subregion</w:t>
      </w:r>
      <w:proofErr w:type="spellEnd"/>
      <w:r w:rsidR="00951E66" w:rsidRPr="00F715CF">
        <w:t>.</w:t>
      </w:r>
      <w:r w:rsidR="00193B1E">
        <w:t xml:space="preserve"> </w:t>
      </w:r>
      <w:r w:rsidR="00282D44">
        <w:t xml:space="preserve">This model also </w:t>
      </w:r>
      <w:r w:rsidR="00193B1E">
        <w:t xml:space="preserve">failed to predict the relatively low densities observed on the south-west Antarctic Peninsula to the west of 63⁰W. </w:t>
      </w:r>
    </w:p>
    <w:p w:rsidR="000B2887" w:rsidRPr="00630B09" w:rsidRDefault="000B2887" w:rsidP="006F3792">
      <w:pPr>
        <w:spacing w:line="360" w:lineRule="auto"/>
        <w:rPr>
          <w:i/>
        </w:rPr>
      </w:pPr>
      <w:r w:rsidRPr="00630B09">
        <w:rPr>
          <w:i/>
        </w:rPr>
        <w:t>South Georgia Shelf</w:t>
      </w:r>
    </w:p>
    <w:p w:rsidR="000926C4" w:rsidRDefault="000926C4" w:rsidP="000926C4">
      <w:pPr>
        <w:spacing w:line="360" w:lineRule="auto"/>
      </w:pPr>
      <w:r>
        <w:t xml:space="preserve">ρ = </w:t>
      </w:r>
      <w:proofErr w:type="gramStart"/>
      <w:r>
        <w:t>s(</w:t>
      </w:r>
      <w:proofErr w:type="gramEnd"/>
      <w:r w:rsidR="00D26950">
        <w:t>Break distance</w:t>
      </w:r>
      <w:r>
        <w:t xml:space="preserve">, </w:t>
      </w:r>
      <w:r w:rsidR="00D26950">
        <w:t>1.0</w:t>
      </w:r>
      <w:r>
        <w:t>) + s(</w:t>
      </w:r>
      <w:r w:rsidR="00D26950">
        <w:t>SLA</w:t>
      </w:r>
      <w:r>
        <w:t xml:space="preserve">, </w:t>
      </w:r>
      <w:r w:rsidR="00D26950">
        <w:t>1.0</w:t>
      </w:r>
      <w:r>
        <w:t>)</w:t>
      </w:r>
    </w:p>
    <w:p w:rsidR="00327852" w:rsidRDefault="00845798" w:rsidP="00953112">
      <w:pPr>
        <w:spacing w:line="360" w:lineRule="auto"/>
      </w:pPr>
      <w:r>
        <w:t>Break d</w:t>
      </w:r>
      <w:r w:rsidR="0008274A">
        <w:t xml:space="preserve">istance </w:t>
      </w:r>
      <w:r w:rsidR="00670E20">
        <w:t>acc</w:t>
      </w:r>
      <w:r w:rsidR="00C20C82">
        <w:t xml:space="preserve">ounted for over 75% of the </w:t>
      </w:r>
      <w:r w:rsidR="00670E20">
        <w:t xml:space="preserve">explained deviance in the </w:t>
      </w:r>
      <w:r w:rsidR="00C20C82">
        <w:t xml:space="preserve">model for the </w:t>
      </w:r>
      <w:r w:rsidR="00670E20">
        <w:t>South G</w:t>
      </w:r>
      <w:r w:rsidR="00FC5511">
        <w:t>e</w:t>
      </w:r>
      <w:r w:rsidR="00670E20">
        <w:t xml:space="preserve">orgia Shelf </w:t>
      </w:r>
      <w:proofErr w:type="spellStart"/>
      <w:r w:rsidR="00670E20">
        <w:t>subregion</w:t>
      </w:r>
      <w:proofErr w:type="spellEnd"/>
      <w:r w:rsidR="00951E90">
        <w:t xml:space="preserve"> (Table 4</w:t>
      </w:r>
      <w:r w:rsidR="00F913D1">
        <w:t xml:space="preserve">, </w:t>
      </w:r>
      <w:r w:rsidR="00951E90">
        <w:t xml:space="preserve">Figure </w:t>
      </w:r>
      <w:r w:rsidR="006E770E">
        <w:t>5c</w:t>
      </w:r>
      <w:r w:rsidR="00202AC9">
        <w:t>)</w:t>
      </w:r>
      <w:r w:rsidR="00670E20">
        <w:t xml:space="preserve">. This variable, which has a restricted range in this </w:t>
      </w:r>
      <w:proofErr w:type="spellStart"/>
      <w:r w:rsidR="00670E20">
        <w:t>subregion</w:t>
      </w:r>
      <w:proofErr w:type="spellEnd"/>
      <w:r w:rsidR="00670E20">
        <w:t xml:space="preserve">, was </w:t>
      </w:r>
      <w:r w:rsidR="0008274A">
        <w:t xml:space="preserve">fitted as a </w:t>
      </w:r>
      <w:r w:rsidR="00670E20">
        <w:t xml:space="preserve">negative </w:t>
      </w:r>
      <w:r w:rsidR="0008274A">
        <w:t xml:space="preserve">linear term </w:t>
      </w:r>
      <w:r w:rsidR="00130C9B">
        <w:t xml:space="preserve">and indicates </w:t>
      </w:r>
      <w:r w:rsidR="00854344">
        <w:t xml:space="preserve">that </w:t>
      </w:r>
      <w:r w:rsidR="0008274A">
        <w:t xml:space="preserve">krill density </w:t>
      </w:r>
      <w:r w:rsidR="00FC5511">
        <w:t>increases</w:t>
      </w:r>
      <w:r w:rsidR="00847E4A">
        <w:t xml:space="preserve"> towards the coastline of South Georgia</w:t>
      </w:r>
      <w:r w:rsidR="0008274A">
        <w:t>.</w:t>
      </w:r>
      <w:r w:rsidR="00F57ECF">
        <w:t xml:space="preserve"> A</w:t>
      </w:r>
      <w:r w:rsidR="0063080B">
        <w:t xml:space="preserve"> negative </w:t>
      </w:r>
      <w:r w:rsidR="00F57ECF">
        <w:t xml:space="preserve">linear term for </w:t>
      </w:r>
      <w:r>
        <w:t>SLA</w:t>
      </w:r>
      <w:r w:rsidR="00854344">
        <w:t xml:space="preserve"> was retained in the second</w:t>
      </w:r>
      <w:r w:rsidR="008460BA">
        <w:t xml:space="preserve"> (final) </w:t>
      </w:r>
      <w:r w:rsidR="00854344">
        <w:t>round of model selection</w:t>
      </w:r>
      <w:r w:rsidR="00F57ECF">
        <w:t xml:space="preserve">. </w:t>
      </w:r>
      <w:r w:rsidR="00953112">
        <w:t xml:space="preserve">It is important to note that, with the exception of velocity, all continuous explanatory variables are correlated with longitude in this relatively small </w:t>
      </w:r>
      <w:proofErr w:type="spellStart"/>
      <w:r w:rsidR="00953112">
        <w:t>subregion</w:t>
      </w:r>
      <w:proofErr w:type="spellEnd"/>
      <w:r w:rsidR="00953112">
        <w:t xml:space="preserve"> (|r|</w:t>
      </w:r>
      <w:r w:rsidR="00B77D2C">
        <w:t xml:space="preserve"> </w:t>
      </w:r>
      <w:r w:rsidR="00953112">
        <w:t>&gt;</w:t>
      </w:r>
      <w:r w:rsidR="00B77D2C">
        <w:t xml:space="preserve"> </w:t>
      </w:r>
      <w:r w:rsidR="00953112">
        <w:t>0.7 for SLA and SST, and |r|</w:t>
      </w:r>
      <w:r w:rsidR="00B77D2C">
        <w:t xml:space="preserve"> </w:t>
      </w:r>
      <w:r w:rsidR="00953112">
        <w:t>&gt;</w:t>
      </w:r>
      <w:r w:rsidR="00B77D2C">
        <w:t xml:space="preserve"> </w:t>
      </w:r>
      <w:r w:rsidR="00953112">
        <w:t xml:space="preserve">0.5 for </w:t>
      </w:r>
      <w:r>
        <w:t>d</w:t>
      </w:r>
      <w:r w:rsidR="00953112">
        <w:t xml:space="preserve">epth, </w:t>
      </w:r>
      <w:r>
        <w:t xml:space="preserve">break distance </w:t>
      </w:r>
      <w:r w:rsidR="00953112">
        <w:t xml:space="preserve">and </w:t>
      </w:r>
      <w:proofErr w:type="spellStart"/>
      <w:r>
        <w:t>chl</w:t>
      </w:r>
      <w:proofErr w:type="spellEnd"/>
      <w:r>
        <w:t>)</w:t>
      </w:r>
      <w:r w:rsidR="00953112">
        <w:t>; h</w:t>
      </w:r>
      <w:r w:rsidR="00C20C82" w:rsidRPr="00C20C82">
        <w:t xml:space="preserve">ence </w:t>
      </w:r>
      <w:r w:rsidR="0063080B" w:rsidRPr="00C20C82">
        <w:t xml:space="preserve">the </w:t>
      </w:r>
      <w:r w:rsidR="001C36F2" w:rsidRPr="00C20C82">
        <w:t xml:space="preserve">derived </w:t>
      </w:r>
      <w:r w:rsidR="0063080B" w:rsidRPr="00C20C82">
        <w:t>relationships</w:t>
      </w:r>
      <w:r w:rsidR="00953112">
        <w:t xml:space="preserve"> with </w:t>
      </w:r>
      <w:r>
        <w:t xml:space="preserve">break </w:t>
      </w:r>
      <w:r w:rsidR="00953112">
        <w:t xml:space="preserve">distance </w:t>
      </w:r>
      <w:r>
        <w:t>and SLA</w:t>
      </w:r>
      <w:r w:rsidR="00953112">
        <w:t xml:space="preserve"> </w:t>
      </w:r>
      <w:r w:rsidR="001C36F2" w:rsidRPr="00C20C82">
        <w:t xml:space="preserve">may </w:t>
      </w:r>
      <w:r w:rsidR="00C20C82" w:rsidRPr="00C20C82">
        <w:t>simply</w:t>
      </w:r>
      <w:r w:rsidR="00F57ECF" w:rsidRPr="00C20C82">
        <w:t xml:space="preserve"> </w:t>
      </w:r>
      <w:r w:rsidR="0008274A" w:rsidRPr="00C20C82">
        <w:t>reflect</w:t>
      </w:r>
      <w:r w:rsidR="00F57ECF" w:rsidRPr="00C20C82">
        <w:t xml:space="preserve"> the higher </w:t>
      </w:r>
      <w:r w:rsidR="006673CE" w:rsidRPr="00C20C82">
        <w:t xml:space="preserve">krill </w:t>
      </w:r>
      <w:r w:rsidR="001C36F2" w:rsidRPr="00C20C82">
        <w:t>densities observed to the east of 38</w:t>
      </w:r>
      <w:r w:rsidR="00560DBA" w:rsidRPr="0052699D">
        <w:t>⁰</w:t>
      </w:r>
      <w:r w:rsidR="001C36F2" w:rsidRPr="00C20C82">
        <w:t xml:space="preserve">W during the survey (Figure </w:t>
      </w:r>
      <w:r w:rsidR="00A97AE2">
        <w:t>4</w:t>
      </w:r>
      <w:r w:rsidR="001C36F2" w:rsidRPr="00C20C82">
        <w:t>).</w:t>
      </w:r>
      <w:r w:rsidR="002705F9" w:rsidRPr="00C20C82">
        <w:t xml:space="preserve"> </w:t>
      </w:r>
    </w:p>
    <w:p w:rsidR="000B2887" w:rsidRPr="00630B09" w:rsidRDefault="000B2887" w:rsidP="006F3792">
      <w:pPr>
        <w:spacing w:line="360" w:lineRule="auto"/>
        <w:rPr>
          <w:i/>
        </w:rPr>
      </w:pPr>
      <w:r w:rsidRPr="00630B09">
        <w:rPr>
          <w:i/>
        </w:rPr>
        <w:t>Sea Ice Zone</w:t>
      </w:r>
    </w:p>
    <w:p w:rsidR="000926C4" w:rsidRDefault="000926C4" w:rsidP="000926C4">
      <w:pPr>
        <w:spacing w:line="360" w:lineRule="auto"/>
      </w:pPr>
      <w:r>
        <w:t xml:space="preserve">ρ = </w:t>
      </w:r>
      <w:proofErr w:type="gramStart"/>
      <w:r>
        <w:t>s(</w:t>
      </w:r>
      <w:proofErr w:type="gramEnd"/>
      <w:r w:rsidR="003708BC">
        <w:t>Velocity</w:t>
      </w:r>
      <w:r>
        <w:t xml:space="preserve">, </w:t>
      </w:r>
      <w:r w:rsidR="003708BC">
        <w:t>1.0</w:t>
      </w:r>
      <w:r>
        <w:t>) + s(</w:t>
      </w:r>
      <w:r w:rsidR="003708BC">
        <w:t>Break distance</w:t>
      </w:r>
      <w:r>
        <w:t xml:space="preserve">, </w:t>
      </w:r>
      <w:r w:rsidR="003708BC">
        <w:t>1.0</w:t>
      </w:r>
      <w:r>
        <w:t>) + s(</w:t>
      </w:r>
      <w:r w:rsidR="003708BC">
        <w:t>SLA</w:t>
      </w:r>
      <w:r>
        <w:t xml:space="preserve">, </w:t>
      </w:r>
      <w:r w:rsidR="003708BC">
        <w:t>1.0</w:t>
      </w:r>
      <w:r>
        <w:t>)</w:t>
      </w:r>
    </w:p>
    <w:p w:rsidR="002910E7" w:rsidRPr="00E8495D" w:rsidRDefault="008113F9" w:rsidP="0008274A">
      <w:pPr>
        <w:spacing w:line="360" w:lineRule="auto"/>
      </w:pPr>
      <w:r w:rsidRPr="00692D44">
        <w:t xml:space="preserve">The </w:t>
      </w:r>
      <w:r w:rsidR="009132DF">
        <w:t>final</w:t>
      </w:r>
      <w:r w:rsidR="009132DF" w:rsidRPr="00692D44">
        <w:t xml:space="preserve"> </w:t>
      </w:r>
      <w:r w:rsidRPr="00692D44">
        <w:t>model for the Sea Ice Zone included linear terms for v</w:t>
      </w:r>
      <w:r w:rsidR="002910E7" w:rsidRPr="00692D44">
        <w:t xml:space="preserve">elocity, </w:t>
      </w:r>
      <w:r w:rsidR="00387A82">
        <w:t xml:space="preserve">break </w:t>
      </w:r>
      <w:r w:rsidR="002910E7" w:rsidRPr="00692D44">
        <w:t xml:space="preserve">distance and </w:t>
      </w:r>
      <w:r w:rsidR="00387A82">
        <w:t xml:space="preserve">SLA </w:t>
      </w:r>
      <w:r w:rsidR="00951E90">
        <w:t>(Table 4</w:t>
      </w:r>
      <w:r w:rsidR="00F913D1">
        <w:t xml:space="preserve">, </w:t>
      </w:r>
      <w:r w:rsidR="00951E90">
        <w:t xml:space="preserve">Figure </w:t>
      </w:r>
      <w:r w:rsidR="00C60F61">
        <w:t>5d</w:t>
      </w:r>
      <w:r w:rsidR="009046CD">
        <w:t>)</w:t>
      </w:r>
      <w:r w:rsidR="00F24677">
        <w:t>,</w:t>
      </w:r>
      <w:r w:rsidRPr="00692D44">
        <w:t xml:space="preserve"> </w:t>
      </w:r>
      <w:r w:rsidR="00F636B7" w:rsidRPr="00692D44">
        <w:t>each of which</w:t>
      </w:r>
      <w:r w:rsidR="00E8495D">
        <w:t xml:space="preserve"> produced a similar increase in </w:t>
      </w:r>
      <w:r w:rsidR="00F24677">
        <w:t xml:space="preserve">explained </w:t>
      </w:r>
      <w:r w:rsidR="00E8495D">
        <w:t>deviance</w:t>
      </w:r>
      <w:r w:rsidR="00F24677">
        <w:t xml:space="preserve">. </w:t>
      </w:r>
      <w:r w:rsidR="00F636B7" w:rsidRPr="00692D44">
        <w:t>However, t</w:t>
      </w:r>
      <w:r w:rsidRPr="00692D44">
        <w:t>he overall explained deviance for this model is very low (15.6%)</w:t>
      </w:r>
      <w:r w:rsidR="00494730" w:rsidRPr="00692D44">
        <w:t xml:space="preserve">, </w:t>
      </w:r>
      <w:r w:rsidR="00F636B7" w:rsidRPr="00692D44">
        <w:t xml:space="preserve">suggesting </w:t>
      </w:r>
      <w:r w:rsidR="00546250">
        <w:t xml:space="preserve">that </w:t>
      </w:r>
      <w:r w:rsidR="00F636B7" w:rsidRPr="00692D44">
        <w:t xml:space="preserve">some key variables </w:t>
      </w:r>
      <w:proofErr w:type="gramStart"/>
      <w:r w:rsidR="00F636B7" w:rsidRPr="00692D44">
        <w:t>are</w:t>
      </w:r>
      <w:proofErr w:type="gramEnd"/>
      <w:r w:rsidR="00F636B7" w:rsidRPr="00692D44">
        <w:t xml:space="preserve"> missing or that krill density is </w:t>
      </w:r>
      <w:r w:rsidR="00E907AF">
        <w:t xml:space="preserve">less </w:t>
      </w:r>
      <w:r w:rsidR="00387A82">
        <w:t>predictable</w:t>
      </w:r>
      <w:r w:rsidR="00F636B7" w:rsidRPr="00E8495D">
        <w:t>.</w:t>
      </w:r>
    </w:p>
    <w:p w:rsidR="000B2887" w:rsidRPr="00630B09" w:rsidRDefault="000B2887" w:rsidP="006F3792">
      <w:pPr>
        <w:spacing w:line="360" w:lineRule="auto"/>
        <w:rPr>
          <w:i/>
        </w:rPr>
      </w:pPr>
      <w:r w:rsidRPr="00630B09">
        <w:rPr>
          <w:i/>
        </w:rPr>
        <w:t>Open Ocean</w:t>
      </w:r>
    </w:p>
    <w:p w:rsidR="000926C4" w:rsidRDefault="000926C4" w:rsidP="000926C4">
      <w:pPr>
        <w:spacing w:line="360" w:lineRule="auto"/>
      </w:pPr>
      <w:r>
        <w:t xml:space="preserve">ρ = </w:t>
      </w:r>
      <w:proofErr w:type="gramStart"/>
      <w:r>
        <w:t>s(</w:t>
      </w:r>
      <w:proofErr w:type="gramEnd"/>
      <w:r w:rsidR="001E29BA">
        <w:t>Break distance</w:t>
      </w:r>
      <w:r>
        <w:t xml:space="preserve">, </w:t>
      </w:r>
      <w:r w:rsidR="001E29BA">
        <w:t>2.5</w:t>
      </w:r>
      <w:r>
        <w:t>) + s(</w:t>
      </w:r>
      <w:proofErr w:type="spellStart"/>
      <w:r w:rsidR="001E29BA">
        <w:t>Chl</w:t>
      </w:r>
      <w:proofErr w:type="spellEnd"/>
      <w:r>
        <w:t xml:space="preserve">, </w:t>
      </w:r>
      <w:r w:rsidR="001E29BA">
        <w:t>4.0</w:t>
      </w:r>
      <w:r>
        <w:t>) + s(</w:t>
      </w:r>
      <w:r w:rsidR="001E29BA">
        <w:t>Velocity</w:t>
      </w:r>
      <w:r>
        <w:t xml:space="preserve">, </w:t>
      </w:r>
      <w:r w:rsidR="001E29BA">
        <w:t>1.0</w:t>
      </w:r>
      <w:r>
        <w:t>)</w:t>
      </w:r>
    </w:p>
    <w:p w:rsidR="00636C94" w:rsidRPr="00193B1E" w:rsidRDefault="0008274A" w:rsidP="00636C94">
      <w:pPr>
        <w:spacing w:line="360" w:lineRule="auto"/>
      </w:pPr>
      <w:r>
        <w:t xml:space="preserve">In the Open Ocean </w:t>
      </w:r>
      <w:proofErr w:type="spellStart"/>
      <w:r>
        <w:t>subregion</w:t>
      </w:r>
      <w:proofErr w:type="spellEnd"/>
      <w:r>
        <w:t>, krill density decreased with increasing distance from the shelf to ~100 km, was relatively constant from ~100 to ~270 km, a</w:t>
      </w:r>
      <w:r w:rsidR="00B846B9">
        <w:t>nd declined thereafter (</w:t>
      </w:r>
      <w:r w:rsidR="009046CD">
        <w:t>Table 4</w:t>
      </w:r>
      <w:r w:rsidR="00F913D1">
        <w:t xml:space="preserve">, </w:t>
      </w:r>
      <w:r w:rsidR="00951E90">
        <w:t xml:space="preserve">Figure </w:t>
      </w:r>
      <w:r w:rsidR="00C60F61">
        <w:t>5e</w:t>
      </w:r>
      <w:r>
        <w:t>).</w:t>
      </w:r>
      <w:r w:rsidR="00975616">
        <w:t xml:space="preserve"> </w:t>
      </w:r>
      <w:proofErr w:type="spellStart"/>
      <w:r w:rsidR="007831B4">
        <w:t>C</w:t>
      </w:r>
      <w:r w:rsidR="006D67DE">
        <w:t>hl</w:t>
      </w:r>
      <w:proofErr w:type="spellEnd"/>
      <w:r w:rsidR="00975616">
        <w:t xml:space="preserve"> was </w:t>
      </w:r>
      <w:r w:rsidR="00781B9F">
        <w:t xml:space="preserve">retained in the second round of model selection and the </w:t>
      </w:r>
      <w:r w:rsidR="006D67DE">
        <w:t xml:space="preserve">shape of the smoother </w:t>
      </w:r>
      <w:r w:rsidR="00781B9F">
        <w:t xml:space="preserve">for this variable </w:t>
      </w:r>
      <w:r w:rsidR="006D67DE">
        <w:t xml:space="preserve">was similar to that for the Southern Shelves </w:t>
      </w:r>
      <w:r w:rsidR="00781B9F">
        <w:t xml:space="preserve">model </w:t>
      </w:r>
      <w:r w:rsidR="00A639D6">
        <w:t xml:space="preserve">(Figure </w:t>
      </w:r>
      <w:r w:rsidR="00A44D00">
        <w:t>5b</w:t>
      </w:r>
      <w:r w:rsidR="006D67DE">
        <w:t>)</w:t>
      </w:r>
      <w:r w:rsidR="007A120D">
        <w:t xml:space="preserve">, with very low </w:t>
      </w:r>
      <w:r w:rsidR="006D67DE">
        <w:t xml:space="preserve">krill </w:t>
      </w:r>
      <w:r w:rsidR="006D67DE">
        <w:lastRenderedPageBreak/>
        <w:t xml:space="preserve">density at chlorophyll </w:t>
      </w:r>
      <w:r w:rsidR="00334246" w:rsidRPr="00334246">
        <w:rPr>
          <w:i/>
        </w:rPr>
        <w:t>a</w:t>
      </w:r>
      <w:r w:rsidR="00334246">
        <w:t xml:space="preserve"> </w:t>
      </w:r>
      <w:r w:rsidR="006D67DE">
        <w:t xml:space="preserve">concentrations </w:t>
      </w:r>
      <w:r w:rsidR="006D67DE" w:rsidRPr="00E92664">
        <w:t>&lt; 0.13 mg m</w:t>
      </w:r>
      <w:r w:rsidR="006D67DE" w:rsidRPr="00E92664">
        <w:rPr>
          <w:vertAlign w:val="superscript"/>
        </w:rPr>
        <w:t>-3</w:t>
      </w:r>
      <w:r w:rsidR="006D67DE">
        <w:t>.</w:t>
      </w:r>
      <w:r w:rsidR="00781B9F">
        <w:t xml:space="preserve"> </w:t>
      </w:r>
      <w:r w:rsidR="00B4042F">
        <w:t xml:space="preserve">Finally, </w:t>
      </w:r>
      <w:r>
        <w:t>krill density decrease</w:t>
      </w:r>
      <w:r w:rsidR="00B4042F">
        <w:t>s</w:t>
      </w:r>
      <w:r>
        <w:t xml:space="preserve"> with increasing </w:t>
      </w:r>
      <w:r w:rsidR="00953BA1">
        <w:t xml:space="preserve">surface </w:t>
      </w:r>
      <w:proofErr w:type="spellStart"/>
      <w:r w:rsidR="00953BA1">
        <w:t>geostrophic</w:t>
      </w:r>
      <w:proofErr w:type="spellEnd"/>
      <w:r w:rsidR="00953BA1">
        <w:t xml:space="preserve"> velocity </w:t>
      </w:r>
      <w:r w:rsidR="00327852">
        <w:t>in this region</w:t>
      </w:r>
      <w:r w:rsidR="00B4042F">
        <w:t>.</w:t>
      </w:r>
      <w:r w:rsidR="00981FCE">
        <w:t xml:space="preserve"> </w:t>
      </w:r>
      <w:r w:rsidR="0047737F">
        <w:t xml:space="preserve">As was the case for the whole study area, the </w:t>
      </w:r>
      <w:r w:rsidR="00981FCE">
        <w:t>model did not estimate a krill density &gt; 50 g m</w:t>
      </w:r>
      <w:r w:rsidR="00981FCE" w:rsidRPr="007906C7">
        <w:rPr>
          <w:vertAlign w:val="superscript"/>
        </w:rPr>
        <w:t>-2</w:t>
      </w:r>
      <w:r w:rsidR="00981FCE">
        <w:t xml:space="preserve"> at any 40 nm location in the Central Scotia Sea between 30</w:t>
      </w:r>
      <w:r w:rsidR="002D7884">
        <w:t xml:space="preserve"> and </w:t>
      </w:r>
      <w:r w:rsidR="00981FCE">
        <w:t>40⁰W despite the high values observed during the survey.</w:t>
      </w:r>
    </w:p>
    <w:p w:rsidR="00953A13" w:rsidRPr="0003596A" w:rsidRDefault="00953A13" w:rsidP="0003596A">
      <w:pPr>
        <w:spacing w:line="360" w:lineRule="auto"/>
        <w:rPr>
          <w:b/>
        </w:rPr>
      </w:pPr>
      <w:r w:rsidRPr="0003596A">
        <w:rPr>
          <w:b/>
        </w:rPr>
        <w:t>DISCUSSION</w:t>
      </w:r>
    </w:p>
    <w:p w:rsidR="00FB48DE" w:rsidRDefault="00FB48DE" w:rsidP="00FB48DE">
      <w:pPr>
        <w:spacing w:line="360" w:lineRule="auto"/>
        <w:jc w:val="both"/>
      </w:pPr>
      <w:r w:rsidRPr="0003596A">
        <w:t xml:space="preserve">This study used GAMs to identify relationships between the distribution of Antarctic krill in the Scotia Sea and southern Drake Passage and a suite of environmental variables. </w:t>
      </w:r>
      <w:r w:rsidRPr="00CE42EE">
        <w:t xml:space="preserve">The model results provide insights into </w:t>
      </w:r>
      <w:r w:rsidR="00AF7461">
        <w:t>physical</w:t>
      </w:r>
      <w:r w:rsidRPr="00CE42EE">
        <w:t xml:space="preserve"> </w:t>
      </w:r>
      <w:r w:rsidR="00107689">
        <w:t xml:space="preserve">and biological </w:t>
      </w:r>
      <w:r w:rsidRPr="00CE42EE">
        <w:t xml:space="preserve">influences on the distribution of krill in an area that is important for both dependent predators and the commercial fishery. </w:t>
      </w:r>
      <w:r>
        <w:t>The combination</w:t>
      </w:r>
      <w:r w:rsidR="00BF3B41">
        <w:t>s</w:t>
      </w:r>
      <w:r>
        <w:t xml:space="preserve"> of variables that best explained krill distribution </w:t>
      </w:r>
      <w:r w:rsidR="00BF3B41">
        <w:t xml:space="preserve">were </w:t>
      </w:r>
      <w:r>
        <w:t xml:space="preserve">scale-dependent, </w:t>
      </w:r>
      <w:r w:rsidRPr="0003596A">
        <w:t xml:space="preserve">depending </w:t>
      </w:r>
      <w:r w:rsidR="00BF3B41">
        <w:t>up</w:t>
      </w:r>
      <w:r w:rsidRPr="0003596A">
        <w:t xml:space="preserve">on whether the analysis was of the entire study area, or different </w:t>
      </w:r>
      <w:proofErr w:type="spellStart"/>
      <w:r w:rsidRPr="0003596A">
        <w:t>subregions</w:t>
      </w:r>
      <w:proofErr w:type="spellEnd"/>
      <w:r w:rsidRPr="0003596A">
        <w:t xml:space="preserve"> defined </w:t>
      </w:r>
      <w:r w:rsidR="002854AF" w:rsidRPr="002854AF">
        <w:rPr>
          <w:i/>
        </w:rPr>
        <w:t>a priori</w:t>
      </w:r>
      <w:r w:rsidRPr="0003596A">
        <w:t xml:space="preserve"> on the basis of oceanographic characteristics. </w:t>
      </w:r>
    </w:p>
    <w:p w:rsidR="00FB48DE" w:rsidRDefault="00FB48DE" w:rsidP="00FB48DE">
      <w:pPr>
        <w:spacing w:line="360" w:lineRule="auto"/>
        <w:rPr>
          <w:b/>
        </w:rPr>
      </w:pPr>
      <w:r w:rsidRPr="0003596A">
        <w:t>The models d</w:t>
      </w:r>
      <w:r>
        <w:t>eveloped for the South Georgia S</w:t>
      </w:r>
      <w:r w:rsidRPr="0003596A">
        <w:t xml:space="preserve">helf, </w:t>
      </w:r>
      <w:r>
        <w:t>S</w:t>
      </w:r>
      <w:r w:rsidRPr="0003596A">
        <w:t xml:space="preserve">outhern </w:t>
      </w:r>
      <w:r>
        <w:t>Shelves, and Sea Ice Z</w:t>
      </w:r>
      <w:r w:rsidRPr="0003596A">
        <w:t xml:space="preserve">one </w:t>
      </w:r>
      <w:proofErr w:type="spellStart"/>
      <w:r w:rsidRPr="0003596A">
        <w:t>subregions</w:t>
      </w:r>
      <w:proofErr w:type="spellEnd"/>
      <w:r w:rsidRPr="0003596A">
        <w:t xml:space="preserve"> were based on data resolved to a spatial scale of 10 nm whereas those for the Open Ocean </w:t>
      </w:r>
      <w:proofErr w:type="spellStart"/>
      <w:r w:rsidRPr="0003596A">
        <w:t>subregion</w:t>
      </w:r>
      <w:proofErr w:type="spellEnd"/>
      <w:r w:rsidRPr="0003596A">
        <w:t xml:space="preserve"> and the </w:t>
      </w:r>
      <w:r w:rsidR="006E5AE7">
        <w:t xml:space="preserve">whole </w:t>
      </w:r>
      <w:r>
        <w:t xml:space="preserve">study area required </w:t>
      </w:r>
      <w:r w:rsidRPr="0003596A">
        <w:t>data aggregated at 40 nm and 80 nm</w:t>
      </w:r>
      <w:r w:rsidR="006E5AE7">
        <w:t>,</w:t>
      </w:r>
      <w:r w:rsidRPr="0003596A">
        <w:t xml:space="preserve"> respectively. These scales of analy</w:t>
      </w:r>
      <w:r w:rsidR="0005112D">
        <w:t>sis</w:t>
      </w:r>
      <w:r>
        <w:t xml:space="preserve"> </w:t>
      </w:r>
      <w:r w:rsidRPr="0003596A">
        <w:t>improve</w:t>
      </w:r>
      <w:r>
        <w:t>d</w:t>
      </w:r>
      <w:r w:rsidRPr="0003596A">
        <w:t xml:space="preserve"> model fit and minimise</w:t>
      </w:r>
      <w:r>
        <w:t>d</w:t>
      </w:r>
      <w:r w:rsidRPr="0003596A">
        <w:t xml:space="preserve"> autocorrelation in the residuals. Autocorrelation can indicate that an important covariate is missing, but in our analyses </w:t>
      </w:r>
      <w:r>
        <w:t xml:space="preserve">it </w:t>
      </w:r>
      <w:r w:rsidRPr="0003596A">
        <w:t>more likely indicates over</w:t>
      </w:r>
      <w:r w:rsidR="00BF3B41">
        <w:t>-</w:t>
      </w:r>
      <w:r w:rsidRPr="0003596A">
        <w:t>dispersion in the 10 nm data due to the patchy</w:t>
      </w:r>
      <w:r w:rsidR="00E8086D">
        <w:t xml:space="preserve"> spatial distribution of krill </w:t>
      </w:r>
      <w:r w:rsidR="002854AF">
        <w:fldChar w:fldCharType="begin"/>
      </w:r>
      <w:r w:rsidR="00095AF2">
        <w:instrText xml:space="preserve"> ADDIN EN.CITE &lt;EndNote&gt;&lt;Cite&gt;&lt;Author&gt;Murphy&lt;/Author&gt;&lt;Year&gt;1988&lt;/Year&gt;&lt;RecNum&gt;169&lt;/RecNum&gt;&lt;DisplayText&gt;(Murphy et al., 1988; Zuur et al., 2009)&lt;/DisplayText&gt;&lt;record&gt;&lt;rec-number&gt;169&lt;/rec-number&gt;&lt;foreign-keys&gt;&lt;key app="EN" db-id="vtva2s0v3ez5weedpwxv2rzyrpadfzv9wwzv"&gt;169&lt;/key&gt;&lt;/foreign-keys&gt;&lt;ref-type name="Book Section"&gt;5&lt;/ref-type&gt;&lt;contributors&gt;&lt;authors&gt;&lt;author&gt;Murphy, E. J.&lt;/author&gt;&lt;author&gt;Morris, D. J.&lt;/author&gt;&lt;author&gt;Watkins, J. L.&lt;/author&gt;&lt;author&gt;Priddle, J.&lt;/author&gt;&lt;/authors&gt;&lt;secondary-authors&gt;&lt;author&gt;Sahrhage, D.&lt;/author&gt;&lt;/secondary-authors&gt;&lt;/contributors&gt;&lt;titles&gt;&lt;title&gt;Scales of Interaction Between Antarctic Krill and the Environment&lt;/title&gt;&lt;secondary-title&gt;Antarctic Ocean and Resources Variability&lt;/secondary-title&gt;&lt;/titles&gt;&lt;pages&gt;120-130&lt;/pages&gt;&lt;dates&gt;&lt;year&gt;1988&lt;/year&gt;&lt;/dates&gt;&lt;pub-location&gt;Berlin Heidelberg&lt;/pub-location&gt;&lt;publisher&gt;Springer-Verlag&lt;/publisher&gt;&lt;urls&gt;&lt;/urls&gt;&lt;/record&gt;&lt;/Cite&gt;&lt;Cite&gt;&lt;Author&gt;Zuur&lt;/Author&gt;&lt;Year&gt;2009&lt;/Year&gt;&lt;RecNum&gt;152&lt;/RecNum&gt;&lt;record&gt;&lt;rec-number&gt;152&lt;/rec-number&gt;&lt;foreign-keys&gt;&lt;key app="EN" db-id="vtva2s0v3ez5weedpwxv2rzyrpadfzv9wwzv"&gt;152&lt;/key&gt;&lt;/foreign-keys&gt;&lt;ref-type name="Book"&gt;6&lt;/ref-type&gt;&lt;contributors&gt;&lt;authors&gt;&lt;author&gt;Zuur, A. F.&lt;/author&gt;&lt;author&gt;Ieno, Elena N.&lt;/author&gt;&lt;author&gt;Walker, N.J.&lt;/author&gt;&lt;author&gt;Saveliev, A.A.&lt;/author&gt;&lt;author&gt;Smith, G.M.&lt;/author&gt;&lt;/authors&gt;&lt;/contributors&gt;&lt;titles&gt;&lt;title&gt;Mixed Effects Models and Extensions in Ecology with R&lt;/title&gt;&lt;/titles&gt;&lt;dates&gt;&lt;year&gt;2009&lt;/year&gt;&lt;/dates&gt;&lt;pub-location&gt;New York&lt;/pub-location&gt;&lt;publisher&gt;Springer&lt;/publisher&gt;&lt;urls&gt;&lt;/urls&gt;&lt;/record&gt;&lt;/Cite&gt;&lt;/EndNote&gt;</w:instrText>
      </w:r>
      <w:r w:rsidR="002854AF">
        <w:fldChar w:fldCharType="separate"/>
      </w:r>
      <w:r w:rsidR="00094ABC">
        <w:rPr>
          <w:noProof/>
        </w:rPr>
        <w:t>(</w:t>
      </w:r>
      <w:hyperlink w:anchor="_ENREF_40" w:tooltip="Murphy, 1988 #169" w:history="1">
        <w:r w:rsidR="00796198">
          <w:rPr>
            <w:noProof/>
          </w:rPr>
          <w:t>Murphy et al., 1988</w:t>
        </w:r>
      </w:hyperlink>
      <w:r w:rsidR="00094ABC">
        <w:rPr>
          <w:noProof/>
        </w:rPr>
        <w:t xml:space="preserve">; </w:t>
      </w:r>
      <w:hyperlink w:anchor="_ENREF_78" w:tooltip="Zuur, 2009 #152" w:history="1">
        <w:r w:rsidR="00796198">
          <w:rPr>
            <w:noProof/>
          </w:rPr>
          <w:t>Zuur et al., 2009</w:t>
        </w:r>
      </w:hyperlink>
      <w:r w:rsidR="00094ABC">
        <w:rPr>
          <w:noProof/>
        </w:rPr>
        <w:t>)</w:t>
      </w:r>
      <w:r w:rsidR="002854AF">
        <w:fldChar w:fldCharType="end"/>
      </w:r>
      <w:r w:rsidR="00E8086D">
        <w:t xml:space="preserve">. </w:t>
      </w:r>
      <w:r w:rsidRPr="009E69B1">
        <w:t>To account for multi-</w:t>
      </w:r>
      <w:proofErr w:type="spellStart"/>
      <w:r w:rsidRPr="009E69B1">
        <w:t>colinearity</w:t>
      </w:r>
      <w:proofErr w:type="spellEnd"/>
      <w:r w:rsidRPr="009E69B1">
        <w:t xml:space="preserve"> during model selection, we excluded environmental variables that were highly correlated with an already-selected variable.  This explains why </w:t>
      </w:r>
      <w:r w:rsidR="00673873">
        <w:t>SST</w:t>
      </w:r>
      <w:r w:rsidRPr="009E69B1">
        <w:t xml:space="preserve">, for example, was not selected for inclusion in any model as it was correlated with either surface </w:t>
      </w:r>
      <w:proofErr w:type="spellStart"/>
      <w:r w:rsidRPr="009E69B1">
        <w:t>geostrophic</w:t>
      </w:r>
      <w:proofErr w:type="spellEnd"/>
      <w:r w:rsidRPr="009E69B1">
        <w:t xml:space="preserve"> velocity or </w:t>
      </w:r>
      <w:r w:rsidR="00673873">
        <w:t>SLA</w:t>
      </w:r>
      <w:r w:rsidRPr="009E69B1">
        <w:t>.</w:t>
      </w:r>
      <w:r>
        <w:t xml:space="preserve"> </w:t>
      </w:r>
      <w:r w:rsidRPr="0003596A">
        <w:t xml:space="preserve">With the exception of the </w:t>
      </w:r>
      <w:r>
        <w:t>S</w:t>
      </w:r>
      <w:r w:rsidRPr="0003596A">
        <w:t xml:space="preserve">ea </w:t>
      </w:r>
      <w:r>
        <w:t>Ice Z</w:t>
      </w:r>
      <w:r w:rsidRPr="0003596A">
        <w:t xml:space="preserve">one </w:t>
      </w:r>
      <w:proofErr w:type="spellStart"/>
      <w:r w:rsidRPr="0003596A">
        <w:t>subregion</w:t>
      </w:r>
      <w:proofErr w:type="spellEnd"/>
      <w:r w:rsidRPr="0003596A">
        <w:t xml:space="preserve">, the models explained a substantial proportion of the observed deviance in krill density at both the </w:t>
      </w:r>
      <w:proofErr w:type="spellStart"/>
      <w:r w:rsidRPr="0003596A">
        <w:t>subregion</w:t>
      </w:r>
      <w:proofErr w:type="spellEnd"/>
      <w:r w:rsidRPr="0003596A">
        <w:t xml:space="preserve"> and whole study area scales (32.7</w:t>
      </w:r>
      <w:r w:rsidR="00A858DB">
        <w:t>-</w:t>
      </w:r>
      <w:r w:rsidRPr="0003596A">
        <w:t>43.9% deviance explained). Krill distribution within each model was related to at least two environmental variables</w:t>
      </w:r>
    </w:p>
    <w:p w:rsidR="0003596A" w:rsidRPr="0003596A" w:rsidRDefault="0003596A" w:rsidP="0003596A">
      <w:pPr>
        <w:spacing w:line="360" w:lineRule="auto"/>
        <w:rPr>
          <w:b/>
        </w:rPr>
      </w:pPr>
      <w:r w:rsidRPr="0003596A">
        <w:rPr>
          <w:b/>
        </w:rPr>
        <w:t>Relationship to shelf break</w:t>
      </w:r>
    </w:p>
    <w:p w:rsidR="0003596A" w:rsidRPr="0003596A" w:rsidRDefault="00643975" w:rsidP="0003596A">
      <w:pPr>
        <w:spacing w:line="360" w:lineRule="auto"/>
        <w:jc w:val="both"/>
      </w:pPr>
      <w:r>
        <w:t>K</w:t>
      </w:r>
      <w:r w:rsidR="0003596A" w:rsidRPr="0003596A">
        <w:t xml:space="preserve">rill density </w:t>
      </w:r>
      <w:r>
        <w:t>was related to</w:t>
      </w:r>
      <w:r w:rsidR="0003596A" w:rsidRPr="0003596A">
        <w:t xml:space="preserve"> bathymetry</w:t>
      </w:r>
      <w:r w:rsidR="000C5765">
        <w:t xml:space="preserve"> (</w:t>
      </w:r>
      <w:r w:rsidR="0003596A" w:rsidRPr="0003596A">
        <w:t>distance to the shelf break</w:t>
      </w:r>
      <w:r w:rsidR="000C5765">
        <w:t>)</w:t>
      </w:r>
      <w:r w:rsidR="0003596A" w:rsidRPr="0003596A">
        <w:t xml:space="preserve"> </w:t>
      </w:r>
      <w:r>
        <w:t>in every</w:t>
      </w:r>
      <w:r w:rsidR="0003596A" w:rsidRPr="0003596A">
        <w:t xml:space="preserve"> model.  At the </w:t>
      </w:r>
      <w:r w:rsidR="000C5765">
        <w:t xml:space="preserve">scale of the </w:t>
      </w:r>
      <w:r w:rsidR="0003596A" w:rsidRPr="0003596A">
        <w:t xml:space="preserve">whole study area, higher krill densities were found on the shelf.  This is consistent with previous studies </w:t>
      </w:r>
      <w:r w:rsidR="00892E4B">
        <w:t>in this region</w:t>
      </w:r>
      <w:r w:rsidR="0003596A" w:rsidRPr="0003596A">
        <w:t xml:space="preserve"> indicat</w:t>
      </w:r>
      <w:r w:rsidR="00D067E6">
        <w:t>ing</w:t>
      </w:r>
      <w:r w:rsidR="0003596A" w:rsidRPr="0003596A">
        <w:t xml:space="preserve"> that krill occur in predictable high densities over shelves and shelf breaks </w:t>
      </w:r>
      <w:r w:rsidR="002854AF">
        <w:fldChar w:fldCharType="begin">
          <w:fldData xml:space="preserve">PEVuZE5vdGU+PENpdGU+PEF1dGhvcj5BdGtpbnNvbjwvQXV0aG9yPjxZZWFyPjIwMDg8L1llYXI+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</w:fldData>
        </w:fldChar>
      </w:r>
      <w:r w:rsidR="006C28C3">
        <w:instrText xml:space="preserve"> ADDIN EN.CITE </w:instrText>
      </w:r>
      <w:r w:rsidR="002854AF">
        <w:fldChar w:fldCharType="begin">
          <w:fldData xml:space="preserve">PEVuZE5vdGU+PENpdGU+PEF1dGhvcj5BdGtpbnNvbjwvQXV0aG9yPjxZZWFyPjIwMDg8L1llYXI+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</w:fldData>
        </w:fldChar>
      </w:r>
      <w:r w:rsidR="006C28C3">
        <w:instrText xml:space="preserve"> ADDIN EN.CITE.DATA </w:instrText>
      </w:r>
      <w:r w:rsidR="002854AF">
        <w:fldChar w:fldCharType="end"/>
      </w:r>
      <w:r w:rsidR="002854AF">
        <w:fldChar w:fldCharType="separate"/>
      </w:r>
      <w:r w:rsidR="006C28C3">
        <w:rPr>
          <w:noProof/>
        </w:rPr>
        <w:t>(</w:t>
      </w:r>
      <w:hyperlink w:anchor="_ENREF_41" w:tooltip="Murphy, 1997 #181" w:history="1">
        <w:r w:rsidR="00796198">
          <w:rPr>
            <w:noProof/>
          </w:rPr>
          <w:t>Murphy et al., 1997</w:t>
        </w:r>
      </w:hyperlink>
      <w:proofErr w:type="gramStart"/>
      <w:r w:rsidR="006C28C3">
        <w:rPr>
          <w:noProof/>
        </w:rPr>
        <w:t xml:space="preserve">; </w:t>
      </w:r>
      <w:hyperlink w:anchor="_ENREF_64" w:tooltip="Trathan, 1998 #179" w:history="1">
        <w:r w:rsidR="00796198">
          <w:rPr>
            <w:noProof/>
          </w:rPr>
          <w:t>Trathan et al., 1998a</w:t>
        </w:r>
      </w:hyperlink>
      <w:r w:rsidR="006C28C3">
        <w:rPr>
          <w:noProof/>
        </w:rPr>
        <w:t>;</w:t>
      </w:r>
      <w:proofErr w:type="gramEnd"/>
      <w:r w:rsidR="006C28C3">
        <w:rPr>
          <w:noProof/>
        </w:rPr>
        <w:t xml:space="preserve"> </w:t>
      </w:r>
      <w:hyperlink w:anchor="_ENREF_1" w:tooltip="Atkinson, 2008 #57" w:history="1">
        <w:r w:rsidR="00796198">
          <w:rPr>
            <w:noProof/>
          </w:rPr>
          <w:t>Atkinson et al., 2008</w:t>
        </w:r>
      </w:hyperlink>
      <w:r w:rsidR="006C28C3">
        <w:rPr>
          <w:noProof/>
        </w:rPr>
        <w:t>)</w:t>
      </w:r>
      <w:r w:rsidR="002854AF">
        <w:fldChar w:fldCharType="end"/>
      </w:r>
      <w:r w:rsidR="0003596A" w:rsidRPr="0003596A">
        <w:t xml:space="preserve">.  </w:t>
      </w:r>
      <w:r w:rsidR="000B501D">
        <w:t>Recent studies indicate that s</w:t>
      </w:r>
      <w:r w:rsidR="000B501D" w:rsidRPr="00BE4AFA">
        <w:t>ubmarine canyons are</w:t>
      </w:r>
      <w:r w:rsidR="000B501D">
        <w:t xml:space="preserve"> </w:t>
      </w:r>
      <w:r w:rsidR="000B501D" w:rsidRPr="00BE4AFA">
        <w:t xml:space="preserve">important for the advection of krill and other zooplankton </w:t>
      </w:r>
      <w:r w:rsidR="000B501D">
        <w:lastRenderedPageBreak/>
        <w:t>in</w:t>
      </w:r>
      <w:r w:rsidR="000B501D" w:rsidRPr="00BE4AFA">
        <w:t xml:space="preserve">to shelf </w:t>
      </w:r>
      <w:r w:rsidR="000B501D">
        <w:t xml:space="preserve">waters, including at the Antarctic Peninsula </w:t>
      </w:r>
      <w:r w:rsidR="000B501D" w:rsidRPr="00BE4AFA">
        <w:t>where the</w:t>
      </w:r>
      <w:r w:rsidR="000C5765">
        <w:t xml:space="preserve">y are consequently </w:t>
      </w:r>
      <w:r w:rsidR="000B501D">
        <w:t xml:space="preserve">more accessible </w:t>
      </w:r>
      <w:r w:rsidR="000B501D" w:rsidRPr="00BE4AFA">
        <w:t xml:space="preserve">to </w:t>
      </w:r>
      <w:r w:rsidR="000B501D">
        <w:t xml:space="preserve">land-based </w:t>
      </w:r>
      <w:r w:rsidR="000B501D" w:rsidRPr="00BE4AFA">
        <w:t>predators</w:t>
      </w:r>
      <w:r w:rsidR="00D563DD">
        <w:t xml:space="preserve"> </w:t>
      </w:r>
      <w:r w:rsidR="002854AF">
        <w:fldChar w:fldCharType="begin">
          <w:fldData xml:space="preserve">PEVuZE5vdGU+PENpdGU+PEF1dGhvcj5EaW5uaW1hbjwvQXV0aG9yPjxZZWFyPjIwMDQ8L1llYXI+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UyNC0xNTM5PC9wYWdlcz48dm9sdW1lPjU4PC92b2x1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</w:fldData>
        </w:fldChar>
      </w:r>
      <w:r w:rsidR="00095AF2">
        <w:instrText xml:space="preserve"> ADDIN EN.CITE </w:instrText>
      </w:r>
      <w:r w:rsidR="002854AF">
        <w:fldChar w:fldCharType="begin">
          <w:fldData xml:space="preserve">PEVuZE5vdGU+PENpdGU+PEF1dGhvcj5EaW5uaW1hbjwvQXV0aG9yPjxZZWFyPjIwMDQ8L1llYXI+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UyNC0xNTM5PC9wYWdlcz48dm9sdW1lPjU4PC92b2x1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</w:fldData>
        </w:fldChar>
      </w:r>
      <w:r w:rsidR="00095AF2">
        <w:instrText xml:space="preserve"> ADDIN EN.CITE.DATA </w:instrText>
      </w:r>
      <w:r w:rsidR="002854AF">
        <w:fldChar w:fldCharType="end"/>
      </w:r>
      <w:r w:rsidR="002854AF">
        <w:fldChar w:fldCharType="separate"/>
      </w:r>
      <w:r w:rsidR="00D563DD">
        <w:rPr>
          <w:noProof/>
        </w:rPr>
        <w:t>(</w:t>
      </w:r>
      <w:hyperlink w:anchor="_ENREF_15" w:tooltip="Dinniman, 2004 #202" w:history="1">
        <w:r w:rsidR="00796198">
          <w:rPr>
            <w:noProof/>
          </w:rPr>
          <w:t>Dinniman and Klinck, 2004</w:t>
        </w:r>
      </w:hyperlink>
      <w:r w:rsidR="00D563DD">
        <w:rPr>
          <w:noProof/>
        </w:rPr>
        <w:t xml:space="preserve">; </w:t>
      </w:r>
      <w:hyperlink w:anchor="_ENREF_71" w:tooltip="Ward, 2004 #42" w:history="1">
        <w:r w:rsidR="00796198">
          <w:rPr>
            <w:noProof/>
          </w:rPr>
          <w:t>Ward et al., 2004</w:t>
        </w:r>
      </w:hyperlink>
      <w:r w:rsidR="00D563DD">
        <w:rPr>
          <w:noProof/>
        </w:rPr>
        <w:t xml:space="preserve">; </w:t>
      </w:r>
      <w:hyperlink w:anchor="_ENREF_50" w:tooltip="Pinones, 2011 #201" w:history="1">
        <w:r w:rsidR="00796198">
          <w:rPr>
            <w:noProof/>
          </w:rPr>
          <w:t>Pinones et al., 2011</w:t>
        </w:r>
      </w:hyperlink>
      <w:r w:rsidR="00D563DD">
        <w:rPr>
          <w:noProof/>
        </w:rPr>
        <w:t>)</w:t>
      </w:r>
      <w:r w:rsidR="002854AF">
        <w:fldChar w:fldCharType="end"/>
      </w:r>
      <w:r w:rsidR="00D563DD">
        <w:t xml:space="preserve">. </w:t>
      </w:r>
      <w:r w:rsidR="0003596A" w:rsidRPr="0003596A">
        <w:t xml:space="preserve">Continental shelves and slopes are considered key habitats for post-larval krill, </w:t>
      </w:r>
      <w:r w:rsidR="0098030A">
        <w:t xml:space="preserve">and are </w:t>
      </w:r>
      <w:r w:rsidR="0003596A" w:rsidRPr="0003596A">
        <w:t xml:space="preserve">associated with </w:t>
      </w:r>
      <w:r w:rsidR="0098030A">
        <w:t xml:space="preserve">greater food abundance and predictability, and </w:t>
      </w:r>
      <w:r w:rsidR="0003596A" w:rsidRPr="0003596A">
        <w:t>extensive sea ice coverage at higher latitudes</w:t>
      </w:r>
      <w:r w:rsidR="0098030A">
        <w:t xml:space="preserve"> </w:t>
      </w:r>
      <w:r w:rsidR="002854AF">
        <w:fldChar w:fldCharType="begin">
          <w:fldData xml:space="preserve">PEVuZE5vdGU+PENpdGU+PEF1dGhvcj5BdGtpbnNvbjwvQXV0aG9yPjxZZWFyPjIwMDg8L1llYXI+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</w:fldData>
        </w:fldChar>
      </w:r>
      <w:r w:rsidR="000C5765">
        <w:instrText xml:space="preserve"> ADDIN EN.CITE </w:instrText>
      </w:r>
      <w:r w:rsidR="002854AF">
        <w:fldChar w:fldCharType="begin">
          <w:fldData xml:space="preserve">PEVuZE5vdGU+PENpdGU+PEF1dGhvcj5BdGtpbnNvbjwvQXV0aG9yPjxZZWFyPjIwMDg8L1llYXI+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</w:fldData>
        </w:fldChar>
      </w:r>
      <w:r w:rsidR="000C5765">
        <w:instrText xml:space="preserve"> ADDIN EN.CITE.DATA </w:instrText>
      </w:r>
      <w:r w:rsidR="002854AF">
        <w:fldChar w:fldCharType="end"/>
      </w:r>
      <w:r w:rsidR="002854AF">
        <w:fldChar w:fldCharType="separate"/>
      </w:r>
      <w:r w:rsidR="000C5765">
        <w:rPr>
          <w:noProof/>
        </w:rPr>
        <w:t>(</w:t>
      </w:r>
      <w:hyperlink w:anchor="_ENREF_44" w:tooltip="Nicol, 2006 #103" w:history="1">
        <w:r w:rsidR="00796198">
          <w:rPr>
            <w:noProof/>
          </w:rPr>
          <w:t>Nicol, 2006</w:t>
        </w:r>
      </w:hyperlink>
      <w:r w:rsidR="000C5765">
        <w:rPr>
          <w:noProof/>
        </w:rPr>
        <w:t xml:space="preserve">; </w:t>
      </w:r>
      <w:hyperlink w:anchor="_ENREF_1" w:tooltip="Atkinson, 2008 #57" w:history="1">
        <w:r w:rsidR="00796198">
          <w:rPr>
            <w:noProof/>
          </w:rPr>
          <w:t>Atkinson et al., 2008</w:t>
        </w:r>
      </w:hyperlink>
      <w:r w:rsidR="000C5765">
        <w:rPr>
          <w:noProof/>
        </w:rPr>
        <w:t>)</w:t>
      </w:r>
      <w:r w:rsidR="002854AF">
        <w:fldChar w:fldCharType="end"/>
      </w:r>
      <w:r w:rsidR="0003596A" w:rsidRPr="0003596A">
        <w:t xml:space="preserve">. This is reflected in the distribution of </w:t>
      </w:r>
      <w:r w:rsidR="000C5765">
        <w:t xml:space="preserve">krill </w:t>
      </w:r>
      <w:r w:rsidR="0003596A" w:rsidRPr="0003596A">
        <w:t>fishing effort</w:t>
      </w:r>
      <w:r w:rsidR="000C5765">
        <w:t>,</w:t>
      </w:r>
      <w:r w:rsidR="0003596A" w:rsidRPr="0003596A">
        <w:t xml:space="preserve"> which is concentrated </w:t>
      </w:r>
      <w:r w:rsidR="000C5765">
        <w:t>in shelf areas</w:t>
      </w:r>
      <w:r w:rsidR="0003596A" w:rsidRPr="0003596A">
        <w:t xml:space="preserve"> </w:t>
      </w:r>
      <w:r w:rsidR="002854AF">
        <w:fldChar w:fldCharType="begin"/>
      </w:r>
      <w:r w:rsidR="00095AF2">
        <w:instrText xml:space="preserve"> ADDIN EN.CITE &lt;EndNote&gt;&lt;Cite&gt;&lt;Author&gt;Grant&lt;/Author&gt;&lt;Year&gt;2013&lt;/Year&gt;&lt;RecNum&gt;147&lt;/RecNum&gt;&lt;DisplayText&gt;(Kawaguchi and Nicol, 2007; Grant et al., 2013)&lt;/DisplayText&gt;&lt;record&gt;&lt;rec-number&gt;147&lt;/rec-number&gt;&lt;foreign-keys&gt;&lt;key app="EN" db-id="vtva2s0v3ez5weedpwxv2rzyrpadfzv9wwzv"&gt;147&lt;/key&gt;&lt;/foreign-keys&gt;&lt;ref-type name="Journal Article"&gt;17&lt;/ref-type&gt;&lt;contributors&gt;&lt;authors&gt;&lt;author&gt;Grant, S. M.&lt;/author&gt;&lt;author&gt;Hill, S.L.&lt;/author&gt;&lt;author&gt;Fretwell, P.T.&lt;/author&gt;&lt;/authors&gt;&lt;/contributors&gt;&lt;titles&gt;&lt;title&gt;Spatial distribution of management measures, Antarctic krill catch and Southern Ocean bioregions: implications for conservation planning&lt;/title&gt;&lt;secondary-title&gt;CCAMLR Science&lt;/secondary-title&gt;&lt;/titles&gt;&lt;periodical&gt;&lt;full-title&gt;Ccamlr Science&lt;/full-title&gt;&lt;/periodical&gt;&lt;pages&gt;1-19&lt;/pages&gt;&lt;volume&gt;20&lt;/volume&gt;&lt;dates&gt;&lt;year&gt;2013&lt;/year&gt;&lt;/dates&gt;&lt;urls&gt;&lt;/urls&gt;&lt;/record&gt;&lt;/Cite&gt;&lt;Cite&gt;&lt;Author&gt;Kawaguchi&lt;/Author&gt;&lt;Year&gt;2007&lt;/Year&gt;&lt;RecNum&gt;116&lt;/RecNum&gt;&lt;record&gt;&lt;rec-number&gt;116&lt;/rec-number&gt;&lt;foreign-keys&gt;&lt;key app="EN" db-id="vtva2s0v3ez5weedpwxv2rzyrpadfzv9wwzv"&gt;116&lt;/key&gt;&lt;/foreign-keys&gt;&lt;ref-type name="Journal Article"&gt;17&lt;/ref-type&gt;&lt;contributors&gt;&lt;authors&gt;&lt;author&gt;Kawaguchi, So&lt;/author&gt;&lt;author&gt;Nicol, Stephen&lt;/author&gt;&lt;/authors&gt;&lt;/contributors&gt;&lt;titles&gt;&lt;title&gt;Learning about Antarctic krill from the fishery&lt;/title&gt;&lt;secondary-title&gt;Antarctic Science&lt;/secondary-title&gt;&lt;/titles&gt;&lt;periodical&gt;&lt;full-title&gt;Antarctic Science&lt;/full-title&gt;&lt;/periodical&gt;&lt;pages&gt;219-230&lt;/pages&gt;&lt;volume&gt;19&lt;/volume&gt;&lt;number&gt;2&lt;/number&gt;&lt;dates&gt;&lt;year&gt;2007&lt;/year&gt;&lt;pub-dates&gt;&lt;date&gt;Jun&lt;/date&gt;&lt;/pub-dates&gt;&lt;/dates&gt;&lt;isbn&gt;0954-1020&lt;/isbn&gt;&lt;accession-num&gt;WOS:000247196900010&lt;/accession-num&gt;&lt;urls&gt;&lt;related-urls&gt;&lt;url&gt;&amp;lt;Go to ISI&amp;gt;://WOS:000247196900010&lt;/url&gt;&lt;/related-urls&gt;&lt;/urls&gt;&lt;electronic-resource-num&gt;10.1017/s0954102007000296&lt;/electronic-resource-num&gt;&lt;/record&gt;&lt;/Cite&gt;&lt;/EndNote&gt;</w:instrText>
      </w:r>
      <w:r w:rsidR="002854AF">
        <w:fldChar w:fldCharType="separate"/>
      </w:r>
      <w:r w:rsidR="00277311">
        <w:rPr>
          <w:noProof/>
        </w:rPr>
        <w:t>(</w:t>
      </w:r>
      <w:hyperlink w:anchor="_ENREF_32" w:tooltip="Kawaguchi, 2007 #116" w:history="1">
        <w:r w:rsidR="00796198">
          <w:rPr>
            <w:noProof/>
          </w:rPr>
          <w:t>Kawaguchi and Nicol, 2007</w:t>
        </w:r>
      </w:hyperlink>
      <w:r w:rsidR="00277311">
        <w:rPr>
          <w:noProof/>
        </w:rPr>
        <w:t xml:space="preserve">; </w:t>
      </w:r>
      <w:hyperlink w:anchor="_ENREF_23" w:tooltip="Grant, 2013 #147" w:history="1">
        <w:r w:rsidR="00796198">
          <w:rPr>
            <w:noProof/>
          </w:rPr>
          <w:t>Grant et al., 2013</w:t>
        </w:r>
      </w:hyperlink>
      <w:r w:rsidR="00277311">
        <w:rPr>
          <w:noProof/>
        </w:rPr>
        <w:t>)</w:t>
      </w:r>
      <w:r w:rsidR="002854AF">
        <w:fldChar w:fldCharType="end"/>
      </w:r>
      <w:r w:rsidR="0003596A" w:rsidRPr="0003596A">
        <w:t xml:space="preserve">.      </w:t>
      </w:r>
    </w:p>
    <w:p w:rsidR="0003596A" w:rsidRPr="0003596A" w:rsidRDefault="0003596A" w:rsidP="0003596A">
      <w:pPr>
        <w:spacing w:line="360" w:lineRule="auto"/>
        <w:jc w:val="both"/>
      </w:pPr>
      <w:r w:rsidRPr="0003596A">
        <w:t xml:space="preserve">The two shelf </w:t>
      </w:r>
      <w:proofErr w:type="spellStart"/>
      <w:r w:rsidRPr="0003596A">
        <w:t>subregion</w:t>
      </w:r>
      <w:proofErr w:type="spellEnd"/>
      <w:r w:rsidRPr="0003596A">
        <w:t xml:space="preserve"> models showed opposing relationships between krill density and position on the shelf.  At South Georgia, krill density was greatest near the coast and decreased towards the shelf edge</w:t>
      </w:r>
      <w:r w:rsidR="00BD632E">
        <w:t xml:space="preserve">, </w:t>
      </w:r>
      <w:r w:rsidRPr="0003596A">
        <w:t xml:space="preserve">possibly due to local circulation </w:t>
      </w:r>
      <w:r w:rsidR="00D067E6">
        <w:t>pattern</w:t>
      </w:r>
      <w:r w:rsidR="00BD632E">
        <w:t>s</w:t>
      </w:r>
      <w:r w:rsidRPr="0003596A">
        <w:t xml:space="preserve">.  Results from a high resolution ocean model of the South Georgia shelf suggest that in addition to flux across the northern shelf of the island, originating from both the southern shelf and offshore, there are several areas of retention on the northern </w:t>
      </w:r>
      <w:r w:rsidR="00C11F8E">
        <w:t xml:space="preserve">shelf </w:t>
      </w:r>
      <w:r w:rsidR="002854AF">
        <w:fldChar w:fldCharType="begin"/>
      </w:r>
      <w:r w:rsidR="00C11F8E">
        <w:instrText xml:space="preserve"> ADDIN EN.CITE &lt;EndNote&gt;&lt;Cite&gt;&lt;Author&gt;Young&lt;/Author&gt;&lt;Year&gt;2014&lt;/Year&gt;&lt;RecNum&gt;203&lt;/RecNum&gt;&lt;DisplayText&gt;(Young et al., 2014)&lt;/DisplayText&gt;&lt;record&gt;&lt;rec-number&gt;203&lt;/rec-number&gt;&lt;foreign-keys&gt;&lt;key app="EN" db-id="vtva2s0v3ez5weedpwxv2rzyrpadfzv9wwzv"&gt;203&lt;/key&gt;&lt;/foreign-keys&gt;&lt;ref-type name="Journal Article"&gt;17&lt;/ref-type&gt;&lt;contributors&gt;&lt;authors&gt;&lt;author&gt;Young, Emma F.&lt;/author&gt;&lt;author&gt;Thorpe, Sally E.&lt;/author&gt;&lt;author&gt;Banglawala, Neelofer&lt;/author&gt;&lt;author&gt;Murphy, Eugene J.&lt;/author&gt;&lt;/authors&gt;&lt;/contributors&gt;&lt;titles&gt;&lt;title&gt;Variability in transport pathways on and around the South Georgia shelf, Southern Ocean: Implications for recruitment and retention&lt;/title&gt;&lt;secondary-title&gt;Journal of Geophysical Research-Oceans&lt;/secondary-title&gt;&lt;/titles&gt;&lt;periodical&gt;&lt;full-title&gt;Journal of Geophysical Research-Oceans&lt;/full-title&gt;&lt;/periodical&gt;&lt;pages&gt;241-252&lt;/pages&gt;&lt;volume&gt;119&lt;/volume&gt;&lt;number&gt;1&lt;/number&gt;&lt;dates&gt;&lt;year&gt;2014&lt;/year&gt;&lt;pub-dates&gt;&lt;date&gt;Jan&lt;/date&gt;&lt;/pub-dates&gt;&lt;/dates&gt;&lt;isbn&gt;2169-9275&lt;/isbn&gt;&lt;accession-num&gt;WOS:000331879100018&lt;/accession-num&gt;&lt;urls&gt;&lt;related-urls&gt;&lt;url&gt;&amp;lt;Go to ISI&amp;gt;://WOS:000331879100018&lt;/url&gt;&lt;/related-urls&gt;&lt;/urls&gt;&lt;electronic-resource-num&gt;10.1002/2013jc009348&lt;/electronic-resource-num&gt;&lt;/record&gt;&lt;/Cite&gt;&lt;/EndNote&gt;</w:instrText>
      </w:r>
      <w:r w:rsidR="002854AF">
        <w:fldChar w:fldCharType="separate"/>
      </w:r>
      <w:r w:rsidR="00C11F8E">
        <w:rPr>
          <w:noProof/>
        </w:rPr>
        <w:t>(</w:t>
      </w:r>
      <w:hyperlink w:anchor="_ENREF_77" w:tooltip="Young, 2014 #203" w:history="1">
        <w:r w:rsidR="00796198">
          <w:rPr>
            <w:noProof/>
          </w:rPr>
          <w:t>Young et al., 2014</w:t>
        </w:r>
      </w:hyperlink>
      <w:r w:rsidR="00C11F8E">
        <w:rPr>
          <w:noProof/>
        </w:rPr>
        <w:t>)</w:t>
      </w:r>
      <w:r w:rsidR="002854AF">
        <w:fldChar w:fldCharType="end"/>
      </w:r>
      <w:r w:rsidR="00BD632E">
        <w:t>,</w:t>
      </w:r>
      <w:r w:rsidRPr="00DE2FC2">
        <w:t xml:space="preserve"> which</w:t>
      </w:r>
      <w:r w:rsidRPr="0003596A">
        <w:t xml:space="preserve"> may increase krill density closer to shore. In contrast, on the shelves of the Antarctic Peninsula and South Orkney Islands, krill density increased from the inner to outer shelf. </w:t>
      </w:r>
      <w:r w:rsidR="00BD632E">
        <w:t>Here, b</w:t>
      </w:r>
      <w:r w:rsidR="00B6257F">
        <w:t>a</w:t>
      </w:r>
      <w:r w:rsidRPr="0003596A">
        <w:t>thymetry explained less than 5% of the observed deviance in krill density distributio</w:t>
      </w:r>
      <w:r w:rsidR="00BD632E">
        <w:t>n</w:t>
      </w:r>
      <w:r w:rsidRPr="0003596A">
        <w:t>.</w:t>
      </w:r>
      <w:r w:rsidR="00BD632E">
        <w:t xml:space="preserve"> </w:t>
      </w:r>
      <w:r w:rsidRPr="0003596A">
        <w:t>However, the relationship described by the model is consistent with observations of the population structure of krill over the Antarctic Peninsula shelf in summer</w:t>
      </w:r>
      <w:r w:rsidR="000A6BCC">
        <w:t xml:space="preserve">; </w:t>
      </w:r>
      <w:r w:rsidRPr="0003596A">
        <w:t>high numbers of small krill are found inshore</w:t>
      </w:r>
      <w:r w:rsidR="00D067E6">
        <w:t>,</w:t>
      </w:r>
      <w:r w:rsidRPr="0003596A">
        <w:t xml:space="preserve"> </w:t>
      </w:r>
      <w:r w:rsidR="00D067E6">
        <w:t>and</w:t>
      </w:r>
      <w:r w:rsidRPr="0003596A">
        <w:t xml:space="preserve"> low numbers of larger krill offshore</w:t>
      </w:r>
      <w:r w:rsidR="00C11F8E">
        <w:t xml:space="preserve"> </w:t>
      </w:r>
      <w:r w:rsidR="002854AF">
        <w:fldChar w:fldCharType="begin"/>
      </w:r>
      <w:r w:rsidR="00095AF2">
        <w:instrText xml:space="preserve"> ADDIN EN.CITE &lt;EndNote&gt;&lt;Cite&gt;&lt;Author&gt;Siegel&lt;/Author&gt;&lt;Year&gt;2013&lt;/Year&gt;&lt;RecNum&gt;85&lt;/RecNum&gt;&lt;DisplayText&gt;(Siegel et al., 2013)&lt;/DisplayText&gt;&lt;record&gt;&lt;rec-number&gt;85&lt;/rec-number&gt;&lt;foreign-keys&gt;&lt;key app="EN" db-id="vtva2s0v3ez5weedpwxv2rzyrpadfzv9wwzv"&gt;85&lt;/key&gt;&lt;/foreign-keys&gt;&lt;ref-type name="Journal Article"&gt;17&lt;/ref-type&gt;&lt;contributors&gt;&lt;authors&gt;&lt;author&gt;Siegel, Volker&lt;/author&gt;&lt;author&gt;Reiss, Christian S.&lt;/author&gt;&lt;author&gt;Dietrich, Kimberly S.&lt;/author&gt;&lt;author&gt;Haraldsson, Matilda&lt;/author&gt;&lt;author&gt;Rohardt, Gerhard&lt;/author&gt;&lt;/authors&gt;&lt;/contributors&gt;&lt;titles&gt;&lt;title&gt;&lt;style face="normal" font="default" size="100%"&gt;Distribution and abundance of Antarctic krill (&lt;/style&gt;&lt;style face="italic" font="default" size="100%"&gt;Euphausia superba&lt;/style&gt;&lt;style face="normal" font="default" size="100%"&gt;) along the Antarctic Peninsula&lt;/style&gt;&lt;/title&gt;&lt;secondary-title&gt;Deep Sea Research Part I: Oceanographic Research Papers&lt;/secondary-title&gt;&lt;/titles&gt;&lt;periodical&gt;&lt;full-title&gt;Deep Sea Research Part I: Oceanographic Research Papers&lt;/full-title&gt;&lt;/periodical&gt;&lt;pages&gt;63-74&lt;/pages&gt;&lt;volume&gt;77&lt;/volume&gt;&lt;dates&gt;&lt;year&gt;2013&lt;/year&gt;&lt;pub-dates&gt;&lt;date&gt;Jul&lt;/date&gt;&lt;/pub-dates&gt;&lt;/dates&gt;&lt;isbn&gt;0967-0637&lt;/isbn&gt;&lt;accession-num&gt;WOS:000320494100006&lt;/accession-num&gt;&lt;urls&gt;&lt;related-urls&gt;&lt;url&gt;&amp;lt;Go to ISI&amp;gt;://WOS:000320494100006&lt;/url&gt;&lt;/related-urls&gt;&lt;/urls&gt;&lt;electronic-resource-num&gt;10.1016/j.dsr.2013.02.005&lt;/electronic-resource-num&gt;&lt;/record&gt;&lt;/Cite&gt;&lt;/EndNote&gt;</w:instrText>
      </w:r>
      <w:r w:rsidR="002854AF">
        <w:fldChar w:fldCharType="separate"/>
      </w:r>
      <w:r w:rsidR="00C11F8E">
        <w:rPr>
          <w:noProof/>
        </w:rPr>
        <w:t>(</w:t>
      </w:r>
      <w:hyperlink w:anchor="_ENREF_59" w:tooltip="Siegel, 2013 #85" w:history="1">
        <w:r w:rsidR="00796198">
          <w:rPr>
            <w:noProof/>
          </w:rPr>
          <w:t>Siegel et al., 2013</w:t>
        </w:r>
      </w:hyperlink>
      <w:r w:rsidR="00C11F8E">
        <w:rPr>
          <w:noProof/>
        </w:rPr>
        <w:t>)</w:t>
      </w:r>
      <w:r w:rsidR="002854AF">
        <w:fldChar w:fldCharType="end"/>
      </w:r>
      <w:r w:rsidR="000A6BCC">
        <w:t>.</w:t>
      </w:r>
      <w:r w:rsidRPr="0003596A">
        <w:t xml:space="preserve">  </w:t>
      </w:r>
    </w:p>
    <w:p w:rsidR="0003596A" w:rsidRPr="0003596A" w:rsidRDefault="0003596A" w:rsidP="0003596A">
      <w:pPr>
        <w:spacing w:line="360" w:lineRule="auto"/>
        <w:rPr>
          <w:b/>
        </w:rPr>
      </w:pPr>
      <w:r w:rsidRPr="0003596A">
        <w:rPr>
          <w:b/>
        </w:rPr>
        <w:t>Ocean circulation</w:t>
      </w:r>
    </w:p>
    <w:p w:rsidR="0003596A" w:rsidRPr="0003596A" w:rsidRDefault="00C1705A" w:rsidP="0003596A">
      <w:pPr>
        <w:spacing w:line="360" w:lineRule="auto"/>
        <w:jc w:val="both"/>
      </w:pPr>
      <w:r w:rsidRPr="00E01DE5">
        <w:t xml:space="preserve">Surface </w:t>
      </w:r>
      <w:proofErr w:type="spellStart"/>
      <w:r w:rsidRPr="00E01DE5">
        <w:t>geostrophic</w:t>
      </w:r>
      <w:proofErr w:type="spellEnd"/>
      <w:r w:rsidRPr="00E01DE5">
        <w:t xml:space="preserve"> velocity, </w:t>
      </w:r>
      <w:r w:rsidR="00F10FFB">
        <w:t xml:space="preserve">SLA </w:t>
      </w:r>
      <w:r w:rsidRPr="00E01DE5">
        <w:t>and water mass zone were included as candidate environmental variables in order t</w:t>
      </w:r>
      <w:r w:rsidR="000D379C" w:rsidRPr="00E01DE5">
        <w:t xml:space="preserve">o capture aspects of ocean dynamics that may be related to krill </w:t>
      </w:r>
      <w:r w:rsidR="00E01DE5">
        <w:t>distribution</w:t>
      </w:r>
      <w:r w:rsidR="0003596A" w:rsidRPr="00E01DE5">
        <w:t>.</w:t>
      </w:r>
      <w:r w:rsidR="00E01DE5">
        <w:t xml:space="preserve"> </w:t>
      </w:r>
      <w:r w:rsidR="00203ECF" w:rsidRPr="00E01DE5">
        <w:t xml:space="preserve">At the scale of our study area, water mass zone and surface velocity were closely related, with faster currents in the north, associated with the more intense activity of the </w:t>
      </w:r>
      <w:r w:rsidR="0046630B">
        <w:t>Antarctic Circumpolar Current (</w:t>
      </w:r>
      <w:r w:rsidR="00203ECF" w:rsidRPr="00E01DE5">
        <w:t>ACC</w:t>
      </w:r>
      <w:r w:rsidR="0046630B">
        <w:t>)</w:t>
      </w:r>
      <w:r w:rsidR="00203ECF" w:rsidRPr="00E01DE5">
        <w:t>, and slower currents to the south of the ACC over the South Scotia Ridge and into the Weddell Sea.  Most areas of high</w:t>
      </w:r>
      <w:r w:rsidR="00203ECF">
        <w:t xml:space="preserve"> krill density in the open ocean were south of the </w:t>
      </w:r>
      <w:r w:rsidR="0046630B">
        <w:t xml:space="preserve">southern ACC front </w:t>
      </w:r>
      <w:r w:rsidR="00203ECF">
        <w:t xml:space="preserve">in the southern and </w:t>
      </w:r>
      <w:proofErr w:type="spellStart"/>
      <w:r w:rsidR="00203ECF">
        <w:t>subpolar</w:t>
      </w:r>
      <w:proofErr w:type="spellEnd"/>
      <w:r w:rsidR="00203ECF">
        <w:t xml:space="preserve"> zones (cf. </w:t>
      </w:r>
      <w:r w:rsidR="00363FBB">
        <w:t xml:space="preserve">Figures </w:t>
      </w:r>
      <w:r w:rsidR="00FB2A8F">
        <w:t>2</w:t>
      </w:r>
      <w:r w:rsidR="00203ECF">
        <w:t xml:space="preserve"> </w:t>
      </w:r>
      <w:r w:rsidR="009858B4">
        <w:t>and</w:t>
      </w:r>
      <w:r w:rsidR="00203ECF">
        <w:t xml:space="preserve"> 4).  </w:t>
      </w:r>
      <w:r w:rsidR="0046630B">
        <w:t xml:space="preserve">In </w:t>
      </w:r>
      <w:r w:rsidR="0003596A" w:rsidRPr="0003596A">
        <w:t xml:space="preserve">the </w:t>
      </w:r>
      <w:r w:rsidR="00B6257F">
        <w:t xml:space="preserve">model for the </w:t>
      </w:r>
      <w:r w:rsidR="0003596A" w:rsidRPr="0003596A">
        <w:t xml:space="preserve">whole study area, krill density showed a broadly quadratic relationship with surface </w:t>
      </w:r>
      <w:proofErr w:type="spellStart"/>
      <w:r w:rsidR="0003596A" w:rsidRPr="0003596A">
        <w:t>geostrophic</w:t>
      </w:r>
      <w:proofErr w:type="spellEnd"/>
      <w:r w:rsidR="0003596A" w:rsidRPr="0003596A">
        <w:t xml:space="preserve"> velocity. The highest densities were found in locations with weak to </w:t>
      </w:r>
      <w:r w:rsidR="00BF3B41" w:rsidRPr="0003596A">
        <w:t>mid</w:t>
      </w:r>
      <w:r w:rsidR="00BF3B41">
        <w:t>-</w:t>
      </w:r>
      <w:r w:rsidR="0003596A" w:rsidRPr="0003596A">
        <w:t xml:space="preserve">range </w:t>
      </w:r>
      <w:proofErr w:type="spellStart"/>
      <w:r w:rsidR="0003596A" w:rsidRPr="0003596A">
        <w:t>geostrophic</w:t>
      </w:r>
      <w:proofErr w:type="spellEnd"/>
      <w:r w:rsidR="0003596A" w:rsidRPr="0003596A">
        <w:t xml:space="preserve"> velocity values (&lt; 0.1</w:t>
      </w:r>
      <w:r w:rsidR="00495B97">
        <w:t>5</w:t>
      </w:r>
      <w:r w:rsidR="0003596A" w:rsidRPr="0003596A">
        <w:t xml:space="preserve"> m s</w:t>
      </w:r>
      <w:r w:rsidR="0003596A" w:rsidRPr="000D379C">
        <w:rPr>
          <w:vertAlign w:val="superscript"/>
        </w:rPr>
        <w:t>-1</w:t>
      </w:r>
      <w:r w:rsidR="0003596A" w:rsidRPr="0003596A">
        <w:t>). This is broadly in agreement, given our larger spatial scale, with results from a recent study in the Scotia Sea, in which over 75% of krill swarms were located in current velocities &lt; 0.3 m s</w:t>
      </w:r>
      <w:r w:rsidR="0003596A" w:rsidRPr="000D379C">
        <w:rPr>
          <w:vertAlign w:val="superscript"/>
        </w:rPr>
        <w:t>-1</w:t>
      </w:r>
      <w:r w:rsidR="0003596A" w:rsidRPr="0003596A">
        <w:t>, with peak distribution in velocities of 0.1-0.2 m s</w:t>
      </w:r>
      <w:r w:rsidR="0003596A" w:rsidRPr="000D379C">
        <w:rPr>
          <w:vertAlign w:val="superscript"/>
        </w:rPr>
        <w:t>-1</w:t>
      </w:r>
      <w:r w:rsidR="000629D0">
        <w:t xml:space="preserve"> </w:t>
      </w:r>
      <w:r w:rsidR="002854AF">
        <w:fldChar w:fldCharType="begin"/>
      </w:r>
      <w:r w:rsidR="007B671E">
        <w:instrText xml:space="preserve"> ADDIN EN.CITE &lt;EndNote&gt;&lt;Cite&gt;&lt;Author&gt;Tarling&lt;/Author&gt;&lt;Year&gt;2014&lt;/Year&gt;&lt;RecNum&gt;204&lt;/RecNum&gt;&lt;DisplayText&gt;(Tarling and Thorpe, 2014)&lt;/DisplayText&gt;&lt;record&gt;&lt;rec-number&gt;204&lt;/rec-number&gt;&lt;foreign-keys&gt;&lt;key app="EN" db-id="vtva2s0v3ez5weedpwxv2rzyrpadfzv9wwzv"&gt;204&lt;/key&gt;&lt;/foreign-keys&gt;&lt;ref-type name="Journal Article"&gt;17&lt;/ref-type&gt;&lt;contributors&gt;&lt;authors&gt;&lt;author&gt;Tarling, Geraint A.&lt;/author&gt;&lt;author&gt;Thorpe, Sally E.&lt;/author&gt;&lt;/authors&gt;&lt;/contributors&gt;&lt;titles&gt;&lt;title&gt;Instantaneous movement of krill swarms in the Antarctic Circumpolar Current&lt;/title&gt;&lt;secondary-title&gt;Limnology and Oceanography&lt;/secondary-title&gt;&lt;/titles&gt;&lt;periodical&gt;&lt;full-title&gt;Limnology and Oceanography&lt;/full-title&gt;&lt;/periodical&gt;&lt;pages&gt;872-886&lt;/pages&gt;&lt;volume&gt;59&lt;/volume&gt;&lt;number&gt;3&lt;/number&gt;&lt;dates&gt;&lt;year&gt;2014&lt;/year&gt;&lt;pub-dates&gt;&lt;date&gt;May&lt;/date&gt;&lt;/pub-dates&gt;&lt;/dates&gt;&lt;isbn&gt;0024-3590&lt;/isbn&gt;&lt;accession-num&gt;WOS:000339904300019&lt;/accession-num&gt;&lt;urls&gt;&lt;related-urls&gt;&lt;url&gt;&amp;lt;Go to ISI&amp;gt;://WOS:000339904300019&lt;/url&gt;&lt;/related-urls&gt;&lt;/urls&gt;&lt;electronic-resource-num&gt;10.4319/lo.2014.59.3.0872&lt;/electronic-resource-num&gt;&lt;/record&gt;&lt;/Cite&gt;&lt;/EndNote&gt;</w:instrText>
      </w:r>
      <w:r w:rsidR="002854AF">
        <w:fldChar w:fldCharType="separate"/>
      </w:r>
      <w:r w:rsidR="007B671E">
        <w:rPr>
          <w:noProof/>
        </w:rPr>
        <w:t>(</w:t>
      </w:r>
      <w:hyperlink w:anchor="_ENREF_61" w:tooltip="Tarling, 2014 #204" w:history="1">
        <w:r w:rsidR="00796198">
          <w:rPr>
            <w:noProof/>
          </w:rPr>
          <w:t>Tarling and Thorpe, 2014</w:t>
        </w:r>
      </w:hyperlink>
      <w:r w:rsidR="007B671E">
        <w:rPr>
          <w:noProof/>
        </w:rPr>
        <w:t>)</w:t>
      </w:r>
      <w:r w:rsidR="002854AF">
        <w:fldChar w:fldCharType="end"/>
      </w:r>
      <w:r w:rsidR="000629D0">
        <w:t>.</w:t>
      </w:r>
    </w:p>
    <w:p w:rsidR="0003596A" w:rsidRPr="001C5310" w:rsidRDefault="0003596A" w:rsidP="00B1511C">
      <w:pPr>
        <w:spacing w:line="360" w:lineRule="auto"/>
        <w:jc w:val="both"/>
        <w:rPr>
          <w:highlight w:val="yellow"/>
        </w:rPr>
      </w:pPr>
      <w:r w:rsidRPr="0003596A">
        <w:lastRenderedPageBreak/>
        <w:t xml:space="preserve">At the </w:t>
      </w:r>
      <w:proofErr w:type="spellStart"/>
      <w:r w:rsidRPr="0003596A">
        <w:t>subr</w:t>
      </w:r>
      <w:r w:rsidR="00F10FFB">
        <w:t>egion</w:t>
      </w:r>
      <w:proofErr w:type="spellEnd"/>
      <w:r w:rsidR="00F10FFB">
        <w:t xml:space="preserve"> scale, </w:t>
      </w:r>
      <w:r w:rsidRPr="0003596A">
        <w:t xml:space="preserve">SLA was selected in the second round of model selection for the Southern Shelves </w:t>
      </w:r>
      <w:proofErr w:type="spellStart"/>
      <w:r w:rsidRPr="0003596A">
        <w:t>subregion</w:t>
      </w:r>
      <w:proofErr w:type="spellEnd"/>
      <w:r w:rsidRPr="0003596A">
        <w:t>, and included as the final term i</w:t>
      </w:r>
      <w:r w:rsidR="00B94D5C">
        <w:t>n models for the South Georgia S</w:t>
      </w:r>
      <w:r w:rsidRPr="0003596A">
        <w:t xml:space="preserve">helf and the Sea Ice Zone </w:t>
      </w:r>
      <w:proofErr w:type="spellStart"/>
      <w:r w:rsidRPr="0003596A">
        <w:t>subregions</w:t>
      </w:r>
      <w:proofErr w:type="spellEnd"/>
      <w:r w:rsidRPr="0003596A">
        <w:t xml:space="preserve">.  In the Southern Shelves </w:t>
      </w:r>
      <w:proofErr w:type="spellStart"/>
      <w:r w:rsidRPr="0003596A">
        <w:t>subregion</w:t>
      </w:r>
      <w:proofErr w:type="spellEnd"/>
      <w:r w:rsidRPr="0003596A">
        <w:t>, SLA accounted for 17.9% of the observed deviation in krill density with a broadly quadratic relationship.  However, SLA was closely correlated with both longitude and SST in this region</w:t>
      </w:r>
      <w:r w:rsidR="000552D7">
        <w:t xml:space="preserve"> and may not be the underlying factor</w:t>
      </w:r>
      <w:r w:rsidRPr="0003596A">
        <w:t xml:space="preserve">. In the South Georgia </w:t>
      </w:r>
      <w:proofErr w:type="spellStart"/>
      <w:r w:rsidRPr="001C5310">
        <w:t>subregion</w:t>
      </w:r>
      <w:proofErr w:type="spellEnd"/>
      <w:r w:rsidRPr="001C5310">
        <w:t>, there was a negative linear relationship between krill density and SLA but</w:t>
      </w:r>
      <w:r w:rsidR="00C1705A" w:rsidRPr="001C5310">
        <w:t>,</w:t>
      </w:r>
      <w:r w:rsidRPr="001C5310">
        <w:t xml:space="preserve"> </w:t>
      </w:r>
      <w:r w:rsidR="009E389A">
        <w:t>ag</w:t>
      </w:r>
      <w:r w:rsidR="008335D3">
        <w:t>a</w:t>
      </w:r>
      <w:r w:rsidR="009E389A">
        <w:t>i</w:t>
      </w:r>
      <w:r w:rsidR="008335D3">
        <w:t>n</w:t>
      </w:r>
      <w:r w:rsidR="00C1705A" w:rsidRPr="001C5310">
        <w:t>,</w:t>
      </w:r>
      <w:r w:rsidRPr="001C5310">
        <w:t xml:space="preserve"> SLA was correlated with longitude and SST.</w:t>
      </w:r>
      <w:r w:rsidR="00B53EF8">
        <w:t xml:space="preserve"> Moreover, </w:t>
      </w:r>
      <w:r w:rsidRPr="001C5310">
        <w:t>although there have been improvements in the processing of altimetry data over continental shelves, the data quality in shallow waters is still dependent on the ability</w:t>
      </w:r>
      <w:r w:rsidRPr="0003596A">
        <w:t xml:space="preserve"> of, for example, tidal models to predict local tides </w:t>
      </w:r>
      <w:r w:rsidR="002854AF">
        <w:fldChar w:fldCharType="begin"/>
      </w:r>
      <w:r w:rsidR="00095AF2">
        <w:instrText xml:space="preserve"> ADDIN EN.CITE &lt;EndNote&gt;&lt;Cite&gt;&lt;Author&gt;Volkov&lt;/Author&gt;&lt;Year&gt;2007&lt;/Year&gt;&lt;RecNum&gt;99&lt;/RecNum&gt;&lt;DisplayText&gt;(Volkov et al., 2007)&lt;/DisplayText&gt;&lt;record&gt;&lt;rec-number&gt;99&lt;/rec-number&gt;&lt;foreign-keys&gt;&lt;key app="EN" db-id="vtva2s0v3ez5weedpwxv2rzyrpadfzv9wwzv"&gt;99&lt;/key&gt;&lt;/foreign-keys&gt;&lt;ref-type name="Journal Article"&gt;17&lt;/ref-type&gt;&lt;contributors&gt;&lt;authors&gt;&lt;author&gt;Volkov, Denis L.&lt;/author&gt;&lt;author&gt;Larnicol, Gilles&lt;/author&gt;&lt;author&gt;Dorandeu, Joel&lt;/author&gt;&lt;/authors&gt;&lt;/contributors&gt;&lt;titles&gt;&lt;title&gt;Improving the quality of satellite altimetry data over continental shelves&lt;/title&gt;&lt;secondary-title&gt;Journal of Geophysical Research-Oceans&lt;/secondary-title&gt;&lt;/titles&gt;&lt;periodical&gt;&lt;full-title&gt;Journal of Geophysical Research-Oceans&lt;/full-title&gt;&lt;/periodical&gt;&lt;pages&gt;C6&lt;/pages&gt;&lt;volume&gt;112&lt;/volume&gt;&lt;number&gt;C6&lt;/number&gt;&lt;dates&gt;&lt;year&gt;2007&lt;/year&gt;&lt;pub-dates&gt;&lt;date&gt;Jun 23&lt;/date&gt;&lt;/pub-dates&gt;&lt;/dates&gt;&lt;isbn&gt;0148-0227&lt;/isbn&gt;&lt;accession-num&gt;WOS:000247536700001&lt;/accession-num&gt;&lt;urls&gt;&lt;related-urls&gt;&lt;url&gt;&amp;lt;Go to ISI&amp;gt;://WOS:000247536700001&lt;/url&gt;&lt;/related-urls&gt;&lt;/urls&gt;&lt;electronic-resource-num&gt;C06020&amp;#xD;10.1029/2006jc003765&lt;/electronic-resource-num&gt;&lt;/record&gt;&lt;/Cite&gt;&lt;/EndNote&gt;</w:instrText>
      </w:r>
      <w:r w:rsidR="002854AF">
        <w:fldChar w:fldCharType="separate"/>
      </w:r>
      <w:r w:rsidR="007B671E">
        <w:rPr>
          <w:noProof/>
        </w:rPr>
        <w:t>(</w:t>
      </w:r>
      <w:hyperlink w:anchor="_ENREF_69" w:tooltip="Volkov, 2007 #99" w:history="1">
        <w:r w:rsidR="00796198">
          <w:rPr>
            <w:noProof/>
          </w:rPr>
          <w:t>Volkov et al., 2007</w:t>
        </w:r>
      </w:hyperlink>
      <w:r w:rsidR="007B671E">
        <w:rPr>
          <w:noProof/>
        </w:rPr>
        <w:t>)</w:t>
      </w:r>
      <w:r w:rsidR="002854AF">
        <w:fldChar w:fldCharType="end"/>
      </w:r>
      <w:r w:rsidR="00C27EBF">
        <w:t xml:space="preserve">. As </w:t>
      </w:r>
      <w:r w:rsidRPr="0003596A">
        <w:t xml:space="preserve">such, it is likely that the on-shelf processes that were important in determining the krill density distribution in these </w:t>
      </w:r>
      <w:proofErr w:type="spellStart"/>
      <w:r w:rsidRPr="0003596A">
        <w:t>subregions</w:t>
      </w:r>
      <w:proofErr w:type="spellEnd"/>
      <w:r w:rsidRPr="0003596A">
        <w:t xml:space="preserve"> during the Synoptic Survey were insufficiently resolved in the </w:t>
      </w:r>
      <w:proofErr w:type="spellStart"/>
      <w:r w:rsidRPr="0003596A">
        <w:t>altimetric</w:t>
      </w:r>
      <w:proofErr w:type="spellEnd"/>
      <w:r w:rsidRPr="0003596A">
        <w:t xml:space="preserve"> datasets</w:t>
      </w:r>
      <w:r w:rsidR="00203ECF">
        <w:t>.</w:t>
      </w:r>
    </w:p>
    <w:p w:rsidR="0003596A" w:rsidRPr="0003596A" w:rsidRDefault="0003596A" w:rsidP="0003596A">
      <w:pPr>
        <w:spacing w:line="360" w:lineRule="auto"/>
        <w:rPr>
          <w:b/>
        </w:rPr>
      </w:pPr>
      <w:r w:rsidRPr="0003596A">
        <w:rPr>
          <w:b/>
        </w:rPr>
        <w:t xml:space="preserve">Chlorophyll </w:t>
      </w:r>
      <w:r w:rsidR="00BC04F5" w:rsidRPr="00BC04F5">
        <w:rPr>
          <w:b/>
          <w:i/>
        </w:rPr>
        <w:t>a</w:t>
      </w:r>
      <w:r w:rsidRPr="0003596A">
        <w:rPr>
          <w:b/>
        </w:rPr>
        <w:t xml:space="preserve"> distribution</w:t>
      </w:r>
    </w:p>
    <w:p w:rsidR="0003596A" w:rsidRPr="0003596A" w:rsidRDefault="00203ECF" w:rsidP="0003596A">
      <w:pPr>
        <w:spacing w:line="360" w:lineRule="auto"/>
        <w:jc w:val="both"/>
      </w:pPr>
      <w:r w:rsidRPr="007F08E3">
        <w:t>The models showed</w:t>
      </w:r>
      <w:r w:rsidR="0003596A" w:rsidRPr="007F08E3">
        <w:t xml:space="preserve"> curvilinear relationships </w:t>
      </w:r>
      <w:r w:rsidRPr="007F08E3">
        <w:t>between krill density and</w:t>
      </w:r>
      <w:r w:rsidR="0003596A" w:rsidRPr="007F08E3">
        <w:t xml:space="preserve"> chlorophyll</w:t>
      </w:r>
      <w:r w:rsidR="00BC04F5" w:rsidRPr="00BC04F5">
        <w:rPr>
          <w:i/>
        </w:rPr>
        <w:t xml:space="preserve"> a</w:t>
      </w:r>
      <w:r w:rsidR="0003596A" w:rsidRPr="007F08E3">
        <w:t xml:space="preserve"> concentration</w:t>
      </w:r>
      <w:r w:rsidRPr="007F08E3">
        <w:t>.</w:t>
      </w:r>
      <w:r w:rsidR="0003596A" w:rsidRPr="007F08E3">
        <w:t xml:space="preserve"> </w:t>
      </w:r>
      <w:r w:rsidRPr="007F08E3">
        <w:t>A</w:t>
      </w:r>
      <w:r w:rsidR="0003596A" w:rsidRPr="007F08E3">
        <w:t>t the scale of the whole study area</w:t>
      </w:r>
      <w:r w:rsidR="000C5EFD" w:rsidRPr="007F08E3">
        <w:t>,</w:t>
      </w:r>
      <w:r w:rsidR="0003596A" w:rsidRPr="007F08E3">
        <w:t xml:space="preserve"> th</w:t>
      </w:r>
      <w:r w:rsidRPr="007F08E3">
        <w:t>is</w:t>
      </w:r>
      <w:r w:rsidR="0003596A" w:rsidRPr="007F08E3">
        <w:t xml:space="preserve"> reflects the </w:t>
      </w:r>
      <w:r w:rsidRPr="007F08E3">
        <w:t>large</w:t>
      </w:r>
      <w:r w:rsidR="00EF0582">
        <w:t xml:space="preserve"> spatial</w:t>
      </w:r>
      <w:r w:rsidR="0003596A" w:rsidRPr="007F08E3">
        <w:t xml:space="preserve"> </w:t>
      </w:r>
      <w:r w:rsidRPr="007F08E3">
        <w:t>variation</w:t>
      </w:r>
      <w:r w:rsidR="0003596A" w:rsidRPr="007F08E3">
        <w:t xml:space="preserve"> in primary product</w:t>
      </w:r>
      <w:r w:rsidR="00F46E04" w:rsidRPr="007F08E3">
        <w:t xml:space="preserve">ion (Figures </w:t>
      </w:r>
      <w:r w:rsidR="00040D47">
        <w:t>2</w:t>
      </w:r>
      <w:r w:rsidR="00363FBB">
        <w:t xml:space="preserve"> and </w:t>
      </w:r>
      <w:r w:rsidR="00F46E04" w:rsidRPr="007F08E3">
        <w:t>5</w:t>
      </w:r>
      <w:r w:rsidR="00B92747">
        <w:t>a</w:t>
      </w:r>
      <w:r w:rsidR="0003596A" w:rsidRPr="007F08E3">
        <w:t xml:space="preserve">); </w:t>
      </w:r>
      <w:r w:rsidR="001234F7" w:rsidRPr="007F08E3">
        <w:t>there were</w:t>
      </w:r>
      <w:r w:rsidRPr="007F08E3">
        <w:t xml:space="preserve"> very low krill densities </w:t>
      </w:r>
      <w:r w:rsidR="00EF0582">
        <w:t>associated with</w:t>
      </w:r>
      <w:r w:rsidRPr="007F08E3">
        <w:t xml:space="preserve"> </w:t>
      </w:r>
      <w:r w:rsidR="0003596A" w:rsidRPr="007F08E3">
        <w:t xml:space="preserve">very low chlorophyll </w:t>
      </w:r>
      <w:r w:rsidR="0003596A" w:rsidRPr="007E79C5">
        <w:rPr>
          <w:i/>
        </w:rPr>
        <w:t>a</w:t>
      </w:r>
      <w:r w:rsidR="0003596A" w:rsidRPr="007F08E3">
        <w:t xml:space="preserve"> offshore </w:t>
      </w:r>
      <w:r w:rsidRPr="007F08E3">
        <w:t>at</w:t>
      </w:r>
      <w:r w:rsidR="0003596A" w:rsidRPr="007F08E3">
        <w:t xml:space="preserve"> the western Antarctic Peninsula</w:t>
      </w:r>
      <w:r w:rsidR="001234F7" w:rsidRPr="007F08E3">
        <w:t xml:space="preserve"> and</w:t>
      </w:r>
      <w:r w:rsidR="0003596A" w:rsidRPr="007F08E3">
        <w:t xml:space="preserve"> </w:t>
      </w:r>
      <w:r w:rsidR="001234F7" w:rsidRPr="007F08E3">
        <w:t xml:space="preserve">generally </w:t>
      </w:r>
      <w:r w:rsidRPr="007F08E3">
        <w:t xml:space="preserve">higher values in </w:t>
      </w:r>
      <w:r w:rsidR="0003596A" w:rsidRPr="007F08E3">
        <w:t xml:space="preserve">the main belt of enhanced chlorophyll </w:t>
      </w:r>
      <w:r w:rsidR="00BC04F5" w:rsidRPr="00BC04F5">
        <w:rPr>
          <w:i/>
        </w:rPr>
        <w:t>a</w:t>
      </w:r>
      <w:r w:rsidR="0003596A" w:rsidRPr="007F08E3">
        <w:t xml:space="preserve"> in offshore areas </w:t>
      </w:r>
      <w:r w:rsidR="001234F7" w:rsidRPr="007F08E3">
        <w:t xml:space="preserve">in the Scotia Sea, </w:t>
      </w:r>
      <w:r w:rsidR="0003596A" w:rsidRPr="007F08E3">
        <w:t xml:space="preserve">east of the </w:t>
      </w:r>
      <w:proofErr w:type="spellStart"/>
      <w:r w:rsidR="0003596A" w:rsidRPr="007F08E3">
        <w:t>Shackleton</w:t>
      </w:r>
      <w:proofErr w:type="spellEnd"/>
      <w:r w:rsidR="0003596A" w:rsidRPr="007F08E3">
        <w:t xml:space="preserve"> Fracture Zone.</w:t>
      </w:r>
      <w:r w:rsidR="001234F7" w:rsidRPr="007F08E3">
        <w:t xml:space="preserve">  </w:t>
      </w:r>
      <w:r w:rsidR="000546E1" w:rsidRPr="007F08E3">
        <w:t>C</w:t>
      </w:r>
      <w:r w:rsidR="0003596A" w:rsidRPr="007F08E3">
        <w:t xml:space="preserve">hlorophyll </w:t>
      </w:r>
      <w:r w:rsidR="00210002" w:rsidRPr="007F08E3">
        <w:rPr>
          <w:i/>
        </w:rPr>
        <w:t>a</w:t>
      </w:r>
      <w:r w:rsidR="0003596A" w:rsidRPr="007F08E3">
        <w:t xml:space="preserve"> </w:t>
      </w:r>
      <w:r w:rsidR="007633D3" w:rsidRPr="007F08E3">
        <w:t xml:space="preserve">concentration </w:t>
      </w:r>
      <w:r w:rsidR="0003596A" w:rsidRPr="007F08E3">
        <w:t xml:space="preserve">was selected as an explanatory variable </w:t>
      </w:r>
      <w:r w:rsidR="00197046" w:rsidRPr="007F08E3">
        <w:t>in models for</w:t>
      </w:r>
      <w:r w:rsidR="0003596A" w:rsidRPr="007F08E3">
        <w:t xml:space="preserve"> </w:t>
      </w:r>
      <w:r w:rsidR="001C7A01" w:rsidRPr="007F08E3">
        <w:t>two</w:t>
      </w:r>
      <w:r w:rsidR="000546E1" w:rsidRPr="007F08E3">
        <w:t xml:space="preserve"> </w:t>
      </w:r>
      <w:proofErr w:type="spellStart"/>
      <w:r w:rsidR="000546E1" w:rsidRPr="007F08E3">
        <w:t>subregions</w:t>
      </w:r>
      <w:proofErr w:type="spellEnd"/>
      <w:r w:rsidR="000546E1" w:rsidRPr="007F08E3">
        <w:t xml:space="preserve">: </w:t>
      </w:r>
      <w:r w:rsidR="0003596A" w:rsidRPr="007F08E3">
        <w:t xml:space="preserve">the Southern Shelves and </w:t>
      </w:r>
      <w:r w:rsidR="000546E1" w:rsidRPr="007F08E3">
        <w:t xml:space="preserve">the </w:t>
      </w:r>
      <w:r w:rsidR="0003596A" w:rsidRPr="007F08E3">
        <w:t>Open Ocean</w:t>
      </w:r>
      <w:r w:rsidR="002E3016" w:rsidRPr="007F08E3">
        <w:t>.</w:t>
      </w:r>
      <w:r w:rsidR="0003596A" w:rsidRPr="007F08E3">
        <w:t xml:space="preserve"> </w:t>
      </w:r>
      <w:r w:rsidR="00EF0582">
        <w:t>T</w:t>
      </w:r>
      <w:r w:rsidR="0003596A" w:rsidRPr="007F08E3">
        <w:t>he</w:t>
      </w:r>
      <w:r w:rsidR="00EF0582">
        <w:t>se</w:t>
      </w:r>
      <w:r w:rsidR="0003596A" w:rsidRPr="007F08E3">
        <w:t xml:space="preserve"> results suggest that krill density increases with food availability but rapidly reaches a plateau well below peak chlorophyll </w:t>
      </w:r>
      <w:r w:rsidR="00210002" w:rsidRPr="007F08E3">
        <w:rPr>
          <w:i/>
        </w:rPr>
        <w:t>a</w:t>
      </w:r>
      <w:r w:rsidR="0003596A" w:rsidRPr="007F08E3">
        <w:t xml:space="preserve"> concentrations. Krill densities tended to be higher at chlorophyll </w:t>
      </w:r>
      <w:r w:rsidR="00210002" w:rsidRPr="007F08E3">
        <w:rPr>
          <w:i/>
        </w:rPr>
        <w:t>a</w:t>
      </w:r>
      <w:r w:rsidR="0003596A" w:rsidRPr="007F08E3">
        <w:t xml:space="preserve"> concentrations </w:t>
      </w:r>
      <w:r w:rsidR="00EF0582">
        <w:t xml:space="preserve">of </w:t>
      </w:r>
      <w:r w:rsidR="000546E1" w:rsidRPr="007F08E3">
        <w:t>0.3</w:t>
      </w:r>
      <w:r w:rsidR="00EF0582">
        <w:t>-</w:t>
      </w:r>
      <w:r w:rsidR="000546E1" w:rsidRPr="007F08E3">
        <w:t>1.4 mg m</w:t>
      </w:r>
      <w:r w:rsidR="000546E1" w:rsidRPr="007F08E3">
        <w:rPr>
          <w:vertAlign w:val="superscript"/>
        </w:rPr>
        <w:t>-3</w:t>
      </w:r>
      <w:r w:rsidR="0003596A" w:rsidRPr="007F08E3">
        <w:t xml:space="preserve"> </w:t>
      </w:r>
      <w:r w:rsidR="000546E1" w:rsidRPr="007F08E3">
        <w:t xml:space="preserve">in the Southern Shelves region and </w:t>
      </w:r>
      <w:r w:rsidR="00EF0582">
        <w:t>&gt;</w:t>
      </w:r>
      <w:r w:rsidR="000546E1" w:rsidRPr="007F08E3">
        <w:t xml:space="preserve"> 0.13 mg m</w:t>
      </w:r>
      <w:r w:rsidR="000546E1" w:rsidRPr="007F08E3">
        <w:rPr>
          <w:vertAlign w:val="superscript"/>
        </w:rPr>
        <w:t>-3</w:t>
      </w:r>
      <w:r w:rsidR="000546E1" w:rsidRPr="007F08E3">
        <w:t xml:space="preserve"> in the Open Ocean</w:t>
      </w:r>
      <w:r w:rsidR="00CF367E">
        <w:t xml:space="preserve">. </w:t>
      </w:r>
      <w:r w:rsidR="002854AF">
        <w:fldChar w:fldCharType="begin"/>
      </w:r>
      <w:r w:rsidR="00CF367E">
        <w:instrText xml:space="preserve"> ADDIN EN.CITE &lt;EndNote&gt;&lt;Cite AuthorYear="1"&gt;&lt;Author&gt;Atkinson&lt;/Author&gt;&lt;Year&gt;2008&lt;/Year&gt;&lt;RecNum&gt;57&lt;/RecNum&gt;&lt;DisplayText&gt;Atkinson et al. (2008)&lt;/DisplayText&gt;&lt;record&gt;&lt;rec-number&gt;57&lt;/rec-number&gt;&lt;foreign-keys&gt;&lt;key app="EN" db-id="vtva2s0v3ez5weedpwxv2rzyrpadfzv9wwzv"&gt;57&lt;/key&gt;&lt;/foreign-keys&gt;&lt;ref-type name="Journal Article"&gt;17&lt;/ref-type&gt;&lt;contributors&gt;&lt;authors&gt;&lt;author&gt;Atkinson, A.&lt;/author&gt;&lt;author&gt;Siegel, V.&lt;/author&gt;&lt;author&gt;Pakhomov, E. A.&lt;/author&gt;&lt;author&gt;Rothery, P.&lt;/author&gt;&lt;author&gt;Loeb, V.&lt;/author&gt;&lt;author&gt;Ross, R. M.&lt;/author&gt;&lt;author&gt;Quetin, L. B.&lt;/author&gt;&lt;author&gt;Schmidt, K.&lt;/author&gt;&lt;author&gt;Fretwell, P.&lt;/author&gt;&lt;author&gt;Murphy, E. J.&lt;/author&gt;&lt;author&gt;Tarling, G. A.&lt;/author&gt;&lt;author&gt;Fleming, A. H.&lt;/author&gt;&lt;/authors&gt;&lt;/contributors&gt;&lt;titles&gt;&lt;title&gt;Oceanic circumpolar habitats of Antarctic krill&lt;/title&gt;&lt;secondary-title&gt;Marine Ecology Progress Series&lt;/secondary-title&gt;&lt;/titles&gt;&lt;periodical&gt;&lt;full-title&gt;Marine Ecology Progress Series&lt;/full-title&gt;&lt;/periodical&gt;&lt;pages&gt;1-23&lt;/pages&gt;&lt;volume&gt;362&lt;/volume&gt;&lt;dates&gt;&lt;year&gt;2008&lt;/year&gt;&lt;pub-dates&gt;&lt;date&gt;2008&lt;/date&gt;&lt;/pub-dates&gt;&lt;/dates&gt;&lt;isbn&gt;0171-8630&lt;/isbn&gt;&lt;accession-num&gt;WOS:000257849900001&lt;/accession-num&gt;&lt;urls&gt;&lt;related-urls&gt;&lt;url&gt;&amp;lt;Go to ISI&amp;gt;://WOS:000257849900001&lt;/url&gt;&lt;/related-urls&gt;&lt;/urls&gt;&lt;electronic-resource-num&gt;10.3354/meps07498&lt;/electronic-resource-num&gt;&lt;/record&gt;&lt;/Cite&gt;&lt;/EndNote&gt;</w:instrText>
      </w:r>
      <w:r w:rsidR="002854AF">
        <w:fldChar w:fldCharType="separate"/>
      </w:r>
      <w:hyperlink w:anchor="_ENREF_1" w:tooltip="Atkinson, 2008 #57" w:history="1">
        <w:r w:rsidR="00796198">
          <w:rPr>
            <w:noProof/>
          </w:rPr>
          <w:t>Atkinson et al. (2008</w:t>
        </w:r>
      </w:hyperlink>
      <w:r w:rsidR="00CF367E">
        <w:rPr>
          <w:noProof/>
        </w:rPr>
        <w:t>)</w:t>
      </w:r>
      <w:r w:rsidR="002854AF">
        <w:fldChar w:fldCharType="end"/>
      </w:r>
      <w:r w:rsidR="0003596A" w:rsidRPr="007F08E3">
        <w:t xml:space="preserve"> reported a similar relationship, with krill occupying regions of moderate chlorophyll </w:t>
      </w:r>
      <w:r w:rsidR="00BC04F5" w:rsidRPr="00BC04F5">
        <w:rPr>
          <w:i/>
        </w:rPr>
        <w:t>a</w:t>
      </w:r>
      <w:r w:rsidR="0003596A" w:rsidRPr="007F08E3">
        <w:t xml:space="preserve"> concentrations (0.5</w:t>
      </w:r>
      <w:r w:rsidR="00F1563A">
        <w:t>-</w:t>
      </w:r>
      <w:r w:rsidR="0003596A" w:rsidRPr="007F08E3">
        <w:t>1.0 mg m</w:t>
      </w:r>
      <w:r w:rsidR="00E63ECF" w:rsidRPr="007F08E3">
        <w:rPr>
          <w:vertAlign w:val="superscript"/>
        </w:rPr>
        <w:t>-3</w:t>
      </w:r>
      <w:r w:rsidR="0003596A" w:rsidRPr="007F08E3">
        <w:t xml:space="preserve">), which they suggested was a trade-off between food availability and growth potential, and predation risk. Other studies </w:t>
      </w:r>
      <w:r w:rsidR="00F1563A">
        <w:t xml:space="preserve">find </w:t>
      </w:r>
      <w:r w:rsidR="0003596A" w:rsidRPr="007F08E3">
        <w:t xml:space="preserve">that krill distribution </w:t>
      </w:r>
      <w:r w:rsidR="00F1563A">
        <w:t xml:space="preserve">is difficult to predict </w:t>
      </w:r>
      <w:r w:rsidR="0003596A" w:rsidRPr="007F08E3">
        <w:t xml:space="preserve">from chlorophyll </w:t>
      </w:r>
      <w:r w:rsidR="0003596A" w:rsidRPr="007F08E3">
        <w:rPr>
          <w:i/>
        </w:rPr>
        <w:t>a</w:t>
      </w:r>
      <w:r w:rsidR="0003596A" w:rsidRPr="007F08E3">
        <w:t xml:space="preserve"> levels </w:t>
      </w:r>
      <w:r w:rsidR="002854AF">
        <w:fldChar w:fldCharType="begin">
          <w:fldData xml:space="preserve">PEVuZE5vdGU+PENpdGU+PEF1dGhvcj5TYW50b3JhPC9BdXRob3I+PFllYXI+MjAxMjwvWWVhcj48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2My03NDwv
cGFnZXM+PHZvbHVtZT43Nzwvdm9sdW1lPjxkYXRlcz48eWVhcj4yMDEzPC95ZWFyPjxwdWItZGF0
ZXM+PGRhdGU+SnVsPC9kYXRlPjwvcHViLWRhdGVzPjwvZGF0ZXM+PGlzYm4+MDk2Ny0wNjM3PC9p
c2JuPjxhY2Nlc3Npb24tbnVtPldPUzowMDAzMjA0OTQxMDAwMDY8L2FjY2Vzc2lvbi1udW0+PHVy
bHM+PHJlbGF0ZWQtdXJscz48dXJsPiZsdDtHbyB0byBJU0kmZ3Q7Oi8vV09TOjAwMDMyMDQ5NDEw
MDAwNjwvdXJsPjwvcmVsYXRlZC11cmxzPjwvdXJscz48ZWxlY3Ryb25pYy1yZXNvdXJjZS1udW0+
MTAuMTAxNi9qLmRzci4yMDEzLjAyLjAwNTwvZWxlY3Ryb25pYy1yZXNvdXJjZS1udW0+PC9yZWNv
cmQ+PC9DaXRlPjwvRW5kTm90ZT5=
</w:fldData>
        </w:fldChar>
      </w:r>
      <w:r w:rsidR="00095AF2">
        <w:instrText xml:space="preserve"> ADDIN EN.CITE </w:instrText>
      </w:r>
      <w:r w:rsidR="002854AF">
        <w:fldChar w:fldCharType="begin">
          <w:fldData xml:space="preserve">PEVuZE5vdGU+PENpdGU+PEF1dGhvcj5TYW50b3JhPC9BdXRob3I+PFllYXI+MjAxMjwvWWVhcj48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2My03NDwv
cGFnZXM+PHZvbHVtZT43Nzwvdm9sdW1lPjxkYXRlcz48eWVhcj4yMDEzPC95ZWFyPjxwdWItZGF0
ZXM+PGRhdGU+SnVsPC9kYXRlPjwvcHViLWRhdGVzPjwvZGF0ZXM+PGlzYm4+MDk2Ny0wNjM3PC9p
c2JuPjxhY2Nlc3Npb24tbnVtPldPUzowMDAzMjA0OTQxMDAwMDY8L2FjY2Vzc2lvbi1udW0+PHVy
bHM+PHJlbGF0ZWQtdXJscz48dXJsPiZsdDtHbyB0byBJU0kmZ3Q7Oi8vV09TOjAwMDMyMDQ5NDEw
MDAwNjwvdXJsPjwvcmVsYXRlZC11cmxzPjwvdXJscz48ZWxlY3Ryb25pYy1yZXNvdXJjZS1udW0+
MTAuMTAxNi9qLmRzci4yMDEzLjAyLjAwNTwvZWxlY3Ryb25pYy1yZXNvdXJjZS1udW0+PC9yZWNv
cmQ+PC9DaXRlPjwvRW5kTm90ZT5=
</w:fldData>
        </w:fldChar>
      </w:r>
      <w:r w:rsidR="00095AF2">
        <w:instrText xml:space="preserve"> ADDIN EN.CITE.DATA </w:instrText>
      </w:r>
      <w:r w:rsidR="002854AF">
        <w:fldChar w:fldCharType="end"/>
      </w:r>
      <w:r w:rsidR="002854AF">
        <w:fldChar w:fldCharType="separate"/>
      </w:r>
      <w:r w:rsidR="007E1DC1">
        <w:rPr>
          <w:noProof/>
        </w:rPr>
        <w:t>(</w:t>
      </w:r>
      <w:hyperlink w:anchor="_ENREF_56" w:tooltip="Santora, 2012 #187" w:history="1">
        <w:r w:rsidR="00796198">
          <w:rPr>
            <w:noProof/>
          </w:rPr>
          <w:t>Santora et al., 2012</w:t>
        </w:r>
      </w:hyperlink>
      <w:r w:rsidR="007E1DC1">
        <w:rPr>
          <w:noProof/>
        </w:rPr>
        <w:t xml:space="preserve">; </w:t>
      </w:r>
      <w:hyperlink w:anchor="_ENREF_59" w:tooltip="Siegel, 2013 #85" w:history="1">
        <w:r w:rsidR="00796198">
          <w:rPr>
            <w:noProof/>
          </w:rPr>
          <w:t>Siegel et al., 2013</w:t>
        </w:r>
      </w:hyperlink>
      <w:r w:rsidR="007E1DC1">
        <w:rPr>
          <w:noProof/>
        </w:rPr>
        <w:t>)</w:t>
      </w:r>
      <w:r w:rsidR="002854AF">
        <w:fldChar w:fldCharType="end"/>
      </w:r>
      <w:r w:rsidR="0003596A" w:rsidRPr="007F08E3">
        <w:t>.</w:t>
      </w:r>
      <w:r w:rsidR="00A61826" w:rsidRPr="007F08E3">
        <w:t xml:space="preserve">  Although chlorophyll </w:t>
      </w:r>
      <w:r w:rsidR="00A61826" w:rsidRPr="007F08E3">
        <w:rPr>
          <w:i/>
        </w:rPr>
        <w:t>a</w:t>
      </w:r>
      <w:r w:rsidR="00A61826" w:rsidRPr="007F08E3">
        <w:t xml:space="preserve"> </w:t>
      </w:r>
      <w:r w:rsidR="00F1563A">
        <w:t>can</w:t>
      </w:r>
      <w:r w:rsidR="00A61826" w:rsidRPr="007F08E3">
        <w:t xml:space="preserve"> be a useful general proxy for food availability, the type of phytoplankton is also important as krill feed preferentially on diatoms</w:t>
      </w:r>
      <w:r w:rsidR="00072822">
        <w:t xml:space="preserve"> </w:t>
      </w:r>
      <w:r w:rsidR="002854AF">
        <w:fldChar w:fldCharType="begin"/>
      </w:r>
      <w:r w:rsidR="00095AF2">
        <w:instrText xml:space="preserve"> ADDIN EN.CITE &lt;EndNote&gt;&lt;Cite&gt;&lt;Author&gt;Haberman&lt;/Author&gt;&lt;Year&gt;2003&lt;/Year&gt;&lt;RecNum&gt;154&lt;/RecNum&gt;&lt;DisplayText&gt;(Haberman et al., 2003)&lt;/DisplayText&gt;&lt;record&gt;&lt;rec-number&gt;154&lt;/rec-number&gt;&lt;foreign-keys&gt;&lt;key app="EN" db-id="vtva2s0v3ez5weedpwxv2rzyrpadfzv9wwzv"&gt;154&lt;/key&gt;&lt;/foreign-keys&gt;&lt;ref-type name="Journal Article"&gt;17&lt;/ref-type&gt;&lt;contributors&gt;&lt;authors&gt;&lt;author&gt;Haberman, K. L.&lt;/author&gt;&lt;author&gt;Ross, R. M.&lt;/author&gt;&lt;author&gt;Quetin, L. B.&lt;/author&gt;&lt;/authors&gt;&lt;/contributors&gt;&lt;titles&gt;&lt;title&gt;&lt;style face="normal" font="default" size="100%"&gt;Diet of the Antarctic krill (&lt;/style&gt;&lt;style face="italic" font="default" size="100%"&gt;Euphausia superba&lt;/style&gt;&lt;style face="normal" font="default" size="100%"&gt; Dana): II. Selective grazing in mixed phytoplankton assemblages&lt;/style&gt;&lt;/title&gt;&lt;secondary-title&gt;Journal of Experimental Marine Biology and Ecology&lt;/secondary-title&gt;&lt;/titles&gt;&lt;periodical&gt;&lt;full-title&gt;Journal of Experimental Marine Biology and Ecology&lt;/full-title&gt;&lt;/periodical&gt;&lt;pages&gt;97-113&lt;/pages&gt;&lt;volume&gt;283&lt;/volume&gt;&lt;number&gt;1-2&lt;/number&gt;&lt;dates&gt;&lt;year&gt;2003&lt;/year&gt;&lt;pub-dates&gt;&lt;date&gt;Jan 15&lt;/date&gt;&lt;/pub-dates&gt;&lt;/dates&gt;&lt;isbn&gt;0022-0981&lt;/isbn&gt;&lt;accession-num&gt;WOS:000180448600006&lt;/accession-num&gt;&lt;urls&gt;&lt;related-urls&gt;&lt;url&gt;&amp;lt;Go to ISI&amp;gt;://WOS:000180448600006&lt;/url&gt;&lt;/related-urls&gt;&lt;/urls&gt;&lt;electronic-resource-num&gt;Pii s0022-0981(02)00467-7&amp;#xD;10.1016/s0022-0981(02)00467-7&lt;/electronic-resource-num&gt;&lt;/record&gt;&lt;/Cite&gt;&lt;/EndNote&gt;</w:instrText>
      </w:r>
      <w:r w:rsidR="002854AF">
        <w:fldChar w:fldCharType="separate"/>
      </w:r>
      <w:r w:rsidR="006513E3">
        <w:rPr>
          <w:noProof/>
        </w:rPr>
        <w:t>(</w:t>
      </w:r>
      <w:hyperlink w:anchor="_ENREF_24" w:tooltip="Haberman, 2003 #154" w:history="1">
        <w:r w:rsidR="00796198">
          <w:rPr>
            <w:noProof/>
          </w:rPr>
          <w:t>Haberman et al., 2003</w:t>
        </w:r>
      </w:hyperlink>
      <w:r w:rsidR="006513E3">
        <w:rPr>
          <w:noProof/>
        </w:rPr>
        <w:t>)</w:t>
      </w:r>
      <w:r w:rsidR="002854AF">
        <w:fldChar w:fldCharType="end"/>
      </w:r>
      <w:r w:rsidR="00A61826" w:rsidRPr="007F08E3">
        <w:t>.</w:t>
      </w:r>
      <w:r w:rsidR="00F1563A">
        <w:t xml:space="preserve"> </w:t>
      </w:r>
      <w:r w:rsidR="00F1563A" w:rsidRPr="006E0415">
        <w:t xml:space="preserve">Furthermore, krill are omnivores and can feed on a variety of </w:t>
      </w:r>
      <w:r w:rsidR="00F1563A">
        <w:t xml:space="preserve">other </w:t>
      </w:r>
      <w:r w:rsidR="00F1563A" w:rsidRPr="006E0415">
        <w:t>food items</w:t>
      </w:r>
      <w:r w:rsidR="00F1563A">
        <w:t xml:space="preserve"> </w:t>
      </w:r>
      <w:r w:rsidR="002854AF">
        <w:fldChar w:fldCharType="begin">
          <w:fldData xml:space="preserve">PEVuZE5vdGU+PENpdGU+PEF1dGhvcj5QcmljZTwvQXV0aG9yPjxZZWFyPjE5ODg8L1llYXI+PFJl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</w:fldData>
        </w:fldChar>
      </w:r>
      <w:r w:rsidR="008F4DC2">
        <w:instrText xml:space="preserve"> ADDIN EN.CITE </w:instrText>
      </w:r>
      <w:r w:rsidR="002854AF">
        <w:fldChar w:fldCharType="begin">
          <w:fldData xml:space="preserve">PEVuZE5vdGU+PENpdGU+PEF1dGhvcj5QcmljZTwvQXV0aG9yPjxZZWFyPjE5ODg8L1llYXI+PFJl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</w:fldData>
        </w:fldChar>
      </w:r>
      <w:r w:rsidR="008F4DC2">
        <w:instrText xml:space="preserve"> ADDIN EN.CITE.DATA </w:instrText>
      </w:r>
      <w:r w:rsidR="002854AF">
        <w:fldChar w:fldCharType="end"/>
      </w:r>
      <w:r w:rsidR="002854AF">
        <w:fldChar w:fldCharType="separate"/>
      </w:r>
      <w:r w:rsidR="008F4DC2">
        <w:rPr>
          <w:noProof/>
        </w:rPr>
        <w:t>(</w:t>
      </w:r>
      <w:hyperlink w:anchor="_ENREF_52" w:tooltip="Price, 1988 #210" w:history="1">
        <w:r w:rsidR="00796198">
          <w:rPr>
            <w:noProof/>
          </w:rPr>
          <w:t>Price et al., 1988</w:t>
        </w:r>
      </w:hyperlink>
      <w:r w:rsidR="008F4DC2">
        <w:rPr>
          <w:noProof/>
        </w:rPr>
        <w:t xml:space="preserve">; </w:t>
      </w:r>
      <w:hyperlink w:anchor="_ENREF_57" w:tooltip="Schmidt, 2014 #188" w:history="1">
        <w:r w:rsidR="00796198">
          <w:rPr>
            <w:noProof/>
          </w:rPr>
          <w:t>Schmidt et al., 2014</w:t>
        </w:r>
      </w:hyperlink>
      <w:r w:rsidR="008F4DC2">
        <w:rPr>
          <w:noProof/>
        </w:rPr>
        <w:t>)</w:t>
      </w:r>
      <w:r w:rsidR="002854AF">
        <w:fldChar w:fldCharType="end"/>
      </w:r>
      <w:r w:rsidR="00F1563A">
        <w:t xml:space="preserve">. </w:t>
      </w:r>
      <w:r w:rsidR="0003596A" w:rsidRPr="007F08E3">
        <w:t>Subsurface chlorophyll maxima</w:t>
      </w:r>
      <w:r w:rsidR="003A5F7F">
        <w:t xml:space="preserve"> </w:t>
      </w:r>
      <w:r w:rsidR="002854AF">
        <w:fldChar w:fldCharType="begin"/>
      </w:r>
      <w:r w:rsidR="00702553">
        <w:instrText xml:space="preserve"> ADDIN EN.CITE &lt;EndNote&gt;&lt;Cite&gt;&lt;Author&gt;Holm-Hansen&lt;/Author&gt;&lt;Year&gt;2005&lt;/Year&gt;&lt;RecNum&gt;194&lt;/RecNum&gt;&lt;DisplayText&gt;(Holm-Hansen et al., 2005)&lt;/DisplayText&gt;&lt;record&gt;&lt;rec-number&gt;194&lt;/rec-number&gt;&lt;foreign-keys&gt;&lt;key app="EN" db-id="vtva2s0v3ez5weedpwxv2rzyrpadfzv9wwzv"&gt;194&lt;/key&gt;&lt;/foreign-keys&gt;&lt;ref-type name="Journal Article"&gt;17&lt;/ref-type&gt;&lt;contributors&gt;&lt;authors&gt;&lt;author&gt;Holm-Hansen, O.&lt;/author&gt;&lt;author&gt;Kahru, M.&lt;/author&gt;&lt;author&gt;Hewes, C. D.&lt;/author&gt;&lt;/authors&gt;&lt;/contributors&gt;&lt;titles&gt;&lt;title&gt;&lt;style face="normal" font="default" size="100%"&gt;Deep chlorophyll &lt;/style&gt;&lt;style face="italic" font="default" size="100%"&gt;a&lt;/style&gt;&lt;style face="normal" font="default" size="100%"&gt; maxima (DCMs) in pelagic Antarctic waters. II. Relation to bathymetric features and dissolved iron concentrations&lt;/style&gt;&lt;/title&gt;&lt;secondary-title&gt;Marine Ecology Progress Series&lt;/secondary-title&gt;&lt;/titles&gt;&lt;periodical&gt;&lt;full-title&gt;Marine Ecology Progress Series&lt;/full-title&gt;&lt;/periodical&gt;&lt;pages&gt;71-81&lt;/pages&gt;&lt;volume&gt;297&lt;/volume&gt;&lt;dates&gt;&lt;year&gt;2005&lt;/year&gt;&lt;pub-dates&gt;&lt;date&gt;2005&lt;/date&gt;&lt;/pub-dates&gt;&lt;/dates&gt;&lt;isbn&gt;0171-8630&lt;/isbn&gt;&lt;accession-num&gt;WOS:000231718800007&lt;/accession-num&gt;&lt;urls&gt;&lt;related-urls&gt;&lt;url&gt;&amp;lt;Go to ISI&amp;gt;://WOS:000231718800007&lt;/url&gt;&lt;/related-urls&gt;&lt;/urls&gt;&lt;electronic-resource-num&gt;10.3354/meps297071&lt;/electronic-resource-num&gt;&lt;/record&gt;&lt;/Cite&gt;&lt;/EndNote&gt;</w:instrText>
      </w:r>
      <w:r w:rsidR="002854AF">
        <w:fldChar w:fldCharType="separate"/>
      </w:r>
      <w:r w:rsidR="006513E3">
        <w:rPr>
          <w:noProof/>
        </w:rPr>
        <w:t>(</w:t>
      </w:r>
      <w:hyperlink w:anchor="_ENREF_31" w:tooltip="Holm-Hansen, 2005 #194" w:history="1">
        <w:r w:rsidR="00796198">
          <w:rPr>
            <w:noProof/>
          </w:rPr>
          <w:t>Holm-Hansen et al., 2005</w:t>
        </w:r>
      </w:hyperlink>
      <w:r w:rsidR="006513E3">
        <w:rPr>
          <w:noProof/>
        </w:rPr>
        <w:t>)</w:t>
      </w:r>
      <w:r w:rsidR="002854AF">
        <w:fldChar w:fldCharType="end"/>
      </w:r>
      <w:r w:rsidR="003A5F7F">
        <w:t xml:space="preserve"> </w:t>
      </w:r>
      <w:r w:rsidR="0003596A" w:rsidRPr="007F08E3">
        <w:t xml:space="preserve">are not detected </w:t>
      </w:r>
      <w:r w:rsidR="001234F7" w:rsidRPr="007F08E3">
        <w:t>using satellite</w:t>
      </w:r>
      <w:r w:rsidR="008F4DC2">
        <w:t>s</w:t>
      </w:r>
      <w:r w:rsidR="0003596A" w:rsidRPr="007F08E3">
        <w:t xml:space="preserve"> yet </w:t>
      </w:r>
      <w:r w:rsidR="00721C16">
        <w:t xml:space="preserve">are likely to </w:t>
      </w:r>
      <w:r w:rsidR="0003596A" w:rsidRPr="007F08E3">
        <w:t xml:space="preserve">be important feeding </w:t>
      </w:r>
      <w:r w:rsidR="006E2F50">
        <w:t>locations</w:t>
      </w:r>
      <w:r w:rsidR="006E2F50" w:rsidRPr="007F08E3">
        <w:t xml:space="preserve"> </w:t>
      </w:r>
      <w:r w:rsidR="006513E3">
        <w:t>for krill</w:t>
      </w:r>
      <w:r w:rsidR="0003596A" w:rsidRPr="007F08E3">
        <w:t xml:space="preserve">.  </w:t>
      </w:r>
      <w:r w:rsidR="006513E3">
        <w:t>S</w:t>
      </w:r>
      <w:r w:rsidR="0003596A" w:rsidRPr="007F08E3">
        <w:t>tudies suggest that feeding by aggregations of krill can lead to localised chlorophyll depletion</w:t>
      </w:r>
      <w:r w:rsidR="006513E3">
        <w:t xml:space="preserve"> </w:t>
      </w:r>
      <w:r w:rsidR="002854AF">
        <w:fldChar w:fldCharType="begin">
          <w:fldData xml:space="preserve">PEVuZE5vdGU+PENpdGU+PEF1dGhvcj5HcmFuZWxpPC9BdXRob3I+PFllYXI+MTk5MzwvWWVhcj48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</w:fldData>
        </w:fldChar>
      </w:r>
      <w:r w:rsidR="00095AF2">
        <w:instrText xml:space="preserve"> ADDIN EN.CITE </w:instrText>
      </w:r>
      <w:r w:rsidR="002854AF">
        <w:fldChar w:fldCharType="begin">
          <w:fldData xml:space="preserve">PEVuZE5vdGU+PENpdGU+PEF1dGhvcj5HcmFuZWxpPC9BdXRob3I+PFllYXI+MTk5MzwvWWVhcj48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</w:fldData>
        </w:fldChar>
      </w:r>
      <w:r w:rsidR="00095AF2">
        <w:instrText xml:space="preserve"> ADDIN EN.CITE.DATA </w:instrText>
      </w:r>
      <w:r w:rsidR="002854AF">
        <w:fldChar w:fldCharType="end"/>
      </w:r>
      <w:r w:rsidR="002854AF">
        <w:fldChar w:fldCharType="separate"/>
      </w:r>
      <w:r w:rsidR="006513E3">
        <w:rPr>
          <w:noProof/>
        </w:rPr>
        <w:t>(</w:t>
      </w:r>
      <w:hyperlink w:anchor="_ENREF_22" w:tooltip="Graneli, 1993 #195" w:history="1">
        <w:r w:rsidR="00796198">
          <w:rPr>
            <w:noProof/>
          </w:rPr>
          <w:t>Graneli et al., 1993</w:t>
        </w:r>
      </w:hyperlink>
      <w:proofErr w:type="gramStart"/>
      <w:r w:rsidR="006513E3">
        <w:rPr>
          <w:noProof/>
        </w:rPr>
        <w:t xml:space="preserve">; </w:t>
      </w:r>
      <w:hyperlink w:anchor="_ENREF_47" w:tooltip="Pakhomov, 1997 #196" w:history="1">
        <w:r w:rsidR="00796198">
          <w:rPr>
            <w:noProof/>
          </w:rPr>
          <w:t>Pakhomov et al., 1997</w:t>
        </w:r>
      </w:hyperlink>
      <w:r w:rsidR="006513E3">
        <w:rPr>
          <w:noProof/>
        </w:rPr>
        <w:t>;</w:t>
      </w:r>
      <w:proofErr w:type="gramEnd"/>
      <w:r w:rsidR="006513E3">
        <w:rPr>
          <w:noProof/>
        </w:rPr>
        <w:t xml:space="preserve"> </w:t>
      </w:r>
      <w:hyperlink w:anchor="_ENREF_75" w:tooltip="Whitehouse, 2009 #97" w:history="1">
        <w:r w:rsidR="00796198">
          <w:rPr>
            <w:noProof/>
          </w:rPr>
          <w:t xml:space="preserve">Whitehouse et </w:t>
        </w:r>
        <w:r w:rsidR="00796198">
          <w:rPr>
            <w:noProof/>
          </w:rPr>
          <w:lastRenderedPageBreak/>
          <w:t>al., 2009</w:t>
        </w:r>
      </w:hyperlink>
      <w:r w:rsidR="006513E3">
        <w:rPr>
          <w:noProof/>
        </w:rPr>
        <w:t>)</w:t>
      </w:r>
      <w:r w:rsidR="002854AF">
        <w:fldChar w:fldCharType="end"/>
      </w:r>
      <w:r w:rsidR="001234F7" w:rsidRPr="007F08E3">
        <w:t>,</w:t>
      </w:r>
      <w:r w:rsidR="0003596A" w:rsidRPr="007F08E3">
        <w:t xml:space="preserve"> which would </w:t>
      </w:r>
      <w:r w:rsidR="001234F7" w:rsidRPr="007F08E3">
        <w:t>obscure</w:t>
      </w:r>
      <w:r w:rsidR="0003596A" w:rsidRPr="007F08E3">
        <w:t xml:space="preserve"> </w:t>
      </w:r>
      <w:r w:rsidR="001234F7" w:rsidRPr="007F08E3">
        <w:t>the</w:t>
      </w:r>
      <w:r w:rsidR="0003596A" w:rsidRPr="007F08E3">
        <w:t xml:space="preserve"> relationship between the two variables.  </w:t>
      </w:r>
      <w:r w:rsidR="001234F7" w:rsidRPr="007F08E3">
        <w:t>S</w:t>
      </w:r>
      <w:r w:rsidR="0003596A" w:rsidRPr="007F08E3">
        <w:t xml:space="preserve">easonality of </w:t>
      </w:r>
      <w:r w:rsidR="001234F7" w:rsidRPr="007F08E3">
        <w:t>phytoplankton bloo</w:t>
      </w:r>
      <w:r w:rsidR="0003596A" w:rsidRPr="007F08E3">
        <w:t xml:space="preserve">ms, </w:t>
      </w:r>
      <w:r w:rsidR="001234F7" w:rsidRPr="007F08E3">
        <w:t>particularly the</w:t>
      </w:r>
      <w:r w:rsidR="0003596A" w:rsidRPr="007F08E3">
        <w:t xml:space="preserve"> earlier onset in the northern compared with the southern Scotia Sea, means </w:t>
      </w:r>
      <w:r w:rsidR="001234F7" w:rsidRPr="007F08E3">
        <w:t xml:space="preserve">the degree of progression of blooms differ across </w:t>
      </w:r>
      <w:r w:rsidR="0003596A" w:rsidRPr="007F08E3">
        <w:t xml:space="preserve">the </w:t>
      </w:r>
      <w:r w:rsidR="001234F7" w:rsidRPr="007F08E3">
        <w:t xml:space="preserve">area of the </w:t>
      </w:r>
      <w:r w:rsidR="00816D8D">
        <w:t>s</w:t>
      </w:r>
      <w:r w:rsidR="007F7E19">
        <w:t xml:space="preserve">ynoptic </w:t>
      </w:r>
      <w:r w:rsidR="00816D8D">
        <w:t>s</w:t>
      </w:r>
      <w:r w:rsidR="007F7E19">
        <w:t xml:space="preserve">urvey </w:t>
      </w:r>
      <w:r w:rsidR="002854AF">
        <w:fldChar w:fldCharType="begin"/>
      </w:r>
      <w:r w:rsidR="00012222">
        <w:instrText xml:space="preserve"> ADDIN EN.CITE &lt;EndNote&gt;&lt;Cite&gt;&lt;Author&gt;Park&lt;/Author&gt;&lt;Year&gt;2010&lt;/Year&gt;&lt;RecNum&gt;205&lt;/RecNum&gt;&lt;DisplayText&gt;(Park et al., 2010)&lt;/DisplayText&gt;&lt;record&gt;&lt;rec-number&gt;205&lt;/rec-number&gt;&lt;foreign-keys&gt;&lt;key app="EN" db-id="vtva2s0v3ez5weedpwxv2rzyrpadfzv9wwzv"&gt;205&lt;/key&gt;&lt;/foreign-keys&gt;&lt;ref-type name="Journal Article"&gt;17&lt;/ref-type&gt;&lt;contributors&gt;&lt;authors&gt;&lt;author&gt;Park, Jisoo&lt;/author&gt;&lt;author&gt;Oh, Im-Sang&lt;/author&gt;&lt;author&gt;Kim, Hyun-Cheol&lt;/author&gt;&lt;author&gt;Yoo, Sinjae&lt;/author&gt;&lt;/authors&gt;&lt;/contributors&gt;&lt;titles&gt;&lt;title&gt;&lt;style face="normal" font="default" size="100%"&gt;Variability of SeaWiFs chlorophyll-&lt;/style&gt;&lt;style face="italic" font="default" size="100%"&gt;a&lt;/style&gt;&lt;style face="normal" font="default" size="100%"&gt; in the southwest Atlantic sector of the Southern Ocean: strong topographic effects and weak seasonality&lt;/style&gt;&lt;/title&gt;&lt;secondary-title&gt;Deep Sea Research Part I: Oceanographic Research Papers&lt;/secondary-title&gt;&lt;/titles&gt;&lt;periodical&gt;&lt;full-title&gt;Deep Sea Research Part I: Oceanographic Research Papers&lt;/full-title&gt;&lt;/periodical&gt;&lt;pages&gt;604-620&lt;/pages&gt;&lt;volume&gt;57&lt;/volume&gt;&lt;number&gt;4&lt;/number&gt;&lt;dates&gt;&lt;year&gt;2010&lt;/year&gt;&lt;pub-dates&gt;&lt;date&gt;Apr&lt;/date&gt;&lt;/pub-dates&gt;&lt;/dates&gt;&lt;isbn&gt;0967-0637&lt;/isbn&gt;&lt;accession-num&gt;WOS:000276942400012&lt;/accession-num&gt;&lt;urls&gt;&lt;related-urls&gt;&lt;url&gt;&amp;lt;Go to ISI&amp;gt;://WOS:000276942400012&lt;/url&gt;&lt;/related-urls&gt;&lt;/urls&gt;&lt;electronic-resource-num&gt;10.1016/j.dsr.2010.01.004&lt;/electronic-resource-num&gt;&lt;/record&gt;&lt;/Cite&gt;&lt;/EndNote&gt;</w:instrText>
      </w:r>
      <w:r w:rsidR="002854AF">
        <w:fldChar w:fldCharType="separate"/>
      </w:r>
      <w:r w:rsidR="00012222">
        <w:rPr>
          <w:noProof/>
        </w:rPr>
        <w:t>(</w:t>
      </w:r>
      <w:hyperlink w:anchor="_ENREF_48" w:tooltip="Park, 2010 #205" w:history="1">
        <w:r w:rsidR="00796198">
          <w:rPr>
            <w:noProof/>
          </w:rPr>
          <w:t>Park et al., 2010</w:t>
        </w:r>
      </w:hyperlink>
      <w:r w:rsidR="00012222">
        <w:rPr>
          <w:noProof/>
        </w:rPr>
        <w:t>)</w:t>
      </w:r>
      <w:r w:rsidR="002854AF">
        <w:fldChar w:fldCharType="end"/>
      </w:r>
      <w:r w:rsidR="0003596A" w:rsidRPr="006E0415">
        <w:t xml:space="preserve">. </w:t>
      </w:r>
      <w:r w:rsidR="00A61826" w:rsidRPr="006E0415">
        <w:t>It is likely that the di</w:t>
      </w:r>
      <w:r w:rsidR="00A61826" w:rsidRPr="007F08E3">
        <w:t>fferen</w:t>
      </w:r>
      <w:r w:rsidR="008E6FE3" w:rsidRPr="007F08E3">
        <w:t>ces</w:t>
      </w:r>
      <w:r w:rsidR="00A61826" w:rsidRPr="007F08E3">
        <w:t xml:space="preserve"> </w:t>
      </w:r>
      <w:r w:rsidR="008E6FE3" w:rsidRPr="007F08E3">
        <w:t>between the models for each</w:t>
      </w:r>
      <w:r w:rsidR="00A61826" w:rsidRPr="007F08E3">
        <w:t xml:space="preserve"> </w:t>
      </w:r>
      <w:proofErr w:type="spellStart"/>
      <w:r w:rsidR="00A61826" w:rsidRPr="007F08E3">
        <w:t>subregion</w:t>
      </w:r>
      <w:proofErr w:type="spellEnd"/>
      <w:r w:rsidR="00A61826" w:rsidRPr="007F08E3">
        <w:t xml:space="preserve"> reflect these processes to varying degrees.</w:t>
      </w:r>
      <w:r w:rsidR="0003596A" w:rsidRPr="0003596A">
        <w:t xml:space="preserve"> </w:t>
      </w:r>
    </w:p>
    <w:p w:rsidR="00640279" w:rsidRPr="00640279" w:rsidRDefault="00640279" w:rsidP="0003596A">
      <w:pPr>
        <w:spacing w:line="360" w:lineRule="auto"/>
        <w:jc w:val="both"/>
        <w:rPr>
          <w:b/>
        </w:rPr>
      </w:pPr>
      <w:r w:rsidRPr="00640279">
        <w:rPr>
          <w:b/>
        </w:rPr>
        <w:t>Methodological considerations</w:t>
      </w:r>
    </w:p>
    <w:p w:rsidR="0003596A" w:rsidRDefault="0003596A" w:rsidP="0003596A">
      <w:pPr>
        <w:spacing w:line="360" w:lineRule="auto"/>
        <w:jc w:val="both"/>
      </w:pPr>
      <w:r w:rsidRPr="0003596A">
        <w:t xml:space="preserve">The CCAMLR synoptic survey </w:t>
      </w:r>
      <w:r w:rsidR="00E23A63">
        <w:t>sampled</w:t>
      </w:r>
      <w:r w:rsidRPr="0003596A">
        <w:t xml:space="preserve"> some areas of open ocean in t</w:t>
      </w:r>
      <w:r w:rsidR="00F46E04">
        <w:t xml:space="preserve">he eastern Scotia Sea </w:t>
      </w:r>
      <w:r w:rsidRPr="0003596A">
        <w:t>where krill densities were high (&gt;</w:t>
      </w:r>
      <w:r w:rsidR="001A6508">
        <w:t xml:space="preserve"> </w:t>
      </w:r>
      <w:r w:rsidRPr="0003596A">
        <w:t>50 g m</w:t>
      </w:r>
      <w:r w:rsidR="002854AF" w:rsidRPr="002854AF">
        <w:rPr>
          <w:vertAlign w:val="superscript"/>
        </w:rPr>
        <w:t>-</w:t>
      </w:r>
      <w:r w:rsidRPr="00F82F4E">
        <w:rPr>
          <w:vertAlign w:val="superscript"/>
        </w:rPr>
        <w:t>2</w:t>
      </w:r>
      <w:r w:rsidRPr="0003596A">
        <w:t xml:space="preserve"> at 80 nm resolution</w:t>
      </w:r>
      <w:r w:rsidR="00E55BBA">
        <w:t>; Figure 6</w:t>
      </w:r>
      <w:r w:rsidRPr="0003596A">
        <w:t xml:space="preserve">). However, the models underestimated krill density, indicating that these aggregations are not predictable based on the combination of environmental variables </w:t>
      </w:r>
      <w:r w:rsidR="001B064E">
        <w:t>available</w:t>
      </w:r>
      <w:r w:rsidRPr="0003596A">
        <w:t xml:space="preserve">. Nevertheless, our results are in agreement with other studies that suggest that krill aggregations in the open ocean are frequently associated with particular conditions, including moderate food availability and moderate current velocity </w:t>
      </w:r>
      <w:r w:rsidR="002854AF" w:rsidRPr="0003596A">
        <w:fldChar w:fldCharType="begin">
          <w:fldData xml:space="preserve">PEVuZE5vdGU+PENpdGU+PEF1dGhvcj5BdGtpbnNvbjwvQXV0aG9yPjxZZWFyPjIwMDg8L1llYXI+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</w:fldData>
        </w:fldChar>
      </w:r>
      <w:r w:rsidR="00095AF2">
        <w:instrText xml:space="preserve"> ADDIN EN.CITE </w:instrText>
      </w:r>
      <w:r w:rsidR="002854AF">
        <w:fldChar w:fldCharType="begin">
          <w:fldData xml:space="preserve">PEVuZE5vdGU+PENpdGU+PEF1dGhvcj5BdGtpbnNvbjwvQXV0aG9yPjxZZWFyPjIwMDg8L1llYXI+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</w:fldData>
        </w:fldChar>
      </w:r>
      <w:r w:rsidR="00095AF2">
        <w:instrText xml:space="preserve"> ADDIN EN.CITE.DATA </w:instrText>
      </w:r>
      <w:r w:rsidR="002854AF">
        <w:fldChar w:fldCharType="end"/>
      </w:r>
      <w:r w:rsidR="002854AF" w:rsidRPr="0003596A">
        <w:fldChar w:fldCharType="separate"/>
      </w:r>
      <w:r w:rsidR="004D49D2">
        <w:rPr>
          <w:noProof/>
        </w:rPr>
        <w:t>(</w:t>
      </w:r>
      <w:hyperlink w:anchor="_ENREF_1" w:tooltip="Atkinson, 2008 #57" w:history="1">
        <w:r w:rsidR="00796198">
          <w:rPr>
            <w:noProof/>
          </w:rPr>
          <w:t>Atkinson et al., 2008</w:t>
        </w:r>
      </w:hyperlink>
      <w:r w:rsidR="004D49D2">
        <w:rPr>
          <w:noProof/>
        </w:rPr>
        <w:t xml:space="preserve">; </w:t>
      </w:r>
      <w:hyperlink w:anchor="_ENREF_60" w:tooltip="Tarling, 2009 #55" w:history="1">
        <w:r w:rsidR="00796198">
          <w:rPr>
            <w:noProof/>
          </w:rPr>
          <w:t>Tarling et al., 2009</w:t>
        </w:r>
      </w:hyperlink>
      <w:r w:rsidR="004D49D2">
        <w:rPr>
          <w:noProof/>
        </w:rPr>
        <w:t>)</w:t>
      </w:r>
      <w:r w:rsidR="002854AF" w:rsidRPr="0003596A">
        <w:fldChar w:fldCharType="end"/>
      </w:r>
      <w:r w:rsidRPr="0003596A">
        <w:t xml:space="preserve">. </w:t>
      </w:r>
    </w:p>
    <w:p w:rsidR="00933536" w:rsidRDefault="00933536" w:rsidP="0003596A">
      <w:pPr>
        <w:spacing w:line="360" w:lineRule="auto"/>
        <w:jc w:val="both"/>
      </w:pPr>
      <w:r w:rsidRPr="005D20F8">
        <w:t xml:space="preserve">In our regionalisation, the Sea Ice Zone encompassed the off-shelf areas north of, and over the South Scotia Ridge, that are strongly affected by seasonal sea ice dynamics.  This was the only </w:t>
      </w:r>
      <w:proofErr w:type="spellStart"/>
      <w:r w:rsidRPr="005D20F8">
        <w:t>subregi</w:t>
      </w:r>
      <w:r w:rsidR="001B064E">
        <w:t>on</w:t>
      </w:r>
      <w:proofErr w:type="spellEnd"/>
      <w:r w:rsidR="001B064E">
        <w:t xml:space="preserve"> </w:t>
      </w:r>
      <w:r w:rsidRPr="005D20F8">
        <w:t>for which the model was able to explain only a small part of the observed deviance in krill density.  We hypothesise that this reflects the strong influence of seasonal sea ice, which is an important o</w:t>
      </w:r>
      <w:r>
        <w:t>ver-wintering habitat for krill</w:t>
      </w:r>
      <w:r w:rsidRPr="005D20F8">
        <w:t>. At the time of the CCAMLR synoptic survey, the sea ice edge was south of the South Scotia Ridge, and the Scotia Sea was ice-free (</w:t>
      </w:r>
      <w:r>
        <w:t xml:space="preserve">Figure </w:t>
      </w:r>
      <w:r w:rsidRPr="005D20F8">
        <w:t xml:space="preserve">1).  Krill that over-wintered under the sea ice will have </w:t>
      </w:r>
      <w:r>
        <w:t xml:space="preserve">potentially </w:t>
      </w:r>
      <w:r w:rsidRPr="005D20F8">
        <w:t>remained in areas of open</w:t>
      </w:r>
      <w:r>
        <w:t>-</w:t>
      </w:r>
      <w:r w:rsidRPr="005D20F8">
        <w:t>ocean as the ice retreated</w:t>
      </w:r>
      <w:r>
        <w:t xml:space="preserve">, but </w:t>
      </w:r>
      <w:r w:rsidRPr="005D20F8">
        <w:t>to be able to predict their distribution would require a dynamic representation</w:t>
      </w:r>
      <w:r>
        <w:t xml:space="preserve"> of the sea ice field and of </w:t>
      </w:r>
      <w:r w:rsidRPr="005D20F8">
        <w:t xml:space="preserve">spring phytoplankton blooms that establish </w:t>
      </w:r>
      <w:r>
        <w:t>following</w:t>
      </w:r>
      <w:r w:rsidRPr="005D20F8">
        <w:t xml:space="preserve"> </w:t>
      </w:r>
      <w:r>
        <w:t xml:space="preserve">its </w:t>
      </w:r>
      <w:r w:rsidRPr="005D20F8">
        <w:t>retreat</w:t>
      </w:r>
      <w:r w:rsidR="00BC3A73">
        <w:t xml:space="preserve">, which </w:t>
      </w:r>
      <w:r w:rsidRPr="005D20F8">
        <w:t>are an important food source</w:t>
      </w:r>
      <w:r>
        <w:t xml:space="preserve"> for krill</w:t>
      </w:r>
      <w:r w:rsidRPr="005D20F8">
        <w:t xml:space="preserve"> </w:t>
      </w:r>
      <w:r w:rsidR="00BC3A73">
        <w:t xml:space="preserve">and will </w:t>
      </w:r>
      <w:r w:rsidRPr="005D20F8">
        <w:t>affect the</w:t>
      </w:r>
      <w:r w:rsidR="00BC3A73">
        <w:t>ir</w:t>
      </w:r>
      <w:r w:rsidRPr="005D20F8">
        <w:t xml:space="preserve"> distribution</w:t>
      </w:r>
      <w:r w:rsidR="00BC3A73">
        <w:t xml:space="preserve"> in subsequent months </w:t>
      </w:r>
      <w:r w:rsidR="002854AF">
        <w:fldChar w:fldCharType="begin">
          <w:fldData xml:space="preserve">PEVuZE5vdGU+PENpdGU+PEF1dGhvcj5Sb3NzPC9BdXRob3I+PFllYXI+MjAxNDwvWWVhcj48UmVj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=
</w:fldData>
        </w:fldChar>
      </w:r>
      <w:r w:rsidR="00BC3A73">
        <w:instrText xml:space="preserve"> ADDIN EN.CITE </w:instrText>
      </w:r>
      <w:r w:rsidR="002854AF">
        <w:fldChar w:fldCharType="begin">
          <w:fldData xml:space="preserve">PEVuZE5vdGU+PENpdGU+PEF1dGhvcj5Sb3NzPC9BdXRob3I+PFllYXI+MjAxNDwvWWVhcj48UmVj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=
</w:fldData>
        </w:fldChar>
      </w:r>
      <w:r w:rsidR="00BC3A73">
        <w:instrText xml:space="preserve"> ADDIN EN.CITE.DATA </w:instrText>
      </w:r>
      <w:r w:rsidR="002854AF">
        <w:fldChar w:fldCharType="end"/>
      </w:r>
      <w:r w:rsidR="002854AF">
        <w:fldChar w:fldCharType="separate"/>
      </w:r>
      <w:r w:rsidR="00BC3A73">
        <w:rPr>
          <w:noProof/>
        </w:rPr>
        <w:t>(</w:t>
      </w:r>
      <w:hyperlink w:anchor="_ENREF_63" w:tooltip="Thorpe, 2007 #191" w:history="1">
        <w:r w:rsidR="00796198">
          <w:rPr>
            <w:noProof/>
          </w:rPr>
          <w:t>Thorpe et al., 2007</w:t>
        </w:r>
      </w:hyperlink>
      <w:r w:rsidR="00BC3A73">
        <w:rPr>
          <w:noProof/>
        </w:rPr>
        <w:t xml:space="preserve">; </w:t>
      </w:r>
      <w:hyperlink w:anchor="_ENREF_55" w:tooltip="Ross, 2014 #186" w:history="1">
        <w:r w:rsidR="00796198">
          <w:rPr>
            <w:noProof/>
          </w:rPr>
          <w:t>Ross et al., 2014</w:t>
        </w:r>
      </w:hyperlink>
      <w:r w:rsidR="00BC3A73">
        <w:rPr>
          <w:noProof/>
        </w:rPr>
        <w:t xml:space="preserve">; </w:t>
      </w:r>
      <w:hyperlink w:anchor="_ENREF_57" w:tooltip="Schmidt, 2014 #188" w:history="1">
        <w:r w:rsidR="00796198">
          <w:rPr>
            <w:noProof/>
          </w:rPr>
          <w:t>Schmidt et al., 2014</w:t>
        </w:r>
      </w:hyperlink>
      <w:r w:rsidR="00BC3A73">
        <w:rPr>
          <w:noProof/>
        </w:rPr>
        <w:t>)</w:t>
      </w:r>
      <w:r w:rsidR="002854AF">
        <w:fldChar w:fldCharType="end"/>
      </w:r>
      <w:r w:rsidRPr="005D20F8">
        <w:t>.</w:t>
      </w:r>
    </w:p>
    <w:p w:rsidR="00315BD8" w:rsidRDefault="007D7A02" w:rsidP="007D7A02">
      <w:pPr>
        <w:spacing w:line="360" w:lineRule="auto"/>
        <w:jc w:val="both"/>
      </w:pPr>
      <w:r>
        <w:t xml:space="preserve">Although the CCAMLR synoptic survey was unusual in </w:t>
      </w:r>
      <w:r w:rsidR="003C4FD6">
        <w:t>its</w:t>
      </w:r>
      <w:r>
        <w:t xml:space="preserve"> large spatial extent, it was carried out in a single year, when krill density around S</w:t>
      </w:r>
      <w:r w:rsidR="00C37EAB">
        <w:t xml:space="preserve">outh Georgia was relatively low </w:t>
      </w:r>
      <w:r w:rsidR="002854AF">
        <w:fldChar w:fldCharType="begin"/>
      </w:r>
      <w:r w:rsidR="00095AF2">
        <w:instrText xml:space="preserve"> ADDIN EN.CITE &lt;EndNote&gt;&lt;Cite&gt;&lt;Author&gt;Fielding&lt;/Author&gt;&lt;Year&gt;2014&lt;/Year&gt;&lt;RecNum&gt;207&lt;/RecNum&gt;&lt;Prefix&gt;mid-season 2000 had the lowest mean krill density recorded between 1997 and 2013 (3 g m-2)`; &lt;/Prefix&gt;&lt;DisplayText&gt;(mid-season 2000 had the lowest mean krill density recorded between 1997 and 2013 (3 g m-2); Fielding et al., 2014)&lt;/DisplayText&gt;&lt;record&gt;&lt;rec-number&gt;207&lt;/rec-number&gt;&lt;foreign-keys&gt;&lt;key app="EN" db-id="vtva2s0v3ez5weedpwxv2rzyrpadfzv9wwzv"&gt;207&lt;/key&gt;&lt;/foreign-keys&gt;&lt;ref-type name="Journal Article"&gt;17&lt;/ref-type&gt;&lt;contributors&gt;&lt;authors&gt;&lt;author&gt;Fielding, Sophie&lt;/author&gt;&lt;author&gt;Watkins, Jonathan L.&lt;/author&gt;&lt;author&gt;Trathan, Philip N.&lt;/author&gt;&lt;author&gt;Enderlein, Peter&lt;/author&gt;&lt;author&gt;Waluda, Claire M.&lt;/author&gt;&lt;author&gt;Stowasser, Gabriele&lt;/author&gt;&lt;author&gt;Tarling, Geraint A.&lt;/author&gt;&lt;author&gt;Murphy, Eugene J.&lt;/author&gt;&lt;/authors&gt;&lt;/contributors&gt;&lt;titles&gt;&lt;title&gt;&lt;style face="normal" font="default" size="100%"&gt;Interannual variability in Antarctic krill (&lt;/style&gt;&lt;style face="italic" font="default" size="100%"&gt;Euphausia superba&lt;/style&gt;&lt;style face="normal" font="default" size="100%"&gt;) density at South Georgia, Southern Ocean: 1997-2013&lt;/style&gt;&lt;/title&gt;&lt;secondary-title&gt;ICES Journal of Marine Science&lt;/secondary-title&gt;&lt;/titles&gt;&lt;periodical&gt;&lt;full-title&gt;Ices Journal of Marine Science&lt;/full-title&gt;&lt;/periodical&gt;&lt;pages&gt;2578-2588&lt;/pages&gt;&lt;volume&gt;71&lt;/volume&gt;&lt;number&gt;9&lt;/number&gt;&lt;dates&gt;&lt;year&gt;2014&lt;/year&gt;&lt;pub-dates&gt;&lt;date&gt;Nov-Dec&lt;/date&gt;&lt;/pub-dates&gt;&lt;/dates&gt;&lt;isbn&gt;1054-3139&lt;/isbn&gt;&lt;accession-num&gt;WOS:000346191300020&lt;/accession-num&gt;&lt;urls&gt;&lt;related-urls&gt;&lt;url&gt;&amp;lt;Go to ISI&amp;gt;://WOS:000346191300020&lt;/url&gt;&lt;/related-urls&gt;&lt;/urls&gt;&lt;electronic-resource-num&gt;10.1093/icesjms/fsu104&lt;/electronic-resource-num&gt;&lt;/record&gt;&lt;/Cite&gt;&lt;/EndNote&gt;</w:instrText>
      </w:r>
      <w:r w:rsidR="002854AF">
        <w:fldChar w:fldCharType="separate"/>
      </w:r>
      <w:r w:rsidR="00C37EAB">
        <w:rPr>
          <w:noProof/>
        </w:rPr>
        <w:t>(</w:t>
      </w:r>
      <w:hyperlink w:anchor="_ENREF_21" w:tooltip="Fielding, 2014 #207" w:history="1">
        <w:r w:rsidR="00796198">
          <w:rPr>
            <w:noProof/>
          </w:rPr>
          <w:t>mid-season 2000 had the lowest mean krill density recorded between 1997 and 2013 (3 g m-2); Fielding et al., 2014</w:t>
        </w:r>
      </w:hyperlink>
      <w:r w:rsidR="00C37EAB">
        <w:rPr>
          <w:noProof/>
        </w:rPr>
        <w:t>)</w:t>
      </w:r>
      <w:r w:rsidR="002854AF">
        <w:fldChar w:fldCharType="end"/>
      </w:r>
      <w:r w:rsidR="00C37EAB">
        <w:t xml:space="preserve">. </w:t>
      </w:r>
      <w:r>
        <w:t xml:space="preserve">Repeated </w:t>
      </w:r>
      <w:r w:rsidR="006E2F50">
        <w:t xml:space="preserve">large scale </w:t>
      </w:r>
      <w:r>
        <w:t>surveys in future years would provide a greater understanding of underlying environmental drivers of krill distribution.</w:t>
      </w:r>
    </w:p>
    <w:p w:rsidR="00315BD8" w:rsidRPr="006461DA" w:rsidRDefault="00315BD8" w:rsidP="00315BD8">
      <w:pPr>
        <w:spacing w:line="360" w:lineRule="auto"/>
        <w:rPr>
          <w:b/>
        </w:rPr>
      </w:pPr>
      <w:r w:rsidRPr="006461DA">
        <w:rPr>
          <w:b/>
        </w:rPr>
        <w:t xml:space="preserve">Implications for the </w:t>
      </w:r>
      <w:r w:rsidR="001B064E">
        <w:rPr>
          <w:b/>
        </w:rPr>
        <w:t xml:space="preserve">krill </w:t>
      </w:r>
      <w:r w:rsidRPr="006461DA">
        <w:rPr>
          <w:b/>
        </w:rPr>
        <w:t>fishery</w:t>
      </w:r>
    </w:p>
    <w:p w:rsidR="000551BA" w:rsidRDefault="00393CB5" w:rsidP="00315BD8">
      <w:pPr>
        <w:spacing w:line="360" w:lineRule="auto"/>
      </w:pPr>
      <w:r w:rsidRPr="00D60E1F">
        <w:lastRenderedPageBreak/>
        <w:t xml:space="preserve">The effectiveness of management measures </w:t>
      </w:r>
      <w:r w:rsidR="00607067" w:rsidRPr="00D60E1F">
        <w:t>for forage species</w:t>
      </w:r>
      <w:r w:rsidR="00875664" w:rsidRPr="00D60E1F">
        <w:t xml:space="preserve"> </w:t>
      </w:r>
      <w:r w:rsidRPr="00D60E1F">
        <w:t xml:space="preserve">depend </w:t>
      </w:r>
      <w:r w:rsidR="006756BF" w:rsidRPr="00D60E1F">
        <w:t>up</w:t>
      </w:r>
      <w:r w:rsidRPr="00D60E1F">
        <w:t>on</w:t>
      </w:r>
      <w:r w:rsidR="006756BF" w:rsidRPr="00D60E1F">
        <w:t xml:space="preserve"> </w:t>
      </w:r>
      <w:r w:rsidR="005B653B" w:rsidRPr="00D60E1F">
        <w:t xml:space="preserve">detailed </w:t>
      </w:r>
      <w:r w:rsidR="006756BF" w:rsidRPr="00D60E1F">
        <w:t xml:space="preserve">knowledge </w:t>
      </w:r>
      <w:r w:rsidR="00F55EEB">
        <w:t>of</w:t>
      </w:r>
      <w:r w:rsidRPr="00D60E1F">
        <w:t xml:space="preserve"> the</w:t>
      </w:r>
      <w:r w:rsidR="00C31AB4" w:rsidRPr="00D60E1F">
        <w:t>ir</w:t>
      </w:r>
      <w:r w:rsidR="006756BF" w:rsidRPr="00D60E1F">
        <w:t xml:space="preserve"> density and </w:t>
      </w:r>
      <w:r w:rsidRPr="00D60E1F">
        <w:t>distribution</w:t>
      </w:r>
      <w:r w:rsidR="00F55EEB">
        <w:t>,</w:t>
      </w:r>
      <w:r w:rsidRPr="00D60E1F">
        <w:t xml:space="preserve"> and how </w:t>
      </w:r>
      <w:r w:rsidR="00F55EEB">
        <w:t>this</w:t>
      </w:r>
      <w:r w:rsidRPr="00D60E1F">
        <w:t xml:space="preserve"> changes over time. </w:t>
      </w:r>
      <w:r w:rsidR="00F55EEB">
        <w:t>Species d</w:t>
      </w:r>
      <w:r w:rsidR="006756BF" w:rsidRPr="00D60E1F">
        <w:t>istribution</w:t>
      </w:r>
      <w:r w:rsidR="00F55EEB">
        <w:t>s</w:t>
      </w:r>
      <w:r w:rsidR="006756BF" w:rsidRPr="00D60E1F">
        <w:t xml:space="preserve"> </w:t>
      </w:r>
      <w:r w:rsidR="00F55EEB">
        <w:t>are</w:t>
      </w:r>
      <w:r w:rsidR="006756BF" w:rsidRPr="00D60E1F">
        <w:t xml:space="preserve"> influenced by </w:t>
      </w:r>
      <w:r w:rsidR="00F55EEB">
        <w:t>a complex range</w:t>
      </w:r>
      <w:r w:rsidRPr="00D60E1F">
        <w:t xml:space="preserve"> </w:t>
      </w:r>
      <w:r w:rsidR="00D95B27">
        <w:t xml:space="preserve">of </w:t>
      </w:r>
      <w:r w:rsidR="006756BF" w:rsidRPr="00D60E1F">
        <w:t xml:space="preserve">environmental factors, </w:t>
      </w:r>
      <w:r w:rsidR="00F55EEB">
        <w:t xml:space="preserve">both physical (e.g. oceanography, climate) and </w:t>
      </w:r>
      <w:r w:rsidR="005B653B" w:rsidRPr="00D60E1F">
        <w:t xml:space="preserve">biological </w:t>
      </w:r>
      <w:r w:rsidR="00F55EEB">
        <w:t xml:space="preserve">(e.g. </w:t>
      </w:r>
      <w:r w:rsidR="006756BF" w:rsidRPr="00D60E1F">
        <w:t>predat</w:t>
      </w:r>
      <w:r w:rsidR="00F55EEB">
        <w:t>ion)</w:t>
      </w:r>
      <w:r w:rsidRPr="00D60E1F">
        <w:t xml:space="preserve">. </w:t>
      </w:r>
      <w:r w:rsidR="005B653B" w:rsidRPr="00D60E1F">
        <w:t xml:space="preserve">Here, we focused </w:t>
      </w:r>
      <w:r w:rsidR="00F55EEB" w:rsidRPr="00D60E1F">
        <w:t xml:space="preserve">principally </w:t>
      </w:r>
      <w:r w:rsidR="005B653B" w:rsidRPr="00D60E1F">
        <w:t>upon remotely</w:t>
      </w:r>
      <w:r w:rsidR="00F55EEB">
        <w:t>-</w:t>
      </w:r>
      <w:r w:rsidR="005B653B" w:rsidRPr="00D60E1F">
        <w:t xml:space="preserve">sensed </w:t>
      </w:r>
      <w:r w:rsidR="005A45D8">
        <w:t xml:space="preserve">environmental </w:t>
      </w:r>
      <w:r w:rsidR="00F55EEB">
        <w:t xml:space="preserve">correlates, which together </w:t>
      </w:r>
      <w:r w:rsidRPr="00D60E1F">
        <w:t>explain</w:t>
      </w:r>
      <w:r w:rsidR="00F55EEB">
        <w:t>ed</w:t>
      </w:r>
      <w:r w:rsidRPr="00D60E1F">
        <w:t xml:space="preserve"> a </w:t>
      </w:r>
      <w:r w:rsidR="006756BF" w:rsidRPr="00D60E1F">
        <w:t>substantial amount of</w:t>
      </w:r>
      <w:r w:rsidRPr="00D60E1F">
        <w:t xml:space="preserve"> spatial variability</w:t>
      </w:r>
      <w:r w:rsidR="00C31AB4" w:rsidRPr="00D60E1F">
        <w:t xml:space="preserve"> </w:t>
      </w:r>
      <w:r w:rsidR="005A45D8">
        <w:t>in the distribution of krill</w:t>
      </w:r>
      <w:r w:rsidR="00F55EEB">
        <w:t>; however,</w:t>
      </w:r>
      <w:r w:rsidR="005A45D8">
        <w:t xml:space="preserve"> </w:t>
      </w:r>
      <w:r w:rsidR="006756BF" w:rsidRPr="00D60E1F">
        <w:t>considerable</w:t>
      </w:r>
      <w:r w:rsidRPr="00D60E1F">
        <w:t xml:space="preserve"> uncertainty</w:t>
      </w:r>
      <w:r w:rsidR="00C31AB4" w:rsidRPr="00D60E1F">
        <w:t xml:space="preserve"> remains.</w:t>
      </w:r>
      <w:r w:rsidR="001725B5">
        <w:t xml:space="preserve"> </w:t>
      </w:r>
      <w:r w:rsidR="00C31AB4" w:rsidRPr="00D60E1F">
        <w:t xml:space="preserve">Current management </w:t>
      </w:r>
      <w:r w:rsidR="00315BD8" w:rsidRPr="00D60E1F">
        <w:t xml:space="preserve">of the </w:t>
      </w:r>
      <w:r w:rsidR="00C31AB4" w:rsidRPr="00D60E1F">
        <w:t xml:space="preserve">krill </w:t>
      </w:r>
      <w:r w:rsidR="00315BD8" w:rsidRPr="00D60E1F">
        <w:t xml:space="preserve">fishery is based </w:t>
      </w:r>
      <w:r w:rsidR="00C31AB4" w:rsidRPr="00D60E1F">
        <w:t>up</w:t>
      </w:r>
      <w:r w:rsidR="00315BD8" w:rsidRPr="00D60E1F">
        <w:t>on estimates of overall biomass</w:t>
      </w:r>
      <w:r w:rsidR="00315BD8">
        <w:t xml:space="preserve"> and, at smaller scales, overlap and competition with dependent predators</w:t>
      </w:r>
      <w:r w:rsidR="00C31AB4">
        <w:t xml:space="preserve"> </w:t>
      </w:r>
      <w:r w:rsidR="001725B5">
        <w:t>including</w:t>
      </w:r>
      <w:r w:rsidR="00C31AB4">
        <w:t xml:space="preserve"> whales, seals, penguins and other seabirds</w:t>
      </w:r>
      <w:r w:rsidR="00A042A7">
        <w:t xml:space="preserve"> </w:t>
      </w:r>
      <w:r w:rsidR="002854AF">
        <w:fldChar w:fldCharType="begin"/>
      </w:r>
      <w:r w:rsidR="00A042A7">
        <w:instrText xml:space="preserve"> ADDIN EN.CITE &lt;EndNote&gt;&lt;Cite&gt;&lt;Author&gt;Nicol&lt;/Author&gt;&lt;Year&gt;2012&lt;/Year&gt;&lt;RecNum&gt;79&lt;/RecNum&gt;&lt;DisplayText&gt;(Nicol et al., 2012)&lt;/DisplayText&gt;&lt;record&gt;&lt;rec-number&gt;79&lt;/rec-number&gt;&lt;foreign-keys&gt;&lt;key app="EN" db-id="vtva2s0v3ez5weedpwxv2rzyrpadfzv9wwzv"&gt;79&lt;/key&gt;&lt;/foreign-keys&gt;&lt;ref-type name="Journal Article"&gt;17&lt;/ref-type&gt;&lt;contributors&gt;&lt;authors&gt;&lt;author&gt;Nicol, Stephen&lt;/author&gt;&lt;author&gt;Foster, Jacqueline&lt;/author&gt;&lt;author&gt;Kawaguchi, So&lt;/author&gt;&lt;/authors&gt;&lt;/contributors&gt;&lt;titles&gt;&lt;title&gt;The fishery for Antarctic krill - recent developments&lt;/title&gt;&lt;secondary-title&gt;Fish and Fisheries&lt;/secondary-title&gt;&lt;/titles&gt;&lt;periodical&gt;&lt;full-title&gt;Fish and Fisheries&lt;/full-title&gt;&lt;/periodical&gt;&lt;pages&gt;30-40&lt;/pages&gt;&lt;volume&gt;13&lt;/volume&gt;&lt;number&gt;1&lt;/number&gt;&lt;dates&gt;&lt;year&gt;2012&lt;/year&gt;&lt;pub-dates&gt;&lt;date&gt;Mar&lt;/date&gt;&lt;/pub-dates&gt;&lt;/dates&gt;&lt;isbn&gt;1467-2960&lt;/isbn&gt;&lt;accession-num&gt;WOS:000298740900003&lt;/accession-num&gt;&lt;urls&gt;&lt;related-urls&gt;&lt;url&gt;&amp;lt;Go to ISI&amp;gt;://WOS:000298740900003&lt;/url&gt;&lt;/related-urls&gt;&lt;/urls&gt;&lt;electronic-resource-num&gt;10.1111/j.1467-2979.2011.00406.x&lt;/electronic-resource-num&gt;&lt;/record&gt;&lt;/Cite&gt;&lt;/EndNote&gt;</w:instrText>
      </w:r>
      <w:r w:rsidR="002854AF">
        <w:fldChar w:fldCharType="separate"/>
      </w:r>
      <w:r w:rsidR="00A042A7">
        <w:rPr>
          <w:noProof/>
        </w:rPr>
        <w:t>(</w:t>
      </w:r>
      <w:hyperlink w:anchor="_ENREF_45" w:tooltip="Nicol, 2012 #79" w:history="1">
        <w:r w:rsidR="00796198">
          <w:rPr>
            <w:noProof/>
          </w:rPr>
          <w:t>Nicol et al., 2012</w:t>
        </w:r>
      </w:hyperlink>
      <w:r w:rsidR="00A042A7">
        <w:rPr>
          <w:noProof/>
        </w:rPr>
        <w:t>)</w:t>
      </w:r>
      <w:r w:rsidR="002854AF">
        <w:fldChar w:fldCharType="end"/>
      </w:r>
      <w:r w:rsidR="00315BD8">
        <w:t xml:space="preserve">. The current </w:t>
      </w:r>
      <w:r w:rsidR="00C31AB4">
        <w:t xml:space="preserve">operational </w:t>
      </w:r>
      <w:r w:rsidR="00315BD8">
        <w:t xml:space="preserve">catch limit for Antarctic krill in the Scotia Sea and southern Drake Passage (620 </w:t>
      </w:r>
      <w:proofErr w:type="spellStart"/>
      <w:r w:rsidR="00315BD8">
        <w:t>kt</w:t>
      </w:r>
      <w:proofErr w:type="spellEnd"/>
      <w:r w:rsidR="00315BD8">
        <w:t>, known within CCAMLR as the “trigger level”) is a fraction (11%) of the larger potential catch limit (</w:t>
      </w:r>
      <w:r w:rsidR="00C31AB4">
        <w:t xml:space="preserve">5.61 </w:t>
      </w:r>
      <w:proofErr w:type="spellStart"/>
      <w:r w:rsidR="00C31AB4">
        <w:t>mt</w:t>
      </w:r>
      <w:proofErr w:type="spellEnd"/>
      <w:r w:rsidR="00C31AB4">
        <w:t xml:space="preserve">, known as </w:t>
      </w:r>
      <w:r w:rsidR="00315BD8">
        <w:t xml:space="preserve">the “precautionary catch limit”). This precautionary limit </w:t>
      </w:r>
      <w:r w:rsidR="000551BA">
        <w:t xml:space="preserve">will only </w:t>
      </w:r>
      <w:r w:rsidR="00315BD8">
        <w:t xml:space="preserve">be permitted if a spatially structured management approach is developed that successfully limits </w:t>
      </w:r>
      <w:r w:rsidR="00C31AB4">
        <w:t>any resource</w:t>
      </w:r>
      <w:r w:rsidR="00FC1D03">
        <w:t xml:space="preserve"> competition or other</w:t>
      </w:r>
      <w:r w:rsidR="00C31AB4">
        <w:t xml:space="preserve"> </w:t>
      </w:r>
      <w:r w:rsidR="00315BD8">
        <w:t>impacts on krill-dependent predators</w:t>
      </w:r>
      <w:r w:rsidR="000551BA">
        <w:t xml:space="preserve">; </w:t>
      </w:r>
      <w:r w:rsidR="00FC1D03">
        <w:t>with present fishing patterns</w:t>
      </w:r>
      <w:r w:rsidR="000B501D">
        <w:t>,</w:t>
      </w:r>
      <w:r w:rsidR="00FC1D03">
        <w:t xml:space="preserve"> impacts would be highly likely should the full precautionary catch limit be </w:t>
      </w:r>
      <w:r w:rsidR="000B501D">
        <w:t>reached,</w:t>
      </w:r>
      <w:r w:rsidR="00FC1D03">
        <w:t xml:space="preserve"> as</w:t>
      </w:r>
      <w:r w:rsidR="00315BD8">
        <w:t xml:space="preserve"> </w:t>
      </w:r>
      <w:r w:rsidR="00C31AB4">
        <w:t>harvesting</w:t>
      </w:r>
      <w:r w:rsidR="00315BD8">
        <w:t xml:space="preserve"> </w:t>
      </w:r>
      <w:r w:rsidR="00FC1D03">
        <w:t>would</w:t>
      </w:r>
      <w:r w:rsidR="00315BD8">
        <w:t xml:space="preserve"> </w:t>
      </w:r>
      <w:r w:rsidR="00C31AB4">
        <w:t>be  focuse</w:t>
      </w:r>
      <w:r w:rsidR="008575A7">
        <w:t>d</w:t>
      </w:r>
      <w:r w:rsidR="00C31AB4">
        <w:t xml:space="preserve"> on shelf and shelf-break areas which are important </w:t>
      </w:r>
      <w:r w:rsidR="001725B5">
        <w:t>for</w:t>
      </w:r>
      <w:r w:rsidR="00C31AB4">
        <w:t xml:space="preserve"> numerous predators</w:t>
      </w:r>
      <w:r w:rsidR="00FF1BA5">
        <w:t xml:space="preserve"> </w:t>
      </w:r>
      <w:r w:rsidR="002854AF">
        <w:fldChar w:fldCharType="begin"/>
      </w:r>
      <w:r w:rsidR="00FF1BA5">
        <w:instrText xml:space="preserve"> ADDIN EN.CITE &lt;EndNote&gt;&lt;Cite&gt;&lt;Author&gt;Murphy&lt;/Author&gt;&lt;Year&gt;1997&lt;/Year&gt;&lt;RecNum&gt;181&lt;/RecNum&gt;&lt;DisplayText&gt;(Murphy et al., 1997; Trathan et al., 1998a)&lt;/DisplayText&gt;&lt;record&gt;&lt;rec-number&gt;181&lt;/rec-number&gt;&lt;foreign-keys&gt;&lt;key app="EN" db-id="vtva2s0v3ez5weedpwxv2rzyrpadfzv9wwzv"&gt;181&lt;/key&gt;&lt;/foreign-keys&gt;&lt;ref-type name="Journal Article"&gt;17&lt;/ref-type&gt;&lt;contributors&gt;&lt;authors&gt;&lt;author&gt;Murphy, E. J.&lt;/author&gt;&lt;author&gt;Trathan, P. N.&lt;/author&gt;&lt;author&gt;Everson, I.&lt;/author&gt;&lt;/authors&gt;&lt;/contributors&gt;&lt;titles&gt;&lt;title&gt;Krill fishing in the Scotia Sea in relation to bathymetry, including the detailed distribution around South Georgia&lt;/title&gt;&lt;secondary-title&gt;CCAMLR Science&lt;/secondary-title&gt;&lt;/titles&gt;&lt;periodical&gt;&lt;full-title&gt;Ccamlr Science&lt;/full-title&gt;&lt;/periodical&gt;&lt;pages&gt;1-17&lt;/pages&gt;&lt;volume&gt;4&lt;/volume&gt;&lt;dates&gt;&lt;year&gt;1997&lt;/year&gt;&lt;/dates&gt;&lt;urls&gt;&lt;/urls&gt;&lt;/record&gt;&lt;/Cite&gt;&lt;Cite&gt;&lt;Author&gt;Trathan&lt;/Author&gt;&lt;Year&gt;1998&lt;/Year&gt;&lt;RecNum&gt;179&lt;/RecNum&gt;&lt;record&gt;&lt;rec-number&gt;179&lt;/rec-number&gt;&lt;foreign-keys&gt;&lt;key app="EN" db-id="vtva2s0v3ez5weedpwxv2rzyrpadfzv9wwzv"&gt;179&lt;/key&gt;&lt;/foreign-keys&gt;&lt;ref-type name="Journal Article"&gt;17&lt;/ref-type&gt;&lt;contributors&gt;&lt;authors&gt;&lt;author&gt;Trathan, P. N.&lt;/author&gt;&lt;author&gt;Everson, I.&lt;/author&gt;&lt;author&gt;Murphy, E. J.&lt;/author&gt;&lt;author&gt;Parkes, G.B.&lt;/author&gt;&lt;/authors&gt;&lt;/contributors&gt;&lt;titles&gt;&lt;title&gt;Analysis of haul data from the South Georgia krill fishery&lt;/title&gt;&lt;secondary-title&gt;CCAMLR Science&lt;/secondary-title&gt;&lt;/titles&gt;&lt;periodical&gt;&lt;full-title&gt;Ccamlr Science&lt;/full-title&gt;&lt;/periodical&gt;&lt;pages&gt;9-30&lt;/pages&gt;&lt;volume&gt;5&lt;/volume&gt;&lt;dates&gt;&lt;year&gt;1998&lt;/year&gt;&lt;/dates&gt;&lt;urls&gt;&lt;/urls&gt;&lt;modified-date&gt;a&lt;/modified-date&gt;&lt;/record&gt;&lt;/Cite&gt;&lt;/EndNote&gt;</w:instrText>
      </w:r>
      <w:r w:rsidR="002854AF">
        <w:fldChar w:fldCharType="separate"/>
      </w:r>
      <w:r w:rsidR="00FF1BA5">
        <w:rPr>
          <w:noProof/>
        </w:rPr>
        <w:t>(</w:t>
      </w:r>
      <w:hyperlink w:anchor="_ENREF_41" w:tooltip="Murphy, 1997 #181" w:history="1">
        <w:r w:rsidR="00796198">
          <w:rPr>
            <w:noProof/>
          </w:rPr>
          <w:t>Murphy et al., 1997</w:t>
        </w:r>
      </w:hyperlink>
      <w:r w:rsidR="00FF1BA5">
        <w:rPr>
          <w:noProof/>
        </w:rPr>
        <w:t xml:space="preserve">; </w:t>
      </w:r>
      <w:hyperlink w:anchor="_ENREF_64" w:tooltip="Trathan, 1998 #179" w:history="1">
        <w:r w:rsidR="00796198">
          <w:rPr>
            <w:noProof/>
          </w:rPr>
          <w:t>Trathan et al., 1998a</w:t>
        </w:r>
      </w:hyperlink>
      <w:r w:rsidR="00FF1BA5">
        <w:rPr>
          <w:noProof/>
        </w:rPr>
        <w:t>)</w:t>
      </w:r>
      <w:r w:rsidR="002854AF">
        <w:fldChar w:fldCharType="end"/>
      </w:r>
      <w:r w:rsidR="000551BA">
        <w:t>.</w:t>
      </w:r>
    </w:p>
    <w:p w:rsidR="00315BD8" w:rsidRDefault="00FC1D03" w:rsidP="00315BD8">
      <w:pPr>
        <w:spacing w:line="360" w:lineRule="auto"/>
      </w:pPr>
      <w:r>
        <w:t>Increases in catches up to the precautionary catch limit</w:t>
      </w:r>
      <w:r w:rsidR="00315BD8">
        <w:t xml:space="preserve"> would require a greater proportion of the fishing effort to occur in open ocean areas </w:t>
      </w:r>
      <w:r w:rsidR="002854AF">
        <w:fldChar w:fldCharType="begin">
          <w:fldData xml:space="preserve">PEVuZE5vdGU+PENpdGU+PEF1dGhvcj5QbGFnYW55aTwvQXV0aG9yPjxZZWFyPjIwMTI8L1llYXI+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</w:fldData>
        </w:fldChar>
      </w:r>
      <w:r w:rsidR="004D49D2">
        <w:instrText xml:space="preserve"> ADDIN EN.CITE </w:instrText>
      </w:r>
      <w:r w:rsidR="002854AF">
        <w:fldChar w:fldCharType="begin">
          <w:fldData xml:space="preserve">PEVuZE5vdGU+PENpdGU+PEF1dGhvcj5QbGFnYW55aTwvQXV0aG9yPjxZZWFyPjIwMTI8L1llYXI+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</w:fldData>
        </w:fldChar>
      </w:r>
      <w:r w:rsidR="004D49D2">
        <w:instrText xml:space="preserve"> ADDIN EN.CITE.DATA </w:instrText>
      </w:r>
      <w:r w:rsidR="002854AF">
        <w:fldChar w:fldCharType="end"/>
      </w:r>
      <w:r w:rsidR="002854AF">
        <w:fldChar w:fldCharType="separate"/>
      </w:r>
      <w:r w:rsidR="004D49D2">
        <w:rPr>
          <w:noProof/>
        </w:rPr>
        <w:t>(</w:t>
      </w:r>
      <w:hyperlink w:anchor="_ENREF_51" w:tooltip="Plaganyi, 2012 #137" w:history="1">
        <w:r w:rsidR="00796198">
          <w:rPr>
            <w:noProof/>
          </w:rPr>
          <w:t>Plaganyi and Butterworth, 2012</w:t>
        </w:r>
      </w:hyperlink>
      <w:r w:rsidR="004D49D2">
        <w:rPr>
          <w:noProof/>
        </w:rPr>
        <w:t xml:space="preserve">; </w:t>
      </w:r>
      <w:hyperlink w:anchor="_ENREF_73" w:tooltip="Watters, 2013 #136" w:history="1">
        <w:r w:rsidR="00796198">
          <w:rPr>
            <w:noProof/>
          </w:rPr>
          <w:t>Watters et al., 2013</w:t>
        </w:r>
      </w:hyperlink>
      <w:r w:rsidR="004D49D2">
        <w:rPr>
          <w:noProof/>
        </w:rPr>
        <w:t>)</w:t>
      </w:r>
      <w:r w:rsidR="002854AF">
        <w:fldChar w:fldCharType="end"/>
      </w:r>
      <w:r w:rsidR="00315BD8">
        <w:t xml:space="preserve">. </w:t>
      </w:r>
      <w:r>
        <w:t>In other oceans,</w:t>
      </w:r>
      <w:r w:rsidR="00315BD8">
        <w:t xml:space="preserve"> many </w:t>
      </w:r>
      <w:r>
        <w:t xml:space="preserve">open ocean </w:t>
      </w:r>
      <w:r w:rsidR="00315BD8">
        <w:t>fisheries targeting pelagic species rely on spotter pla</w:t>
      </w:r>
      <w:r w:rsidR="00646825">
        <w:t>nes or fish aggregation devices</w:t>
      </w:r>
      <w:r>
        <w:t xml:space="preserve">, or vessels target fish aggregations at ocean fronts </w:t>
      </w:r>
      <w:r w:rsidR="002854AF">
        <w:fldChar w:fldCharType="begin"/>
      </w:r>
      <w:r w:rsidR="00095AF2">
        <w:instrText xml:space="preserve"> ADDIN EN.CITE &lt;EndNote&gt;&lt;Cite&gt;&lt;Author&gt;Waluda&lt;/Author&gt;&lt;Year&gt;2001&lt;/Year&gt;&lt;RecNum&gt;183&lt;/RecNum&gt;&lt;DisplayText&gt;(Waluda et al., 2001)&lt;/DisplayText&gt;&lt;record&gt;&lt;rec-number&gt;183&lt;/rec-number&gt;&lt;foreign-keys&gt;&lt;key app="EN" db-id="vtva2s0v3ez5weedpwxv2rzyrpadfzv9wwzv"&gt;183&lt;/key&gt;&lt;/foreign-keys&gt;&lt;ref-type name="Journal Article"&gt;17&lt;/ref-type&gt;&lt;contributors&gt;&lt;authors&gt;&lt;author&gt;Waluda, C. M.&lt;/author&gt;&lt;author&gt;Rodhouse, P. G.&lt;/author&gt;&lt;author&gt;Trathan, P. N.&lt;/author&gt;&lt;author&gt;Pierce, G. J.&lt;/author&gt;&lt;/authors&gt;&lt;/contributors&gt;&lt;titles&gt;&lt;title&gt;&lt;style face="normal" font="default" size="100%"&gt;Remotely sensed mesoscale oceanography and the distribution of&lt;/style&gt;&lt;style face="italic" font="default" size="100%"&gt; Illex argentinus&lt;/style&gt;&lt;style face="normal" font="default" size="100%"&gt; in the South Atlantic&lt;/style&gt;&lt;/title&gt;&lt;secondary-title&gt;Fisheries Oceanography&lt;/secondary-title&gt;&lt;/titles&gt;&lt;periodical&gt;&lt;full-title&gt;Fisheries Oceanography&lt;/full-title&gt;&lt;/periodical&gt;&lt;pages&gt;207-216&lt;/pages&gt;&lt;volume&gt;10&lt;/volume&gt;&lt;number&gt;2&lt;/number&gt;&lt;dates&gt;&lt;year&gt;2001&lt;/year&gt;&lt;pub-dates&gt;&lt;date&gt;Jun&lt;/date&gt;&lt;/pub-dates&gt;&lt;/dates&gt;&lt;isbn&gt;1054-6006&lt;/isbn&gt;&lt;accession-num&gt;WOS:000170560300005&lt;/accession-num&gt;&lt;urls&gt;&lt;related-urls&gt;&lt;url&gt;&amp;lt;Go to ISI&amp;gt;://WOS:000170560300005&lt;/url&gt;&lt;/related-urls&gt;&lt;/urls&gt;&lt;electronic-resource-num&gt;10.1046/j.1365-2419.2001.00165.x&lt;/electronic-resource-num&gt;&lt;/record&gt;&lt;/Cite&gt;&lt;/EndNote&gt;</w:instrText>
      </w:r>
      <w:r w:rsidR="002854AF">
        <w:fldChar w:fldCharType="separate"/>
      </w:r>
      <w:r w:rsidR="004D49D2">
        <w:rPr>
          <w:noProof/>
        </w:rPr>
        <w:t>(</w:t>
      </w:r>
      <w:hyperlink w:anchor="_ENREF_70" w:tooltip="Waluda, 2001 #183" w:history="1">
        <w:r w:rsidR="00796198">
          <w:rPr>
            <w:noProof/>
          </w:rPr>
          <w:t>Waluda et al., 2001</w:t>
        </w:r>
      </w:hyperlink>
      <w:r w:rsidR="004D49D2">
        <w:rPr>
          <w:noProof/>
        </w:rPr>
        <w:t>)</w:t>
      </w:r>
      <w:r w:rsidR="002854AF">
        <w:fldChar w:fldCharType="end"/>
      </w:r>
      <w:r>
        <w:t xml:space="preserve">, or at </w:t>
      </w:r>
      <w:r w:rsidR="005A45D8">
        <w:t xml:space="preserve">bathymetric </w:t>
      </w:r>
      <w:r>
        <w:t xml:space="preserve">features such as seamounts </w:t>
      </w:r>
      <w:r w:rsidR="002854AF">
        <w:fldChar w:fldCharType="begin"/>
      </w:r>
      <w:r w:rsidR="004D49D2">
        <w:instrText xml:space="preserve"> ADDIN EN.CITE &lt;EndNote&gt;&lt;Cite&gt;&lt;Author&gt;Morato&lt;/Author&gt;&lt;Year&gt;2010&lt;/Year&gt;&lt;RecNum&gt;185&lt;/RecNum&gt;&lt;DisplayText&gt;(Morato et al., 2010)&lt;/DisplayText&gt;&lt;record&gt;&lt;rec-number&gt;185&lt;/rec-number&gt;&lt;foreign-keys&gt;&lt;key app="EN" db-id="vtva2s0v3ez5weedpwxv2rzyrpadfzv9wwzv"&gt;185&lt;/key&gt;&lt;/foreign-keys&gt;&lt;ref-type name="Journal Article"&gt;17&lt;/ref-type&gt;&lt;contributors&gt;&lt;authors&gt;&lt;author&gt;Morato, Telmo&lt;/author&gt;&lt;author&gt;Hoyle, Simon D.&lt;/author&gt;&lt;author&gt;Allain, Valerie&lt;/author&gt;&lt;author&gt;Nicol, Simon J.&lt;/author&gt;&lt;/authors&gt;&lt;/contributors&gt;&lt;titles&gt;&lt;title&gt;Seamounts are hotspots of pelagic biodiversity in the open ocean&lt;/title&gt;&lt;secondary-title&gt;Proceedings of the National Academy of Sciences of the United States of America&lt;/secondary-title&gt;&lt;/titles&gt;&lt;periodical&gt;&lt;full-title&gt;Proceedings of the National Academy of Sciences of the United States of America&lt;/full-title&gt;&lt;/periodical&gt;&lt;pages&gt;9707-9711&lt;/pages&gt;&lt;volume&gt;107&lt;/volume&gt;&lt;number&gt;21&lt;/number&gt;&lt;dates&gt;&lt;year&gt;2010&lt;/year&gt;&lt;pub-dates&gt;&lt;date&gt;May 25&lt;/date&gt;&lt;/pub-dates&gt;&lt;/dates&gt;&lt;isbn&gt;0027-8424&lt;/isbn&gt;&lt;accession-num&gt;WOS:000278054700043&lt;/accession-num&gt;&lt;urls&gt;&lt;related-urls&gt;&lt;url&gt;&amp;lt;Go to ISI&amp;gt;://WOS:000278054700043&lt;/url&gt;&lt;/related-urls&gt;&lt;/urls&gt;&lt;electronic-resource-num&gt;10.1073/pnas.0910290107&lt;/electronic-resource-num&gt;&lt;/record&gt;&lt;/Cite&gt;&lt;/EndNote&gt;</w:instrText>
      </w:r>
      <w:r w:rsidR="002854AF">
        <w:fldChar w:fldCharType="separate"/>
      </w:r>
      <w:r w:rsidR="004D49D2">
        <w:rPr>
          <w:noProof/>
        </w:rPr>
        <w:t>(</w:t>
      </w:r>
      <w:hyperlink w:anchor="_ENREF_39" w:tooltip="Morato, 2010 #185" w:history="1">
        <w:r w:rsidR="00796198">
          <w:rPr>
            <w:noProof/>
          </w:rPr>
          <w:t>Morato et al., 2010</w:t>
        </w:r>
      </w:hyperlink>
      <w:r w:rsidR="004D49D2">
        <w:rPr>
          <w:noProof/>
        </w:rPr>
        <w:t>)</w:t>
      </w:r>
      <w:r w:rsidR="002854AF">
        <w:fldChar w:fldCharType="end"/>
      </w:r>
      <w:r>
        <w:t>. However, in the Antarctic</w:t>
      </w:r>
      <w:r w:rsidR="000B501D">
        <w:t>,</w:t>
      </w:r>
      <w:r>
        <w:t xml:space="preserve"> knowledge about krill distribution in </w:t>
      </w:r>
      <w:r w:rsidR="000B501D">
        <w:t xml:space="preserve">the </w:t>
      </w:r>
      <w:r>
        <w:t>open ocean is insufficient to facilitate profitable harvesting.</w:t>
      </w:r>
      <w:r w:rsidR="00315BD8">
        <w:t xml:space="preserve">  </w:t>
      </w:r>
      <w:r>
        <w:t>Our results confirm that it is challenging to predict the locations of harvestable stocks in such areas.</w:t>
      </w:r>
    </w:p>
    <w:p w:rsidR="00315BD8" w:rsidRDefault="001725B5" w:rsidP="00315BD8">
      <w:pPr>
        <w:spacing w:line="360" w:lineRule="auto"/>
      </w:pPr>
      <w:r>
        <w:t xml:space="preserve">A key </w:t>
      </w:r>
      <w:r w:rsidR="00315BD8">
        <w:t>reason why the fishery operates on, and particularly to the north of</w:t>
      </w:r>
      <w:r w:rsidR="005A45D8">
        <w:t>,</w:t>
      </w:r>
      <w:r w:rsidR="00315BD8">
        <w:t xml:space="preserve"> the island shelves and shelf breaks is because exploitable </w:t>
      </w:r>
      <w:r w:rsidR="00315BD8" w:rsidRPr="00DC575E">
        <w:t xml:space="preserve">concentrations of Antarctic krill occur predictably in these regions </w:t>
      </w:r>
      <w:r w:rsidR="002854AF" w:rsidRPr="00DC575E">
        <w:fldChar w:fldCharType="begin">
          <w:fldData xml:space="preserve">PEVuZE5vdGU+PENpdGU+PEF1dGhvcj5IaWxsPC9BdXRob3I+PFllYXI+MjAwOTwvWWVhcj48UmVj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</w:fldData>
        </w:fldChar>
      </w:r>
      <w:r w:rsidR="00095AF2">
        <w:instrText xml:space="preserve"> ADDIN EN.CITE </w:instrText>
      </w:r>
      <w:r w:rsidR="002854AF">
        <w:fldChar w:fldCharType="begin">
          <w:fldData xml:space="preserve">PEVuZE5vdGU+PENpdGU+PEF1dGhvcj5IaWxsPC9BdXRob3I+PFllYXI+MjAwOTwvWWVhcj48UmVj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</w:fldData>
        </w:fldChar>
      </w:r>
      <w:r w:rsidR="00095AF2">
        <w:instrText xml:space="preserve"> ADDIN EN.CITE.DATA </w:instrText>
      </w:r>
      <w:r w:rsidR="002854AF">
        <w:fldChar w:fldCharType="end"/>
      </w:r>
      <w:r w:rsidR="002854AF" w:rsidRPr="00DC575E">
        <w:fldChar w:fldCharType="separate"/>
      </w:r>
      <w:r w:rsidR="004D49D2">
        <w:rPr>
          <w:noProof/>
        </w:rPr>
        <w:t>(</w:t>
      </w:r>
      <w:hyperlink w:anchor="_ENREF_32" w:tooltip="Kawaguchi, 2007 #116" w:history="1">
        <w:r w:rsidR="00796198">
          <w:rPr>
            <w:noProof/>
          </w:rPr>
          <w:t>Kawaguchi and Nicol, 2007</w:t>
        </w:r>
      </w:hyperlink>
      <w:r w:rsidR="004D49D2">
        <w:rPr>
          <w:noProof/>
        </w:rPr>
        <w:t xml:space="preserve">; </w:t>
      </w:r>
      <w:hyperlink w:anchor="_ENREF_29" w:tooltip="Hill, 2009 #113" w:history="1">
        <w:r w:rsidR="00796198">
          <w:rPr>
            <w:noProof/>
          </w:rPr>
          <w:t>Hill et al., 2009</w:t>
        </w:r>
      </w:hyperlink>
      <w:r w:rsidR="004D49D2">
        <w:rPr>
          <w:noProof/>
        </w:rPr>
        <w:t>)</w:t>
      </w:r>
      <w:r w:rsidR="002854AF" w:rsidRPr="00DC575E">
        <w:fldChar w:fldCharType="end"/>
      </w:r>
      <w:r w:rsidR="00315BD8" w:rsidRPr="00DC575E">
        <w:t xml:space="preserve">. </w:t>
      </w:r>
      <w:r w:rsidR="00315BD8">
        <w:t xml:space="preserve">In addition, </w:t>
      </w:r>
      <w:r w:rsidR="00315BD8" w:rsidRPr="00DC575E">
        <w:t xml:space="preserve">island-wake effects </w:t>
      </w:r>
      <w:r w:rsidR="00315BD8">
        <w:t xml:space="preserve">may </w:t>
      </w:r>
      <w:r w:rsidR="00315BD8" w:rsidRPr="00DC575E">
        <w:t>make these areas inherently more productive</w:t>
      </w:r>
      <w:r w:rsidR="000B501D">
        <w:t>;</w:t>
      </w:r>
      <w:r w:rsidR="00315BD8" w:rsidRPr="00DC575E">
        <w:t xml:space="preserve"> they are </w:t>
      </w:r>
      <w:r w:rsidR="00315BD8">
        <w:t xml:space="preserve">also </w:t>
      </w:r>
      <w:r w:rsidR="00315BD8" w:rsidRPr="00DC575E">
        <w:t>more sheltered from prevailing winds and therefore safer areas of operation for vessels</w:t>
      </w:r>
      <w:r w:rsidR="000B501D">
        <w:t>, and</w:t>
      </w:r>
      <w:r>
        <w:t xml:space="preserve"> </w:t>
      </w:r>
      <w:r w:rsidR="00315BD8" w:rsidRPr="00DC575E">
        <w:t xml:space="preserve">often free from drift ice that may accumulate on the southern </w:t>
      </w:r>
      <w:r w:rsidR="000B501D">
        <w:t>coasts</w:t>
      </w:r>
      <w:r w:rsidR="00315BD8" w:rsidRPr="00DC575E">
        <w:t>.</w:t>
      </w:r>
      <w:r w:rsidR="00315BD8">
        <w:t xml:space="preserve"> </w:t>
      </w:r>
      <w:r w:rsidR="008562BC">
        <w:t>Consequently</w:t>
      </w:r>
      <w:r w:rsidR="00315BD8">
        <w:t xml:space="preserve">, these </w:t>
      </w:r>
      <w:r w:rsidR="008562BC">
        <w:t xml:space="preserve">are areas </w:t>
      </w:r>
      <w:r w:rsidR="00315BD8">
        <w:t>where competition between the fishery and</w:t>
      </w:r>
      <w:r w:rsidR="008562BC">
        <w:t xml:space="preserve"> natural</w:t>
      </w:r>
      <w:r w:rsidR="00315BD8">
        <w:t xml:space="preserve"> predators is likely to be high. </w:t>
      </w:r>
    </w:p>
    <w:p w:rsidR="00315BD8" w:rsidRDefault="008562BC" w:rsidP="00315BD8">
      <w:pPr>
        <w:spacing w:line="360" w:lineRule="auto"/>
      </w:pPr>
      <w:r>
        <w:lastRenderedPageBreak/>
        <w:t>If krill aggregations are not predictable in the open ocean, then management methods need to consider the</w:t>
      </w:r>
      <w:r w:rsidR="009B3824">
        <w:t xml:space="preserve"> wider</w:t>
      </w:r>
      <w:r>
        <w:t xml:space="preserve"> krill stock in a different way. Inevitably krill move from shelf areas to </w:t>
      </w:r>
      <w:r w:rsidR="001725B5">
        <w:t xml:space="preserve">the </w:t>
      </w:r>
      <w:r>
        <w:t>open ocean, and vice versa</w:t>
      </w:r>
      <w:r w:rsidR="00746ADD">
        <w:t>, either through behaviour</w:t>
      </w:r>
      <w:r w:rsidR="004017BA">
        <w:t xml:space="preserve">al or </w:t>
      </w:r>
      <w:proofErr w:type="spellStart"/>
      <w:r w:rsidR="004017BA">
        <w:t>advective</w:t>
      </w:r>
      <w:proofErr w:type="spellEnd"/>
      <w:r w:rsidR="004017BA">
        <w:t xml:space="preserve"> processes </w:t>
      </w:r>
      <w:r w:rsidR="002854AF">
        <w:fldChar w:fldCharType="begin">
          <w:fldData xml:space="preserve">PEVuZE5vdGU+PENpdGU+PEF1dGhvcj5Ib2ZtYW5uPC9BdXRob3I+PFllYXI+MjAwNDwvWWVhcj48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</w:fldData>
        </w:fldChar>
      </w:r>
      <w:r w:rsidR="00095AF2">
        <w:instrText xml:space="preserve"> ADDIN EN.CITE </w:instrText>
      </w:r>
      <w:r w:rsidR="002854AF">
        <w:fldChar w:fldCharType="begin">
          <w:fldData xml:space="preserve">PEVuZE5vdGU+PENpdGU+PEF1dGhvcj5Ib2ZtYW5uPC9BdXRob3I+PFllYXI+MjAwNDwvWWVhcj48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</w:fldData>
        </w:fldChar>
      </w:r>
      <w:r w:rsidR="00095AF2">
        <w:instrText xml:space="preserve"> ADDIN EN.CITE.DATA </w:instrText>
      </w:r>
      <w:r w:rsidR="002854AF">
        <w:fldChar w:fldCharType="end"/>
      </w:r>
      <w:r w:rsidR="002854AF">
        <w:fldChar w:fldCharType="separate"/>
      </w:r>
      <w:r w:rsidR="004017BA">
        <w:rPr>
          <w:noProof/>
        </w:rPr>
        <w:t>(</w:t>
      </w:r>
      <w:hyperlink w:anchor="_ENREF_30" w:tooltip="Hofmann, 2004 #118" w:history="1">
        <w:r w:rsidR="00796198">
          <w:rPr>
            <w:noProof/>
          </w:rPr>
          <w:t>Hofmann and Murphy, 2004</w:t>
        </w:r>
      </w:hyperlink>
      <w:r w:rsidR="004017BA">
        <w:rPr>
          <w:noProof/>
        </w:rPr>
        <w:t xml:space="preserve">; </w:t>
      </w:r>
      <w:hyperlink w:anchor="_ENREF_58" w:tooltip="Siegel, 2005 #104" w:history="1">
        <w:r w:rsidR="00796198">
          <w:rPr>
            <w:noProof/>
          </w:rPr>
          <w:t>Siegel, 2005</w:t>
        </w:r>
      </w:hyperlink>
      <w:r w:rsidR="004017BA">
        <w:rPr>
          <w:noProof/>
        </w:rPr>
        <w:t>)</w:t>
      </w:r>
      <w:r w:rsidR="002854AF">
        <w:fldChar w:fldCharType="end"/>
      </w:r>
      <w:r>
        <w:t xml:space="preserve">. </w:t>
      </w:r>
      <w:r w:rsidR="009B3824">
        <w:t>However, t</w:t>
      </w:r>
      <w:r>
        <w:t xml:space="preserve">he rate of movement is </w:t>
      </w:r>
      <w:proofErr w:type="gramStart"/>
      <w:r>
        <w:t>key</w:t>
      </w:r>
      <w:proofErr w:type="gramEnd"/>
      <w:r>
        <w:t xml:space="preserve"> </w:t>
      </w:r>
      <w:r w:rsidR="009B3824">
        <w:t xml:space="preserve">to </w:t>
      </w:r>
      <w:r>
        <w:t>estimat</w:t>
      </w:r>
      <w:r w:rsidR="008F4EE2">
        <w:t>ing</w:t>
      </w:r>
      <w:r>
        <w:t xml:space="preserve"> the stock available to natural predators and to the fishery.</w:t>
      </w:r>
      <w:r w:rsidR="009B3824">
        <w:t xml:space="preserve"> If movement is rapid, then th</w:t>
      </w:r>
      <w:r w:rsidR="008F4EE2">
        <w:t>e</w:t>
      </w:r>
      <w:r w:rsidR="009B3824">
        <w:t xml:space="preserve"> component of the stock in the open ocean can justifiably be considered </w:t>
      </w:r>
      <w:r w:rsidR="008F4EE2">
        <w:t>as</w:t>
      </w:r>
      <w:r w:rsidR="009B3824">
        <w:t xml:space="preserve"> part of the stock available to predators and </w:t>
      </w:r>
      <w:r w:rsidR="00746ADD">
        <w:t>the fishery</w:t>
      </w:r>
      <w:r w:rsidR="009B3824">
        <w:t>. Conversely</w:t>
      </w:r>
      <w:r w:rsidR="00746ADD">
        <w:t>, i</w:t>
      </w:r>
      <w:r w:rsidR="009B3824">
        <w:t>f movement is slow, and th</w:t>
      </w:r>
      <w:r w:rsidR="008F4EE2">
        <w:t>e</w:t>
      </w:r>
      <w:r w:rsidR="009B3824">
        <w:t xml:space="preserve"> component over the shelf is essentially isolated, krill in the open ocean should effectively be ignored in any assessment of the harvestable stock. </w:t>
      </w:r>
      <w:r w:rsidR="00315BD8">
        <w:t>Consequently it might be appropriate to replace the precautionary catch limit with a lower limit that recognises that the fishery will continue to operate predominantly in shelf areas.</w:t>
      </w:r>
    </w:p>
    <w:p w:rsidR="00342BA8" w:rsidRDefault="00315BD8" w:rsidP="00FA4F8A">
      <w:pPr>
        <w:spacing w:line="360" w:lineRule="auto"/>
      </w:pPr>
      <w:r>
        <w:t xml:space="preserve">Our models formalise hypotheses about the statistical relationships between a number of environmental variables and krill biomass distribution. Although bathymetry </w:t>
      </w:r>
      <w:r w:rsidR="009B3824">
        <w:t xml:space="preserve">plays </w:t>
      </w:r>
      <w:r>
        <w:t xml:space="preserve">a dominant role, </w:t>
      </w:r>
      <w:r w:rsidR="009B3824">
        <w:t>other</w:t>
      </w:r>
      <w:r w:rsidR="00B746C6">
        <w:t xml:space="preserve"> variable</w:t>
      </w:r>
      <w:r w:rsidR="009B3824">
        <w:t>s</w:t>
      </w:r>
      <w:r w:rsidR="004E1F09">
        <w:t xml:space="preserve"> are dynamic and </w:t>
      </w:r>
      <w:r>
        <w:t xml:space="preserve">will </w:t>
      </w:r>
      <w:r w:rsidR="009B3824">
        <w:t xml:space="preserve">almost certainly </w:t>
      </w:r>
      <w:r w:rsidR="0061061E">
        <w:t>vary</w:t>
      </w:r>
      <w:r>
        <w:t xml:space="preserve"> as a consequence of </w:t>
      </w:r>
      <w:r w:rsidR="009B3824">
        <w:t>climate change</w:t>
      </w:r>
      <w:r>
        <w:t xml:space="preserve"> </w:t>
      </w:r>
      <w:r w:rsidR="002854AF">
        <w:fldChar w:fldCharType="begin">
          <w:fldData xml:space="preserve">PEVuZE5vdGU+PENpdGU+PEF1dGhvcj5NZXJlZGl0aDwvQXV0aG9yPjxZZWFyPjIwMDU8L1llYXI+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0MjUtNDQz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</w:fldData>
        </w:fldChar>
      </w:r>
      <w:r w:rsidR="00095AF2">
        <w:instrText xml:space="preserve"> ADDIN EN.CITE </w:instrText>
      </w:r>
      <w:r w:rsidR="002854AF">
        <w:fldChar w:fldCharType="begin">
          <w:fldData xml:space="preserve">PEVuZE5vdGU+PENpdGU+PEF1dGhvcj5NZXJlZGl0aDwvQXV0aG9yPjxZZWFyPjIwMDU8L1llYXI+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</w:fldData>
        </w:fldChar>
      </w:r>
      <w:r w:rsidR="00095AF2">
        <w:instrText xml:space="preserve"> ADDIN EN.CITE.DATA </w:instrText>
      </w:r>
      <w:r w:rsidR="002854AF">
        <w:fldChar w:fldCharType="end"/>
      </w:r>
      <w:r w:rsidR="002854AF">
        <w:fldChar w:fldCharType="separate"/>
      </w:r>
      <w:r w:rsidR="004F4911">
        <w:rPr>
          <w:noProof/>
        </w:rPr>
        <w:t>(</w:t>
      </w:r>
      <w:hyperlink w:anchor="_ENREF_74" w:tooltip="Whitehouse, 1996 #173" w:history="1">
        <w:r w:rsidR="00796198">
          <w:rPr>
            <w:noProof/>
          </w:rPr>
          <w:t>Whitehouse et al., 1996</w:t>
        </w:r>
      </w:hyperlink>
      <w:proofErr w:type="gramStart"/>
      <w:r w:rsidR="004F4911">
        <w:rPr>
          <w:noProof/>
        </w:rPr>
        <w:t xml:space="preserve">; </w:t>
      </w:r>
      <w:hyperlink w:anchor="_ENREF_38" w:tooltip="Meredith, 2005 #172" w:history="1">
        <w:r w:rsidR="00796198">
          <w:rPr>
            <w:noProof/>
          </w:rPr>
          <w:t>Meredith and King, 2005</w:t>
        </w:r>
      </w:hyperlink>
      <w:r w:rsidR="004F4911">
        <w:rPr>
          <w:noProof/>
        </w:rPr>
        <w:t>;</w:t>
      </w:r>
      <w:proofErr w:type="gramEnd"/>
      <w:r w:rsidR="004F4911">
        <w:rPr>
          <w:noProof/>
        </w:rPr>
        <w:t xml:space="preserve"> </w:t>
      </w:r>
      <w:hyperlink w:anchor="_ENREF_67" w:tooltip="Turner, 2009 #198" w:history="1">
        <w:r w:rsidR="00796198">
          <w:rPr>
            <w:noProof/>
          </w:rPr>
          <w:t>Turner et al., 2009</w:t>
        </w:r>
      </w:hyperlink>
      <w:r w:rsidR="004F4911">
        <w:rPr>
          <w:noProof/>
        </w:rPr>
        <w:t>)</w:t>
      </w:r>
      <w:r w:rsidR="002854AF">
        <w:fldChar w:fldCharType="end"/>
      </w:r>
      <w:r>
        <w:t>. The implications for krill stocks</w:t>
      </w:r>
      <w:r w:rsidR="009B3824">
        <w:t>, predators</w:t>
      </w:r>
      <w:r>
        <w:t xml:space="preserve"> and the fishery are hard to predict, and identify</w:t>
      </w:r>
      <w:r w:rsidR="0061061E">
        <w:t>ing</w:t>
      </w:r>
      <w:r>
        <w:t xml:space="preserve"> appropriate process models </w:t>
      </w:r>
      <w:r w:rsidR="00B746C6">
        <w:t xml:space="preserve">that describe </w:t>
      </w:r>
      <w:r>
        <w:t xml:space="preserve">how krill </w:t>
      </w:r>
      <w:r w:rsidR="00B746C6">
        <w:t xml:space="preserve">will </w:t>
      </w:r>
      <w:r>
        <w:t>respond to combination</w:t>
      </w:r>
      <w:r w:rsidR="00B746C6">
        <w:t>s</w:t>
      </w:r>
      <w:r>
        <w:t xml:space="preserve"> of fixed and variable environmental characteristics</w:t>
      </w:r>
      <w:r w:rsidR="0061061E">
        <w:t xml:space="preserve"> is a major challenge</w:t>
      </w:r>
      <w:r>
        <w:t xml:space="preserve">. </w:t>
      </w:r>
      <w:r w:rsidR="0061061E">
        <w:t>However, t</w:t>
      </w:r>
      <w:r>
        <w:t xml:space="preserve">his would facilitate assessments of how </w:t>
      </w:r>
      <w:r w:rsidR="00B746C6">
        <w:t>krill, predators and fisheries might</w:t>
      </w:r>
      <w:r>
        <w:t xml:space="preserve"> respond </w:t>
      </w:r>
      <w:r w:rsidR="009B3824">
        <w:t xml:space="preserve">under </w:t>
      </w:r>
      <w:r>
        <w:t>future change</w:t>
      </w:r>
      <w:r w:rsidR="009B3824">
        <w:t xml:space="preserve"> scenarios</w:t>
      </w:r>
      <w:r>
        <w:t xml:space="preserve">. </w:t>
      </w:r>
    </w:p>
    <w:p w:rsidR="00FA4F8A" w:rsidRPr="00C02227" w:rsidRDefault="007F7B5D" w:rsidP="00FA4F8A">
      <w:pPr>
        <w:spacing w:line="360" w:lineRule="auto"/>
        <w:rPr>
          <w:b/>
        </w:rPr>
      </w:pPr>
      <w:r w:rsidRPr="00DF01C8">
        <w:rPr>
          <w:b/>
        </w:rPr>
        <w:t>ACKNOWLEDGEMENTS</w:t>
      </w:r>
      <w:r w:rsidR="00DF01C8">
        <w:rPr>
          <w:b/>
        </w:rPr>
        <w:t xml:space="preserve"> </w:t>
      </w:r>
    </w:p>
    <w:p w:rsidR="00DB521B" w:rsidRDefault="00112958" w:rsidP="00E540BE">
      <w:pPr>
        <w:spacing w:line="360" w:lineRule="auto"/>
      </w:pPr>
      <w:r>
        <w:t>We thank the officers, crews and scientists involved in the CCAMLR 2000 Synoptic S</w:t>
      </w:r>
      <w:r w:rsidR="00C42F5E">
        <w:t>urvey</w:t>
      </w:r>
      <w:r w:rsidR="000E2C1F">
        <w:t xml:space="preserve"> including Da</w:t>
      </w:r>
      <w:r w:rsidR="00335B55">
        <w:t xml:space="preserve">vid </w:t>
      </w:r>
      <w:proofErr w:type="spellStart"/>
      <w:r w:rsidR="00335B55">
        <w:t>Demer</w:t>
      </w:r>
      <w:proofErr w:type="spellEnd"/>
      <w:r w:rsidR="000E2C1F">
        <w:t>, Valerie Loeb and Roger H</w:t>
      </w:r>
      <w:r w:rsidR="00F82D47" w:rsidRPr="00F82D47">
        <w:t>ewitt</w:t>
      </w:r>
      <w:r w:rsidR="00335B55">
        <w:t>.</w:t>
      </w:r>
      <w:r w:rsidR="000E2C1F">
        <w:t xml:space="preserve"> </w:t>
      </w:r>
      <w:r w:rsidR="00CF5493">
        <w:t xml:space="preserve">We would also like to thank </w:t>
      </w:r>
      <w:proofErr w:type="spellStart"/>
      <w:r w:rsidR="00CF5493">
        <w:t>Jaume</w:t>
      </w:r>
      <w:proofErr w:type="spellEnd"/>
      <w:r w:rsidR="00625B05">
        <w:t xml:space="preserve"> </w:t>
      </w:r>
      <w:proofErr w:type="spellStart"/>
      <w:r w:rsidR="00625B05">
        <w:t>Forcada</w:t>
      </w:r>
      <w:proofErr w:type="spellEnd"/>
      <w:r w:rsidR="00CF5493">
        <w:t>, Richard</w:t>
      </w:r>
      <w:r w:rsidR="00625B05">
        <w:t xml:space="preserve"> Phillips</w:t>
      </w:r>
      <w:r w:rsidR="00CF5493">
        <w:t xml:space="preserve"> and Norman </w:t>
      </w:r>
      <w:proofErr w:type="spellStart"/>
      <w:r w:rsidR="00625B05">
        <w:t>Ratcliffe</w:t>
      </w:r>
      <w:proofErr w:type="spellEnd"/>
      <w:r w:rsidR="00625B05">
        <w:t xml:space="preserve"> </w:t>
      </w:r>
      <w:r w:rsidR="00CF5493">
        <w:t>for helpful discussions</w:t>
      </w:r>
      <w:r w:rsidR="00F86E06">
        <w:t>, and the anonymous referees and editor for helping to improve the manuscript</w:t>
      </w:r>
      <w:r w:rsidR="00CF5493">
        <w:t>.</w:t>
      </w:r>
      <w:r w:rsidR="00625B05">
        <w:t xml:space="preserve"> </w:t>
      </w:r>
      <w:r w:rsidR="008725B6">
        <w:t xml:space="preserve">We obtained </w:t>
      </w:r>
      <w:r w:rsidR="00C42F5E">
        <w:t xml:space="preserve">GEBCO 1 minute grid </w:t>
      </w:r>
      <w:r w:rsidR="008725B6">
        <w:t>depth data from</w:t>
      </w:r>
      <w:r w:rsidR="00C42F5E">
        <w:t xml:space="preserve"> </w:t>
      </w:r>
      <w:hyperlink r:id="rId9" w:history="1">
        <w:r w:rsidR="008725B6" w:rsidRPr="00315B17">
          <w:rPr>
            <w:rStyle w:val="Hyperlink"/>
          </w:rPr>
          <w:t>http://www.gebco.net/data_and_products/gridded_bathymetry_data/</w:t>
        </w:r>
      </w:hyperlink>
      <w:r w:rsidR="008725B6">
        <w:t>. T</w:t>
      </w:r>
      <w:r w:rsidR="00B07AA4">
        <w:t xml:space="preserve">he </w:t>
      </w:r>
      <w:r w:rsidR="00AB799C">
        <w:t xml:space="preserve">Chlorophyll </w:t>
      </w:r>
      <w:r w:rsidR="00AB799C" w:rsidRPr="00AB799C">
        <w:rPr>
          <w:i/>
        </w:rPr>
        <w:t>a</w:t>
      </w:r>
      <w:r w:rsidR="00AB799C">
        <w:t xml:space="preserve"> data</w:t>
      </w:r>
      <w:r w:rsidR="00B07AA4">
        <w:t xml:space="preserve"> product </w:t>
      </w:r>
      <w:r w:rsidR="008725B6">
        <w:t xml:space="preserve">are </w:t>
      </w:r>
      <w:r w:rsidR="00AB799C">
        <w:t>Sea-viewing Wide Field-of-view Sensor (</w:t>
      </w:r>
      <w:proofErr w:type="spellStart"/>
      <w:r w:rsidR="00AB799C">
        <w:t>SeaWiFS</w:t>
      </w:r>
      <w:proofErr w:type="spellEnd"/>
      <w:r w:rsidR="00AB799C">
        <w:t xml:space="preserve">) Ocean </w:t>
      </w:r>
      <w:proofErr w:type="spellStart"/>
      <w:r w:rsidR="00AB799C">
        <w:t>Color</w:t>
      </w:r>
      <w:proofErr w:type="spellEnd"/>
      <w:r w:rsidR="00AB799C">
        <w:t xml:space="preserve"> Data, Level 3 2009 Reprocessing. </w:t>
      </w:r>
      <w:proofErr w:type="gramStart"/>
      <w:r w:rsidR="00AB799C">
        <w:t>NASA OB.DAAC, Greenbelt, MD, USA.</w:t>
      </w:r>
      <w:proofErr w:type="gramEnd"/>
      <w:r w:rsidR="00AB799C">
        <w:t xml:space="preserve"> </w:t>
      </w:r>
      <w:hyperlink r:id="rId10" w:history="1">
        <w:r w:rsidR="008725B6" w:rsidRPr="00315B17">
          <w:rPr>
            <w:rStyle w:val="Hyperlink"/>
          </w:rPr>
          <w:t>http://oceancolor.gsfc.nasa.gov/REPROCESSING/R2009/</w:t>
        </w:r>
      </w:hyperlink>
      <w:r w:rsidR="00AB799C">
        <w:t>.</w:t>
      </w:r>
      <w:r w:rsidR="008725B6">
        <w:t xml:space="preserve"> </w:t>
      </w:r>
      <w:r w:rsidR="00AB799C">
        <w:t xml:space="preserve">We used AVHRR </w:t>
      </w:r>
      <w:r w:rsidR="00B07AA4">
        <w:t xml:space="preserve">Pathfinder Version 5.0 sea surface temperature data, described in </w:t>
      </w:r>
      <w:r w:rsidR="002854AF">
        <w:fldChar w:fldCharType="begin"/>
      </w:r>
      <w:r w:rsidR="001F3122">
        <w:instrText xml:space="preserve"> ADDIN EN.CITE &lt;EndNote&gt;&lt;Cite AuthorYear="1"&gt;&lt;Author&gt;Casey&lt;/Author&gt;&lt;Year&gt;2010&lt;/Year&gt;&lt;RecNum&gt;215&lt;/RecNum&gt;&lt;DisplayText&gt;Casey et al. (2010)&lt;/DisplayText&gt;&lt;record&gt;&lt;rec-number&gt;215&lt;/rec-number&gt;&lt;foreign-keys&gt;&lt;key app="EN" db-id="vtva2s0v3ez5weedpwxv2rzyrpadfzv9wwzv"&gt;215&lt;/key&gt;&lt;/foreign-keys&gt;&lt;ref-type name="Book Section"&gt;5&lt;/ref-type&gt;&lt;contributors&gt;&lt;authors&gt;&lt;author&gt;Casey, K.S.&lt;/author&gt;&lt;author&gt;Brandon, T.B.&lt;/author&gt;&lt;author&gt;Cornillon, P.&lt;/author&gt;&lt;author&gt;Evans, R.&lt;/author&gt;&lt;/authors&gt;&lt;secondary-authors&gt;&lt;author&gt;Barale, V.&lt;/author&gt;&lt;author&gt;Gower, J.F.R.&lt;/author&gt;&lt;author&gt;Alberotanza, L.&lt;/author&gt;&lt;/secondary-authors&gt;&lt;/contributors&gt;&lt;titles&gt;&lt;title&gt;The Past, Present and Future of the AVHRR Pathfinder SST Program&lt;/title&gt;&lt;secondary-title&gt;Oceanography from Space: Revisited&lt;/secondary-title&gt;&lt;/titles&gt;&lt;dates&gt;&lt;year&gt;2010&lt;/year&gt;&lt;/dates&gt;&lt;publisher&gt;Springer&lt;/publisher&gt;&lt;urls&gt;&lt;/urls&gt;&lt;electronic-resource-num&gt;10.1007/978-90-481-8681-5_16&lt;/electronic-resource-num&gt;&lt;/record&gt;&lt;/Cite&gt;&lt;/EndNote&gt;</w:instrText>
      </w:r>
      <w:r w:rsidR="002854AF">
        <w:fldChar w:fldCharType="separate"/>
      </w:r>
      <w:hyperlink w:anchor="_ENREF_4" w:tooltip="Casey, 2010 #215" w:history="1">
        <w:r w:rsidR="00796198">
          <w:rPr>
            <w:noProof/>
          </w:rPr>
          <w:t>Casey et al. (2010</w:t>
        </w:r>
      </w:hyperlink>
      <w:r w:rsidR="001F3122">
        <w:rPr>
          <w:noProof/>
        </w:rPr>
        <w:t>)</w:t>
      </w:r>
      <w:r w:rsidR="002854AF">
        <w:fldChar w:fldCharType="end"/>
      </w:r>
      <w:r w:rsidR="001F3122">
        <w:t>, and</w:t>
      </w:r>
      <w:r w:rsidR="00B07AA4">
        <w:t xml:space="preserve"> available from the US National Oceanographic Data </w:t>
      </w:r>
      <w:proofErr w:type="spellStart"/>
      <w:r w:rsidR="00B07AA4">
        <w:t>Center</w:t>
      </w:r>
      <w:proofErr w:type="spellEnd"/>
      <w:r w:rsidR="00B07AA4">
        <w:t xml:space="preserve"> and GHRSST (</w:t>
      </w:r>
      <w:hyperlink r:id="rId11" w:history="1">
        <w:r w:rsidR="008725B6" w:rsidRPr="00315B17">
          <w:rPr>
            <w:rStyle w:val="Hyperlink"/>
          </w:rPr>
          <w:t>http://pathfinder.nodc.noaa.gov</w:t>
        </w:r>
      </w:hyperlink>
      <w:r w:rsidR="00B07AA4">
        <w:t>).</w:t>
      </w:r>
      <w:r w:rsidR="008725B6">
        <w:t xml:space="preserve"> </w:t>
      </w:r>
      <w:r w:rsidR="00C24CEE">
        <w:t>T</w:t>
      </w:r>
      <w:r w:rsidR="00FA4F8A" w:rsidRPr="00CB1321">
        <w:t xml:space="preserve">he altimeter products were produced by </w:t>
      </w:r>
      <w:proofErr w:type="spellStart"/>
      <w:r w:rsidR="00FA4F8A" w:rsidRPr="00CB1321">
        <w:t>Ssalto</w:t>
      </w:r>
      <w:proofErr w:type="spellEnd"/>
      <w:r w:rsidR="00FA4F8A" w:rsidRPr="00CB1321">
        <w:t>/</w:t>
      </w:r>
      <w:proofErr w:type="spellStart"/>
      <w:r w:rsidR="00FA4F8A" w:rsidRPr="00CB1321">
        <w:t>Duacs</w:t>
      </w:r>
      <w:proofErr w:type="spellEnd"/>
      <w:r w:rsidR="00FA4F8A" w:rsidRPr="00CB1321">
        <w:t xml:space="preserve"> and distributed by </w:t>
      </w:r>
      <w:proofErr w:type="spellStart"/>
      <w:r w:rsidR="00FA4F8A" w:rsidRPr="00CB1321">
        <w:t>Aviso</w:t>
      </w:r>
      <w:proofErr w:type="spellEnd"/>
      <w:r w:rsidR="00FA4F8A" w:rsidRPr="00CB1321">
        <w:t xml:space="preserve">, with support from </w:t>
      </w:r>
      <w:proofErr w:type="spellStart"/>
      <w:r w:rsidR="00FA4F8A" w:rsidRPr="00CB1321">
        <w:t>Cnes</w:t>
      </w:r>
      <w:proofErr w:type="spellEnd"/>
      <w:r w:rsidR="00FA4F8A" w:rsidRPr="00CB1321">
        <w:t xml:space="preserve"> (</w:t>
      </w:r>
      <w:hyperlink r:id="rId12" w:history="1">
        <w:r w:rsidR="00FA4F8A" w:rsidRPr="00CB1321">
          <w:rPr>
            <w:rStyle w:val="Hyperlink"/>
          </w:rPr>
          <w:t>http://www.aviso.oceanobs.com/duacs/</w:t>
        </w:r>
      </w:hyperlink>
      <w:r w:rsidR="00FA4F8A" w:rsidRPr="00CB1321">
        <w:t>).</w:t>
      </w:r>
      <w:r w:rsidR="00DB521B">
        <w:t xml:space="preserve"> </w:t>
      </w:r>
      <w:r w:rsidR="00DB521B" w:rsidRPr="00DB521B">
        <w:t xml:space="preserve">This study </w:t>
      </w:r>
      <w:r w:rsidR="00D15E70">
        <w:t xml:space="preserve">was </w:t>
      </w:r>
      <w:r w:rsidR="00DB521B" w:rsidRPr="00DB521B">
        <w:t xml:space="preserve">funded by </w:t>
      </w:r>
      <w:r w:rsidR="00D15E70">
        <w:t>core funding from t</w:t>
      </w:r>
      <w:r w:rsidR="00DB521B" w:rsidRPr="00DB521B">
        <w:t>he Natural Environment Research Council</w:t>
      </w:r>
      <w:r w:rsidR="00D15E70">
        <w:t xml:space="preserve"> to the British Antarctic Survey’s Ecosystems Program</w:t>
      </w:r>
      <w:r w:rsidR="00DB521B">
        <w:t>.</w:t>
      </w:r>
    </w:p>
    <w:p w:rsidR="00ED6ECF" w:rsidRPr="00AD1B9B" w:rsidRDefault="00E456B2" w:rsidP="00E540BE">
      <w:pPr>
        <w:spacing w:line="360" w:lineRule="auto"/>
        <w:rPr>
          <w:b/>
        </w:rPr>
      </w:pPr>
      <w:r w:rsidRPr="00AD1B9B">
        <w:rPr>
          <w:b/>
        </w:rPr>
        <w:lastRenderedPageBreak/>
        <w:t>REFERENCES</w:t>
      </w:r>
    </w:p>
    <w:p w:rsidR="00796198" w:rsidRDefault="002854AF" w:rsidP="00796198">
      <w:pPr>
        <w:spacing w:after="0" w:line="240" w:lineRule="auto"/>
        <w:ind w:left="720" w:hanging="720"/>
        <w:rPr>
          <w:b/>
          <w:noProof/>
        </w:rPr>
      </w:pPr>
      <w:r w:rsidRPr="00AD1B9B">
        <w:rPr>
          <w:b/>
        </w:rPr>
        <w:fldChar w:fldCharType="begin"/>
      </w:r>
      <w:r w:rsidR="00ED6ECF" w:rsidRPr="00AD1B9B">
        <w:rPr>
          <w:b/>
        </w:rPr>
        <w:instrText xml:space="preserve"> ADDIN EN.REFLIST </w:instrText>
      </w:r>
      <w:r w:rsidRPr="00AD1B9B">
        <w:rPr>
          <w:b/>
        </w:rPr>
        <w:fldChar w:fldCharType="separate"/>
      </w:r>
      <w:bookmarkStart w:id="0" w:name="_ENREF_1"/>
      <w:r w:rsidR="00796198">
        <w:rPr>
          <w:b/>
          <w:noProof/>
        </w:rPr>
        <w:t>Atkinson, A., Siegel, V., Pakhomov, E. A., Rothery, P., Loeb, V., Ross, R. M., Quetin, L. B., et al. 2008. Oceanic circumpolar habitats of Antarctic krill. Marine Ecology Progress Series, 362: 1-23.</w:t>
      </w:r>
      <w:bookmarkEnd w:id="0"/>
    </w:p>
    <w:p w:rsidR="00796198" w:rsidRDefault="00796198" w:rsidP="00796198">
      <w:pPr>
        <w:spacing w:after="0" w:line="240" w:lineRule="auto"/>
        <w:ind w:left="720" w:hanging="720"/>
        <w:rPr>
          <w:b/>
          <w:noProof/>
        </w:rPr>
      </w:pPr>
      <w:bookmarkStart w:id="1" w:name="_ENREF_2"/>
      <w:r>
        <w:rPr>
          <w:b/>
          <w:noProof/>
        </w:rPr>
        <w:t xml:space="preserve">Atkinson, A., Nicol, S., Kawaguchi, S., Pakhomov, E., Quetin, L., Ross, R., Hill, S., et al. 2012. Fitting </w:t>
      </w:r>
      <w:r w:rsidRPr="00796198">
        <w:rPr>
          <w:b/>
          <w:i/>
          <w:noProof/>
        </w:rPr>
        <w:t>Euphausia superba</w:t>
      </w:r>
      <w:r>
        <w:rPr>
          <w:b/>
          <w:noProof/>
        </w:rPr>
        <w:t xml:space="preserve"> into Southern Ocean food-web models: a review of data sources and their limitations. CCAMLR Science, 19: 219-245.</w:t>
      </w:r>
      <w:bookmarkEnd w:id="1"/>
    </w:p>
    <w:p w:rsidR="00796198" w:rsidRDefault="00796198" w:rsidP="00796198">
      <w:pPr>
        <w:spacing w:after="0" w:line="240" w:lineRule="auto"/>
        <w:ind w:left="720" w:hanging="720"/>
        <w:rPr>
          <w:b/>
          <w:noProof/>
        </w:rPr>
      </w:pPr>
      <w:bookmarkStart w:id="2" w:name="_ENREF_3"/>
      <w:r>
        <w:rPr>
          <w:b/>
          <w:noProof/>
        </w:rPr>
        <w:t>Booth, G. D., Niccolucci, M. J., and Schuster, E. G. 1994. Identifying proxy sets in multiple linear-regression: an aid to better coefficient interpretation. Research paper INT-470, United States Department of Agriculture, Forest Service, Ogden, USA. 1-13 pp.</w:t>
      </w:r>
      <w:bookmarkEnd w:id="2"/>
    </w:p>
    <w:p w:rsidR="00796198" w:rsidRDefault="00796198" w:rsidP="00796198">
      <w:pPr>
        <w:spacing w:after="0" w:line="240" w:lineRule="auto"/>
        <w:ind w:left="720" w:hanging="720"/>
        <w:rPr>
          <w:b/>
          <w:noProof/>
        </w:rPr>
      </w:pPr>
      <w:bookmarkStart w:id="3" w:name="_ENREF_4"/>
      <w:r>
        <w:rPr>
          <w:b/>
          <w:noProof/>
        </w:rPr>
        <w:t xml:space="preserve">Casey, K. S., Brandon, T. B., Cornillon, P., and Evans, R. 2010. The Past, Present and Future of the AVHRR Pathfinder SST Program. </w:t>
      </w:r>
      <w:r w:rsidRPr="00796198">
        <w:rPr>
          <w:b/>
          <w:i/>
          <w:noProof/>
        </w:rPr>
        <w:t>In</w:t>
      </w:r>
      <w:r>
        <w:rPr>
          <w:b/>
          <w:noProof/>
        </w:rPr>
        <w:t xml:space="preserve"> Oceanography from Space: Revisited. Ed. by V. Barale, J. F. R. Gower, and L. Alberotanza. Springer.</w:t>
      </w:r>
      <w:bookmarkEnd w:id="3"/>
    </w:p>
    <w:p w:rsidR="00796198" w:rsidRDefault="00796198" w:rsidP="00796198">
      <w:pPr>
        <w:spacing w:after="0" w:line="240" w:lineRule="auto"/>
        <w:ind w:left="720" w:hanging="720"/>
        <w:rPr>
          <w:b/>
          <w:noProof/>
        </w:rPr>
      </w:pPr>
      <w:bookmarkStart w:id="4" w:name="_ENREF_5"/>
      <w:r>
        <w:rPr>
          <w:b/>
          <w:noProof/>
        </w:rPr>
        <w:t xml:space="preserve">Cavalieri, D. J., Parkinson, C. L., Gloersen, P., and Zwally, H. J. 1996, updated yearly. Sea Ice Concentrations from Nimbus-7 SMMR and DMSP SSM/I-SSMIS Passive Microwave Data, Version 1. Boulder, Colorado USA. NSIDC: National Snow and Ice Data </w:t>
      </w:r>
      <w:proofErr w:type="gramStart"/>
      <w:r>
        <w:rPr>
          <w:b/>
          <w:noProof/>
        </w:rPr>
        <w:t xml:space="preserve">Center, </w:t>
      </w:r>
      <w:hyperlink r:id="rId13" w:history="1">
        <w:r w:rsidRPr="00796198">
          <w:rPr>
            <w:rStyle w:val="Hyperlink"/>
            <w:b/>
            <w:noProof/>
          </w:rPr>
          <w:t>http://dx.doi.org/10.5067/8GQ8LZQVL0VL</w:t>
        </w:r>
      </w:hyperlink>
      <w:r>
        <w:rPr>
          <w:b/>
          <w:noProof/>
        </w:rPr>
        <w:t>.</w:t>
      </w:r>
      <w:bookmarkEnd w:id="4"/>
      <w:proofErr w:type="gramEnd"/>
    </w:p>
    <w:p w:rsidR="00796198" w:rsidRDefault="00796198" w:rsidP="00796198">
      <w:pPr>
        <w:spacing w:after="0" w:line="240" w:lineRule="auto"/>
        <w:ind w:left="720" w:hanging="720"/>
        <w:rPr>
          <w:b/>
          <w:noProof/>
        </w:rPr>
      </w:pPr>
      <w:bookmarkStart w:id="5" w:name="_ENREF_6"/>
      <w:r>
        <w:rPr>
          <w:b/>
          <w:noProof/>
        </w:rPr>
        <w:t xml:space="preserve">CCAMLR 1982. Conservation of Antarctic Marine Living Resources (CAMLR) Convention text. </w:t>
      </w:r>
      <w:proofErr w:type="gramStart"/>
      <w:r>
        <w:rPr>
          <w:b/>
          <w:noProof/>
        </w:rPr>
        <w:t>CCAMLR, https://</w:t>
      </w:r>
      <w:hyperlink r:id="rId14" w:history="1">
        <w:r w:rsidRPr="00796198">
          <w:rPr>
            <w:rStyle w:val="Hyperlink"/>
            <w:b/>
            <w:noProof/>
          </w:rPr>
          <w:t>www.ccamlr.org/en/organisation/camlr-convention-text</w:t>
        </w:r>
      </w:hyperlink>
      <w:r>
        <w:rPr>
          <w:b/>
          <w:noProof/>
        </w:rPr>
        <w:t xml:space="preserve"> (last accessed October 2015).</w:t>
      </w:r>
      <w:bookmarkEnd w:id="5"/>
      <w:proofErr w:type="gramEnd"/>
    </w:p>
    <w:p w:rsidR="00796198" w:rsidRDefault="00796198" w:rsidP="00796198">
      <w:pPr>
        <w:spacing w:after="0" w:line="240" w:lineRule="auto"/>
        <w:ind w:left="720" w:hanging="720"/>
        <w:rPr>
          <w:b/>
          <w:noProof/>
        </w:rPr>
      </w:pPr>
      <w:bookmarkStart w:id="6" w:name="_ENREF_7"/>
      <w:r>
        <w:rPr>
          <w:b/>
          <w:noProof/>
        </w:rPr>
        <w:t xml:space="preserve">CCAMLR 2010a. Conservation Measure 51-01. Precautionary catch limitations on </w:t>
      </w:r>
      <w:r w:rsidRPr="00796198">
        <w:rPr>
          <w:b/>
          <w:i/>
          <w:noProof/>
        </w:rPr>
        <w:t>Euphausia superba</w:t>
      </w:r>
      <w:r>
        <w:rPr>
          <w:b/>
          <w:noProof/>
        </w:rPr>
        <w:t xml:space="preserve"> in Statistical Subareas 48.1, 48.2, 48.3 and 48.4. </w:t>
      </w:r>
      <w:proofErr w:type="gramStart"/>
      <w:r>
        <w:rPr>
          <w:b/>
          <w:noProof/>
        </w:rPr>
        <w:t>CCAMLR, https://</w:t>
      </w:r>
      <w:hyperlink r:id="rId15" w:history="1">
        <w:r w:rsidRPr="00796198">
          <w:rPr>
            <w:rStyle w:val="Hyperlink"/>
            <w:b/>
            <w:noProof/>
          </w:rPr>
          <w:t>www.ccamlr.org/en/conservation-and-management/browse-conservation-measures</w:t>
        </w:r>
      </w:hyperlink>
      <w:r>
        <w:rPr>
          <w:b/>
          <w:noProof/>
        </w:rPr>
        <w:t xml:space="preserve"> (last accessed October 2015).</w:t>
      </w:r>
      <w:bookmarkEnd w:id="6"/>
      <w:proofErr w:type="gramEnd"/>
    </w:p>
    <w:p w:rsidR="00796198" w:rsidRDefault="00796198" w:rsidP="00796198">
      <w:pPr>
        <w:spacing w:after="0" w:line="240" w:lineRule="auto"/>
        <w:ind w:left="720" w:hanging="720"/>
        <w:rPr>
          <w:b/>
          <w:noProof/>
        </w:rPr>
      </w:pPr>
      <w:bookmarkStart w:id="7" w:name="_ENREF_8"/>
      <w:r>
        <w:rPr>
          <w:b/>
          <w:noProof/>
        </w:rPr>
        <w:t>CCAMLR 2010b. Report of the Fifth Meeting of the Subgroup on Acoustic Survey and Analysis Methods (Cambridge, UK 1 to 4 June 2010). SC-CAMLR-XXIX/06. CCAMLR, Hobart, Tasmania.</w:t>
      </w:r>
      <w:bookmarkEnd w:id="7"/>
    </w:p>
    <w:p w:rsidR="00796198" w:rsidRDefault="00796198" w:rsidP="00796198">
      <w:pPr>
        <w:spacing w:after="0" w:line="240" w:lineRule="auto"/>
        <w:ind w:left="720" w:hanging="720"/>
        <w:rPr>
          <w:b/>
          <w:noProof/>
        </w:rPr>
      </w:pPr>
      <w:bookmarkStart w:id="8" w:name="_ENREF_9"/>
      <w:r>
        <w:rPr>
          <w:b/>
          <w:noProof/>
        </w:rPr>
        <w:t xml:space="preserve">CCAMLR 2015. CCAMLR Statistical Bulletin, Vol. 27 (2005-2014). </w:t>
      </w:r>
      <w:proofErr w:type="gramStart"/>
      <w:r>
        <w:rPr>
          <w:b/>
          <w:noProof/>
        </w:rPr>
        <w:t>CCAMLR, https://</w:t>
      </w:r>
      <w:hyperlink r:id="rId16" w:history="1">
        <w:r w:rsidRPr="00796198">
          <w:rPr>
            <w:rStyle w:val="Hyperlink"/>
            <w:b/>
            <w:noProof/>
          </w:rPr>
          <w:t>www.ccamlr.org/en/document/data/ccamlr-statistical-bulletin-vol-27</w:t>
        </w:r>
      </w:hyperlink>
      <w:r>
        <w:rPr>
          <w:b/>
          <w:noProof/>
        </w:rPr>
        <w:t xml:space="preserve"> (last accessed October 2015).</w:t>
      </w:r>
      <w:bookmarkEnd w:id="8"/>
      <w:proofErr w:type="gramEnd"/>
    </w:p>
    <w:p w:rsidR="00796198" w:rsidRDefault="00796198" w:rsidP="00796198">
      <w:pPr>
        <w:spacing w:after="0" w:line="240" w:lineRule="auto"/>
        <w:ind w:left="720" w:hanging="720"/>
        <w:rPr>
          <w:b/>
          <w:noProof/>
        </w:rPr>
      </w:pPr>
      <w:bookmarkStart w:id="9" w:name="_ENREF_10"/>
      <w:r>
        <w:rPr>
          <w:b/>
          <w:noProof/>
        </w:rPr>
        <w:t>Ciannelli, L., Fauchald, P., Chan, K. S., Agostini, V. N., and Dingsor, G. E. 2008. Spatial fisheries ecology: Recent progress and future prospects. Journal of Marine Systems, 71: 223-236.</w:t>
      </w:r>
      <w:bookmarkEnd w:id="9"/>
    </w:p>
    <w:p w:rsidR="00796198" w:rsidRDefault="00796198" w:rsidP="00796198">
      <w:pPr>
        <w:spacing w:after="0" w:line="240" w:lineRule="auto"/>
        <w:ind w:left="720" w:hanging="720"/>
        <w:rPr>
          <w:b/>
          <w:noProof/>
        </w:rPr>
      </w:pPr>
      <w:bookmarkStart w:id="10" w:name="_ENREF_11"/>
      <w:r>
        <w:rPr>
          <w:b/>
          <w:noProof/>
        </w:rPr>
        <w:t xml:space="preserve">Croxall, J. P., and Prince, P. A. 1987. Seabirds as predators on marine resources, especially krill, at South Georgia. </w:t>
      </w:r>
      <w:r w:rsidRPr="00796198">
        <w:rPr>
          <w:b/>
          <w:i/>
          <w:noProof/>
        </w:rPr>
        <w:t>In</w:t>
      </w:r>
      <w:r>
        <w:rPr>
          <w:b/>
          <w:noProof/>
        </w:rPr>
        <w:t xml:space="preserve"> Seabirds: feeding biology and role in marine ecosystems, pp. 347-368. Ed. by J. P. Croxall. Cambridge University Press, New York.</w:t>
      </w:r>
      <w:bookmarkEnd w:id="10"/>
    </w:p>
    <w:p w:rsidR="00796198" w:rsidRDefault="00796198" w:rsidP="00796198">
      <w:pPr>
        <w:spacing w:after="0" w:line="240" w:lineRule="auto"/>
        <w:ind w:left="720" w:hanging="720"/>
        <w:rPr>
          <w:b/>
          <w:noProof/>
        </w:rPr>
      </w:pPr>
      <w:bookmarkStart w:id="11" w:name="_ENREF_12"/>
      <w:r>
        <w:rPr>
          <w:b/>
          <w:noProof/>
        </w:rPr>
        <w:t>Croxall, J. P., Reid, K., and Prince, P. A. 1999. Diet, provisioning and productivity responses of marine predators to differences in availability of Antarctic krill. Marine Ecology Progress Series, 177: 115-131.</w:t>
      </w:r>
      <w:bookmarkEnd w:id="11"/>
    </w:p>
    <w:p w:rsidR="00796198" w:rsidRDefault="00796198" w:rsidP="00796198">
      <w:pPr>
        <w:spacing w:after="0" w:line="240" w:lineRule="auto"/>
        <w:ind w:left="720" w:hanging="720"/>
        <w:rPr>
          <w:b/>
          <w:noProof/>
        </w:rPr>
      </w:pPr>
      <w:bookmarkStart w:id="12" w:name="_ENREF_13"/>
      <w:r>
        <w:rPr>
          <w:b/>
          <w:noProof/>
        </w:rPr>
        <w:t>Cury, P. M., Boyd, I. L., Bonhommeau, S., Anker-Nilssen, T., Crawford, R. J. M., Furness, R. W., Mills, J. A., et al. 2011. Global seabird response to forage fish depletion - one-third for the birds. Science, 334: 1703-1706.</w:t>
      </w:r>
      <w:bookmarkEnd w:id="12"/>
    </w:p>
    <w:p w:rsidR="00796198" w:rsidRDefault="00796198" w:rsidP="00796198">
      <w:pPr>
        <w:spacing w:after="0" w:line="240" w:lineRule="auto"/>
        <w:ind w:left="720" w:hanging="720"/>
        <w:rPr>
          <w:b/>
          <w:noProof/>
        </w:rPr>
      </w:pPr>
      <w:bookmarkStart w:id="13" w:name="_ENREF_14"/>
      <w:r>
        <w:rPr>
          <w:b/>
          <w:noProof/>
        </w:rPr>
        <w:t>Demer, D. A., and Conti, S. G. 2004. Validation of the stochastic distorted-wave Born approximation model with broad bandwidth total target strength measurements of Antarctic krill (vol 60, pg 625, 2003). Ices Journal of Marine Science, 61: 155-156.</w:t>
      </w:r>
      <w:bookmarkEnd w:id="13"/>
    </w:p>
    <w:p w:rsidR="00796198" w:rsidRDefault="00796198" w:rsidP="00796198">
      <w:pPr>
        <w:spacing w:after="0" w:line="240" w:lineRule="auto"/>
        <w:ind w:left="720" w:hanging="720"/>
        <w:rPr>
          <w:b/>
          <w:noProof/>
        </w:rPr>
      </w:pPr>
      <w:bookmarkStart w:id="14" w:name="_ENREF_15"/>
      <w:r>
        <w:rPr>
          <w:b/>
          <w:noProof/>
        </w:rPr>
        <w:t>Dinniman, M. S., and Klinck, J. M. 2004. A model study of circulation and cross-shelf exchange on the west Antarctic Peninsula continental shelf. Deep Sea Research Part II: Topical Studies in Oceanography, 51: 2003-2022.</w:t>
      </w:r>
      <w:bookmarkEnd w:id="14"/>
    </w:p>
    <w:p w:rsidR="00796198" w:rsidRDefault="00796198" w:rsidP="00796198">
      <w:pPr>
        <w:spacing w:after="0" w:line="240" w:lineRule="auto"/>
        <w:ind w:left="720" w:hanging="720"/>
        <w:rPr>
          <w:b/>
          <w:noProof/>
        </w:rPr>
      </w:pPr>
      <w:bookmarkStart w:id="15" w:name="_ENREF_16"/>
      <w:r>
        <w:rPr>
          <w:b/>
          <w:noProof/>
        </w:rPr>
        <w:lastRenderedPageBreak/>
        <w:t>Dungan, J. L., Perry, J. N., Dale, M. R. T., Legendre, P., Citron-Pousty, S., Fortin, M. J., Jakomulska, A., et al. 2002. A balanced view of scale in spatial statistical analysis. Ecography, 25: 626-640.</w:t>
      </w:r>
      <w:bookmarkEnd w:id="15"/>
    </w:p>
    <w:p w:rsidR="00796198" w:rsidRDefault="00796198" w:rsidP="00796198">
      <w:pPr>
        <w:spacing w:after="0" w:line="240" w:lineRule="auto"/>
        <w:ind w:left="720" w:hanging="720"/>
        <w:rPr>
          <w:b/>
          <w:noProof/>
        </w:rPr>
      </w:pPr>
      <w:bookmarkStart w:id="16" w:name="_ENREF_17"/>
      <w:r>
        <w:rPr>
          <w:b/>
          <w:noProof/>
        </w:rPr>
        <w:t>El-Sayed, S. Z. 1994. Southern Ocean Ecology: The BIOMASS Perspective. Cambridge University Press, Cambridge.</w:t>
      </w:r>
      <w:bookmarkEnd w:id="16"/>
    </w:p>
    <w:p w:rsidR="00796198" w:rsidRDefault="00796198" w:rsidP="00796198">
      <w:pPr>
        <w:spacing w:after="0" w:line="240" w:lineRule="auto"/>
        <w:ind w:left="720" w:hanging="720"/>
        <w:rPr>
          <w:b/>
          <w:noProof/>
        </w:rPr>
      </w:pPr>
      <w:bookmarkStart w:id="17" w:name="_ENREF_18"/>
      <w:r>
        <w:rPr>
          <w:b/>
          <w:noProof/>
        </w:rPr>
        <w:t xml:space="preserve">Everson, I., and Murphy, E. 1987. Mesoscale variability in the distribution of krill </w:t>
      </w:r>
      <w:r w:rsidRPr="00796198">
        <w:rPr>
          <w:b/>
          <w:i/>
          <w:noProof/>
        </w:rPr>
        <w:t>Euphausia superba</w:t>
      </w:r>
      <w:r>
        <w:rPr>
          <w:b/>
          <w:noProof/>
        </w:rPr>
        <w:t>. Marine Ecology Progress Series, 40: 53-60.</w:t>
      </w:r>
      <w:bookmarkEnd w:id="17"/>
    </w:p>
    <w:p w:rsidR="00796198" w:rsidRDefault="00796198" w:rsidP="00796198">
      <w:pPr>
        <w:spacing w:after="0" w:line="240" w:lineRule="auto"/>
        <w:ind w:left="720" w:hanging="720"/>
        <w:rPr>
          <w:b/>
          <w:noProof/>
        </w:rPr>
      </w:pPr>
      <w:bookmarkStart w:id="18" w:name="_ENREF_19"/>
      <w:r>
        <w:rPr>
          <w:b/>
          <w:noProof/>
        </w:rPr>
        <w:t>Fauchald, P., Erikstad, K. E., and Skarsfjord, H. 2000. Scale-dependent predator-prey interactions: The hierarchical spatial distribution of seabirds and prey. Ecology, 81: 773-783.</w:t>
      </w:r>
      <w:bookmarkEnd w:id="18"/>
    </w:p>
    <w:p w:rsidR="00796198" w:rsidRDefault="00796198" w:rsidP="00796198">
      <w:pPr>
        <w:spacing w:after="0" w:line="240" w:lineRule="auto"/>
        <w:ind w:left="720" w:hanging="720"/>
        <w:rPr>
          <w:b/>
          <w:noProof/>
        </w:rPr>
      </w:pPr>
      <w:bookmarkStart w:id="19" w:name="_ENREF_20"/>
      <w:r>
        <w:rPr>
          <w:b/>
          <w:noProof/>
        </w:rPr>
        <w:t>Fielding, S., Watkins, J., Cossio, A. M., Reiss, C., Watters, G., Calise, L., Skaret, G., et al. 2011. The ASAM 2010 assessment of krill biomass for area 48 from the Scotia Sea CCAMLR 2000 synoptic survey. WG-EMM-11/20. CCAMLR, Hobart, Tasmania.</w:t>
      </w:r>
      <w:bookmarkEnd w:id="19"/>
    </w:p>
    <w:p w:rsidR="00796198" w:rsidRDefault="00796198" w:rsidP="00796198">
      <w:pPr>
        <w:spacing w:after="0" w:line="240" w:lineRule="auto"/>
        <w:ind w:left="720" w:hanging="720"/>
        <w:rPr>
          <w:b/>
          <w:noProof/>
        </w:rPr>
      </w:pPr>
      <w:bookmarkStart w:id="20" w:name="_ENREF_21"/>
      <w:r>
        <w:rPr>
          <w:b/>
          <w:noProof/>
        </w:rPr>
        <w:t>Fielding, S., Watkins, J. L., Trathan, P. N., Enderlein, P., Waluda, C. M., Stowasser, G., Tarling, G. A., et al. 2014. Interannual variability in Antarctic krill (</w:t>
      </w:r>
      <w:r w:rsidRPr="00796198">
        <w:rPr>
          <w:b/>
          <w:i/>
          <w:noProof/>
        </w:rPr>
        <w:t>Euphausia superba</w:t>
      </w:r>
      <w:r>
        <w:rPr>
          <w:b/>
          <w:noProof/>
        </w:rPr>
        <w:t>) density at South Georgia, Southern Ocean: 1997-2013. ICES Journal of Marine Science, 71: 2578-2588.</w:t>
      </w:r>
      <w:bookmarkEnd w:id="20"/>
    </w:p>
    <w:p w:rsidR="00796198" w:rsidRDefault="00796198" w:rsidP="00796198">
      <w:pPr>
        <w:spacing w:after="0" w:line="240" w:lineRule="auto"/>
        <w:ind w:left="720" w:hanging="720"/>
        <w:rPr>
          <w:b/>
          <w:noProof/>
        </w:rPr>
      </w:pPr>
      <w:bookmarkStart w:id="21" w:name="_ENREF_22"/>
      <w:r>
        <w:rPr>
          <w:b/>
          <w:noProof/>
        </w:rPr>
        <w:t>Graneli, E., Graneli, W., Rabbani, M. M., Daugbjerg, N., Fransz, G., Cuzinroudy, J., and Alder, V. A. 1993. The influence of copepod and krill grazing on the species composition of phytoplankton communities from the Scotia-Weddell sea: an experimental approach. Polar Biology, 13: 201-213.</w:t>
      </w:r>
      <w:bookmarkEnd w:id="21"/>
    </w:p>
    <w:p w:rsidR="00796198" w:rsidRDefault="00796198" w:rsidP="00796198">
      <w:pPr>
        <w:spacing w:after="0" w:line="240" w:lineRule="auto"/>
        <w:ind w:left="720" w:hanging="720"/>
        <w:rPr>
          <w:b/>
          <w:noProof/>
        </w:rPr>
      </w:pPr>
      <w:bookmarkStart w:id="22" w:name="_ENREF_23"/>
      <w:r>
        <w:rPr>
          <w:b/>
          <w:noProof/>
        </w:rPr>
        <w:t>Grant, S. M., Hill, S. L., and Fretwell, P. T. 2013. Spatial distribution of management measures, Antarctic krill catch and Southern Ocean bioregions: implications for conservation planning. CCAMLR Science, 20: 1-19.</w:t>
      </w:r>
      <w:bookmarkEnd w:id="22"/>
    </w:p>
    <w:p w:rsidR="00796198" w:rsidRDefault="00796198" w:rsidP="00796198">
      <w:pPr>
        <w:spacing w:after="0" w:line="240" w:lineRule="auto"/>
        <w:ind w:left="720" w:hanging="720"/>
        <w:rPr>
          <w:b/>
          <w:noProof/>
        </w:rPr>
      </w:pPr>
      <w:bookmarkStart w:id="23" w:name="_ENREF_24"/>
      <w:r>
        <w:rPr>
          <w:b/>
          <w:noProof/>
        </w:rPr>
        <w:t>Haberman, K. L., Ross, R. M., and Quetin, L. B. 2003. Diet of the Antarctic krill (</w:t>
      </w:r>
      <w:r w:rsidRPr="00796198">
        <w:rPr>
          <w:b/>
          <w:i/>
          <w:noProof/>
        </w:rPr>
        <w:t>Euphausia superba</w:t>
      </w:r>
      <w:r>
        <w:rPr>
          <w:b/>
          <w:noProof/>
        </w:rPr>
        <w:t xml:space="preserve"> Dana): II. Selective grazing in mixed phytoplankton assemblages. Journal of Experimental Marine Biology and Ecology, 283: 97-113.</w:t>
      </w:r>
      <w:bookmarkEnd w:id="23"/>
    </w:p>
    <w:p w:rsidR="00796198" w:rsidRDefault="00796198" w:rsidP="00796198">
      <w:pPr>
        <w:spacing w:after="0" w:line="240" w:lineRule="auto"/>
        <w:ind w:left="720" w:hanging="720"/>
        <w:rPr>
          <w:b/>
          <w:noProof/>
        </w:rPr>
      </w:pPr>
      <w:bookmarkStart w:id="24" w:name="_ENREF_25"/>
      <w:r>
        <w:rPr>
          <w:b/>
          <w:noProof/>
        </w:rPr>
        <w:t>Hastie, T., and Tibshirani, R. 1990. Generalized Additive Models</w:t>
      </w:r>
      <w:r w:rsidRPr="00796198">
        <w:rPr>
          <w:b/>
          <w:i/>
          <w:noProof/>
        </w:rPr>
        <w:t xml:space="preserve">, </w:t>
      </w:r>
      <w:r>
        <w:rPr>
          <w:b/>
          <w:noProof/>
        </w:rPr>
        <w:t>Chapman and Hall/CRC, Boca Raton, USA.</w:t>
      </w:r>
      <w:bookmarkEnd w:id="24"/>
    </w:p>
    <w:p w:rsidR="00796198" w:rsidRDefault="00796198" w:rsidP="00796198">
      <w:pPr>
        <w:spacing w:after="0" w:line="240" w:lineRule="auto"/>
        <w:ind w:left="720" w:hanging="720"/>
        <w:rPr>
          <w:b/>
          <w:noProof/>
        </w:rPr>
      </w:pPr>
      <w:bookmarkStart w:id="25" w:name="_ENREF_26"/>
      <w:r>
        <w:rPr>
          <w:b/>
          <w:noProof/>
        </w:rPr>
        <w:t>Hewitt, R. P., Watters, G., Trathan, P. N., Croxall, J. P., Goebel, M. E., Ramm, D., Reid, K., et al. 2004a. Options for allocating the precautionary catch limit of krill among small-scale management units in the Scotia Sea. CCAMLR Science, 11: 81-97.</w:t>
      </w:r>
      <w:bookmarkEnd w:id="25"/>
    </w:p>
    <w:p w:rsidR="00796198" w:rsidRDefault="00796198" w:rsidP="00796198">
      <w:pPr>
        <w:spacing w:after="0" w:line="240" w:lineRule="auto"/>
        <w:ind w:left="720" w:hanging="720"/>
        <w:rPr>
          <w:b/>
          <w:noProof/>
        </w:rPr>
      </w:pPr>
      <w:bookmarkStart w:id="26" w:name="_ENREF_27"/>
      <w:r>
        <w:rPr>
          <w:b/>
          <w:noProof/>
        </w:rPr>
        <w:t>Hewitt, R. P., Watkins, J., Naganobu, M., Sushin, V., Brierley, A. S., Demer, D., Kasatkina, S., et al. 2004b. Biomass of Antarctic krill in the Scotia Sea in January/February 2000 and its use in revising an estimate of precautionary yield. Deep Sea Research Part II: Topical Studies in Oceanography, 51: 1215-1236.</w:t>
      </w:r>
      <w:bookmarkEnd w:id="26"/>
    </w:p>
    <w:p w:rsidR="00796198" w:rsidRDefault="00796198" w:rsidP="00796198">
      <w:pPr>
        <w:spacing w:after="0" w:line="240" w:lineRule="auto"/>
        <w:ind w:left="720" w:hanging="720"/>
        <w:rPr>
          <w:b/>
          <w:noProof/>
        </w:rPr>
      </w:pPr>
      <w:bookmarkStart w:id="27" w:name="_ENREF_28"/>
      <w:r>
        <w:rPr>
          <w:b/>
          <w:noProof/>
        </w:rPr>
        <w:t>Hill, S. L., Reid, K., Thorpe, S. E., Hinke, J., and Watters, G. M. 2007. A compilation of parameters for ecosystem dynamics models of the Scotia Sea-Antarctic Peninsula region. CCAMLR Science, 14: 1-25.</w:t>
      </w:r>
      <w:bookmarkEnd w:id="27"/>
    </w:p>
    <w:p w:rsidR="00796198" w:rsidRDefault="00796198" w:rsidP="00796198">
      <w:pPr>
        <w:spacing w:after="0" w:line="240" w:lineRule="auto"/>
        <w:ind w:left="720" w:hanging="720"/>
        <w:rPr>
          <w:b/>
          <w:noProof/>
        </w:rPr>
      </w:pPr>
      <w:bookmarkStart w:id="28" w:name="_ENREF_29"/>
      <w:r>
        <w:rPr>
          <w:b/>
          <w:noProof/>
        </w:rPr>
        <w:t>Hill, S. L., Trathan, P. N., and Agnew, D. J. 2009. The risk to fishery performance associated with spatially resolved management of Antarctic krill (</w:t>
      </w:r>
      <w:r w:rsidRPr="00796198">
        <w:rPr>
          <w:b/>
          <w:i/>
          <w:noProof/>
        </w:rPr>
        <w:t>Euphausia superba</w:t>
      </w:r>
      <w:r>
        <w:rPr>
          <w:b/>
          <w:noProof/>
        </w:rPr>
        <w:t>) harvesting. ICES Journal of Marine Science, 66: 2148-2154.</w:t>
      </w:r>
      <w:bookmarkEnd w:id="28"/>
    </w:p>
    <w:p w:rsidR="00796198" w:rsidRDefault="00796198" w:rsidP="00796198">
      <w:pPr>
        <w:spacing w:after="0" w:line="240" w:lineRule="auto"/>
        <w:ind w:left="720" w:hanging="720"/>
        <w:rPr>
          <w:b/>
          <w:noProof/>
        </w:rPr>
      </w:pPr>
      <w:bookmarkStart w:id="29" w:name="_ENREF_30"/>
      <w:r>
        <w:rPr>
          <w:b/>
          <w:noProof/>
        </w:rPr>
        <w:t>Hofmann, E. E., and Murphy, E. J. 2004. Advection, krill, and Antarctic marine ecosystems. Antarctic Science, 16: 487-499.</w:t>
      </w:r>
      <w:bookmarkEnd w:id="29"/>
    </w:p>
    <w:p w:rsidR="00796198" w:rsidRDefault="00796198" w:rsidP="00796198">
      <w:pPr>
        <w:spacing w:after="0" w:line="240" w:lineRule="auto"/>
        <w:ind w:left="720" w:hanging="720"/>
        <w:rPr>
          <w:b/>
          <w:noProof/>
        </w:rPr>
      </w:pPr>
      <w:bookmarkStart w:id="30" w:name="_ENREF_31"/>
      <w:r>
        <w:rPr>
          <w:b/>
          <w:noProof/>
        </w:rPr>
        <w:t xml:space="preserve">Holm-Hansen, O., Kahru, M., and Hewes, C. D. 2005. Deep chlorophyll </w:t>
      </w:r>
      <w:r w:rsidRPr="00796198">
        <w:rPr>
          <w:b/>
          <w:i/>
          <w:noProof/>
        </w:rPr>
        <w:t>a</w:t>
      </w:r>
      <w:r>
        <w:rPr>
          <w:b/>
          <w:noProof/>
        </w:rPr>
        <w:t xml:space="preserve"> maxima (DCMs) in pelagic Antarctic waters. II. Relation to bathymetric features and dissolved iron concentrations. Marine Ecology Progress Series, 297: 71-81.</w:t>
      </w:r>
      <w:bookmarkEnd w:id="30"/>
    </w:p>
    <w:p w:rsidR="00796198" w:rsidRDefault="00796198" w:rsidP="00796198">
      <w:pPr>
        <w:spacing w:after="0" w:line="240" w:lineRule="auto"/>
        <w:ind w:left="720" w:hanging="720"/>
        <w:rPr>
          <w:b/>
          <w:noProof/>
        </w:rPr>
      </w:pPr>
      <w:bookmarkStart w:id="31" w:name="_ENREF_32"/>
      <w:r>
        <w:rPr>
          <w:b/>
          <w:noProof/>
        </w:rPr>
        <w:t>Kawaguchi, S., and Nicol, S. 2007. Learning about Antarctic krill from the fishery. Antarctic Science, 19: 219-230.</w:t>
      </w:r>
      <w:bookmarkEnd w:id="31"/>
    </w:p>
    <w:p w:rsidR="00796198" w:rsidRDefault="00796198" w:rsidP="00796198">
      <w:pPr>
        <w:spacing w:after="0" w:line="240" w:lineRule="auto"/>
        <w:ind w:left="720" w:hanging="720"/>
        <w:rPr>
          <w:b/>
          <w:noProof/>
        </w:rPr>
      </w:pPr>
      <w:bookmarkStart w:id="32" w:name="_ENREF_33"/>
      <w:r>
        <w:rPr>
          <w:b/>
          <w:noProof/>
        </w:rPr>
        <w:lastRenderedPageBreak/>
        <w:t>Kim, Y. J., and Gu, C. 2004. Smoothing spline Gaussian regression: more scalable computation via efficient approximation. Journal of the Royal Statistical Society Series B-Statistical Methodology, 66: 337-356.</w:t>
      </w:r>
      <w:bookmarkEnd w:id="32"/>
    </w:p>
    <w:p w:rsidR="00796198" w:rsidRDefault="00796198" w:rsidP="00796198">
      <w:pPr>
        <w:spacing w:after="0" w:line="240" w:lineRule="auto"/>
        <w:ind w:left="720" w:hanging="720"/>
        <w:rPr>
          <w:b/>
          <w:noProof/>
        </w:rPr>
      </w:pPr>
      <w:bookmarkStart w:id="33" w:name="_ENREF_34"/>
      <w:r>
        <w:rPr>
          <w:b/>
          <w:noProof/>
        </w:rPr>
        <w:t>Legendre, P., and Fortin, M. J. 1989. Spatial pattern and ecological analysis. Vegetatio, 80: 107-138.</w:t>
      </w:r>
      <w:bookmarkEnd w:id="33"/>
    </w:p>
    <w:p w:rsidR="00796198" w:rsidRDefault="00796198" w:rsidP="00796198">
      <w:pPr>
        <w:spacing w:after="0" w:line="240" w:lineRule="auto"/>
        <w:ind w:left="720" w:hanging="720"/>
        <w:rPr>
          <w:b/>
          <w:noProof/>
        </w:rPr>
      </w:pPr>
      <w:bookmarkStart w:id="34" w:name="_ENREF_35"/>
      <w:r>
        <w:rPr>
          <w:b/>
          <w:noProof/>
        </w:rPr>
        <w:t>Lehodey, P., Alheit, J., Barange, M., Baumgartner, T., Beaugrand, G., Drinkwater, K., Fromentin, J. M., et al. 2006. Climate variability, fish, and fisheries. Journal of Climate, 19: 5009-5030.</w:t>
      </w:r>
      <w:bookmarkEnd w:id="34"/>
    </w:p>
    <w:p w:rsidR="00796198" w:rsidRDefault="00796198" w:rsidP="00796198">
      <w:pPr>
        <w:spacing w:after="0" w:line="240" w:lineRule="auto"/>
        <w:ind w:left="720" w:hanging="720"/>
        <w:rPr>
          <w:b/>
          <w:noProof/>
        </w:rPr>
      </w:pPr>
      <w:bookmarkStart w:id="35" w:name="_ENREF_36"/>
      <w:r>
        <w:rPr>
          <w:b/>
          <w:noProof/>
        </w:rPr>
        <w:t>Marr, J. W. S. 1962. The natural history and geography of the Antarctic krill (</w:t>
      </w:r>
      <w:r w:rsidRPr="00796198">
        <w:rPr>
          <w:b/>
          <w:i/>
          <w:noProof/>
        </w:rPr>
        <w:t>Euphausia superba</w:t>
      </w:r>
      <w:r>
        <w:rPr>
          <w:b/>
          <w:noProof/>
        </w:rPr>
        <w:t xml:space="preserve"> Dana). Discovery Reports. 32, 33-464 pp.</w:t>
      </w:r>
      <w:bookmarkEnd w:id="35"/>
    </w:p>
    <w:p w:rsidR="00796198" w:rsidRDefault="00796198" w:rsidP="00796198">
      <w:pPr>
        <w:spacing w:after="0" w:line="240" w:lineRule="auto"/>
        <w:ind w:left="720" w:hanging="720"/>
        <w:rPr>
          <w:b/>
          <w:noProof/>
        </w:rPr>
      </w:pPr>
      <w:bookmarkStart w:id="36" w:name="_ENREF_37"/>
      <w:r>
        <w:rPr>
          <w:b/>
          <w:noProof/>
        </w:rPr>
        <w:t>McGehee, D. E., O'Driscoll, R. L., and Traykovski, L. V. M. 1998. Effects of orientation on acoustic scattering from Antarctic krill at 120 kHz. Deep-Sea Research Part Ii-Topical Studies in Oceanography, 45: 1273-1294.</w:t>
      </w:r>
      <w:bookmarkEnd w:id="36"/>
    </w:p>
    <w:p w:rsidR="00796198" w:rsidRDefault="00796198" w:rsidP="00796198">
      <w:pPr>
        <w:spacing w:after="0" w:line="240" w:lineRule="auto"/>
        <w:ind w:left="720" w:hanging="720"/>
        <w:rPr>
          <w:b/>
          <w:noProof/>
        </w:rPr>
      </w:pPr>
      <w:bookmarkStart w:id="37" w:name="_ENREF_38"/>
      <w:r>
        <w:rPr>
          <w:b/>
          <w:noProof/>
        </w:rPr>
        <w:t>Meredith, M. P., and King, J. C. 2005. Rapid climate change in the ocean west of the Antarctic Peninsula during the second half of the 20th century. Geophysical Research Letters, 32.</w:t>
      </w:r>
      <w:bookmarkEnd w:id="37"/>
    </w:p>
    <w:p w:rsidR="00796198" w:rsidRDefault="00796198" w:rsidP="00796198">
      <w:pPr>
        <w:spacing w:after="0" w:line="240" w:lineRule="auto"/>
        <w:ind w:left="720" w:hanging="720"/>
        <w:rPr>
          <w:b/>
          <w:noProof/>
        </w:rPr>
      </w:pPr>
      <w:bookmarkStart w:id="38" w:name="_ENREF_39"/>
      <w:r>
        <w:rPr>
          <w:b/>
          <w:noProof/>
        </w:rPr>
        <w:t>Morato, T., Hoyle, S. D., Allain, V., and Nicol, S. J. 2010. Seamounts are hotspots of pelagic biodiversity in the open ocean. Proceedings of the National Academy of Sciences of the United States of America, 107: 9707-9711.</w:t>
      </w:r>
      <w:bookmarkEnd w:id="38"/>
    </w:p>
    <w:p w:rsidR="00796198" w:rsidRDefault="00796198" w:rsidP="00796198">
      <w:pPr>
        <w:spacing w:after="0" w:line="240" w:lineRule="auto"/>
        <w:ind w:left="720" w:hanging="720"/>
        <w:rPr>
          <w:b/>
          <w:noProof/>
        </w:rPr>
      </w:pPr>
      <w:bookmarkStart w:id="39" w:name="_ENREF_40"/>
      <w:r>
        <w:rPr>
          <w:b/>
          <w:noProof/>
        </w:rPr>
        <w:t xml:space="preserve">Murphy, E. J., Morris, D. J., Watkins, J. L., and Priddle, J. 1988. Scales of Interaction Between Antarctic Krill and the Environment. </w:t>
      </w:r>
      <w:r w:rsidRPr="00796198">
        <w:rPr>
          <w:b/>
          <w:i/>
          <w:noProof/>
        </w:rPr>
        <w:t>In</w:t>
      </w:r>
      <w:r>
        <w:rPr>
          <w:b/>
          <w:noProof/>
        </w:rPr>
        <w:t xml:space="preserve"> Antarctic Ocean and Resources Variability, pp. 120-130. Ed. by D. Sahrhage. Springer-Verlag, Berlin Heidelberg.</w:t>
      </w:r>
      <w:bookmarkEnd w:id="39"/>
    </w:p>
    <w:p w:rsidR="00796198" w:rsidRDefault="00796198" w:rsidP="00796198">
      <w:pPr>
        <w:spacing w:after="0" w:line="240" w:lineRule="auto"/>
        <w:ind w:left="720" w:hanging="720"/>
        <w:rPr>
          <w:b/>
          <w:noProof/>
        </w:rPr>
      </w:pPr>
      <w:bookmarkStart w:id="40" w:name="_ENREF_41"/>
      <w:r>
        <w:rPr>
          <w:b/>
          <w:noProof/>
        </w:rPr>
        <w:t>Murphy, E. J., Trathan, P. N., and Everson, I. 1997. Krill fishing in the Scotia Sea in relation to bathymetry, including the detailed distribution around South Georgia. CCAMLR Science, 4: 1-17.</w:t>
      </w:r>
      <w:bookmarkEnd w:id="40"/>
    </w:p>
    <w:p w:rsidR="00796198" w:rsidRDefault="00796198" w:rsidP="00796198">
      <w:pPr>
        <w:spacing w:after="0" w:line="240" w:lineRule="auto"/>
        <w:ind w:left="720" w:hanging="720"/>
        <w:rPr>
          <w:b/>
          <w:noProof/>
        </w:rPr>
      </w:pPr>
      <w:bookmarkStart w:id="41" w:name="_ENREF_42"/>
      <w:r>
        <w:rPr>
          <w:b/>
          <w:noProof/>
        </w:rPr>
        <w:t>Murphy, E. J., Watkins, J. L., Trathan, P. N., Reid, K., Meredith, M. P., Thorpe, S. E., Johnston, N. M., et al. 2007. Spatial and temporal operation of the Scotia Sea ecosystem: a review of large-scale links in a krill centred food web. Philosophical Transactions of the Royal Society B-Biological Sciences, 362: 113-148.</w:t>
      </w:r>
      <w:bookmarkEnd w:id="41"/>
    </w:p>
    <w:p w:rsidR="00796198" w:rsidRDefault="00796198" w:rsidP="00796198">
      <w:pPr>
        <w:spacing w:after="0" w:line="240" w:lineRule="auto"/>
        <w:ind w:left="720" w:hanging="720"/>
        <w:rPr>
          <w:b/>
          <w:noProof/>
        </w:rPr>
      </w:pPr>
      <w:bookmarkStart w:id="42" w:name="_ENREF_43"/>
      <w:r>
        <w:rPr>
          <w:b/>
          <w:noProof/>
        </w:rPr>
        <w:t>Murphy, E. J., Cavanagh, R. D., Hofmann, E. E., Hill, S. L., Constable, A. J., Costa, D. P., Pinkerton, M. H., et al. 2012. Developing integrated models of Southern Ocean food webs: Including ecological complexity, accounting for uncertainty and the importance of scale. Progress in Oceanography, 102: 74-92.</w:t>
      </w:r>
      <w:bookmarkEnd w:id="42"/>
    </w:p>
    <w:p w:rsidR="00796198" w:rsidRDefault="00796198" w:rsidP="00796198">
      <w:pPr>
        <w:spacing w:after="0" w:line="240" w:lineRule="auto"/>
        <w:ind w:left="720" w:hanging="720"/>
        <w:rPr>
          <w:b/>
          <w:noProof/>
        </w:rPr>
      </w:pPr>
      <w:bookmarkStart w:id="43" w:name="_ENREF_44"/>
      <w:r>
        <w:rPr>
          <w:b/>
          <w:noProof/>
        </w:rPr>
        <w:t xml:space="preserve">Nicol, S. 2006. Krill, currents, and sea ice: </w:t>
      </w:r>
      <w:r w:rsidRPr="00796198">
        <w:rPr>
          <w:b/>
          <w:i/>
          <w:noProof/>
        </w:rPr>
        <w:t>Euphausia superba</w:t>
      </w:r>
      <w:r>
        <w:rPr>
          <w:b/>
          <w:noProof/>
        </w:rPr>
        <w:t xml:space="preserve"> and its changing environment. Bioscience, 56: 111-120.</w:t>
      </w:r>
      <w:bookmarkEnd w:id="43"/>
    </w:p>
    <w:p w:rsidR="00796198" w:rsidRDefault="00796198" w:rsidP="00796198">
      <w:pPr>
        <w:spacing w:after="0" w:line="240" w:lineRule="auto"/>
        <w:ind w:left="720" w:hanging="720"/>
        <w:rPr>
          <w:b/>
          <w:noProof/>
        </w:rPr>
      </w:pPr>
      <w:bookmarkStart w:id="44" w:name="_ENREF_45"/>
      <w:r>
        <w:rPr>
          <w:b/>
          <w:noProof/>
        </w:rPr>
        <w:t>Nicol, S., Foster, J., and Kawaguchi, S. 2012. The fishery for Antarctic krill - recent developments. Fish and Fisheries, 13: 30-40.</w:t>
      </w:r>
      <w:bookmarkEnd w:id="44"/>
    </w:p>
    <w:p w:rsidR="00796198" w:rsidRDefault="00796198" w:rsidP="00796198">
      <w:pPr>
        <w:spacing w:after="0" w:line="240" w:lineRule="auto"/>
        <w:ind w:left="720" w:hanging="720"/>
        <w:rPr>
          <w:b/>
          <w:noProof/>
        </w:rPr>
      </w:pPr>
      <w:bookmarkStart w:id="45" w:name="_ENREF_46"/>
      <w:r>
        <w:rPr>
          <w:b/>
          <w:noProof/>
        </w:rPr>
        <w:t>Orsi, A. H., Whitworth, T., and Nowlin, W. D. 1995. On the meridional extent and fronts of the Antarctic Circumpolar Current. Deep Sea Research Part I: Oceanographic Research Papers, 42: 641-673.</w:t>
      </w:r>
      <w:bookmarkEnd w:id="45"/>
    </w:p>
    <w:p w:rsidR="00796198" w:rsidRDefault="00796198" w:rsidP="00796198">
      <w:pPr>
        <w:spacing w:after="0" w:line="240" w:lineRule="auto"/>
        <w:ind w:left="720" w:hanging="720"/>
        <w:rPr>
          <w:b/>
          <w:noProof/>
        </w:rPr>
      </w:pPr>
      <w:bookmarkStart w:id="46" w:name="_ENREF_47"/>
      <w:r>
        <w:rPr>
          <w:b/>
          <w:noProof/>
        </w:rPr>
        <w:t>Pakhomov, E. A., Verheye, H. M., Atkinson, A., Laubscher, R. K., and TauntonClark, J. 1997. Structure and grazing impact of the mesozooplankton community during late summer 1994 near South Georgia, Antarctica. Polar Biology, 18: 180-192.</w:t>
      </w:r>
      <w:bookmarkEnd w:id="46"/>
    </w:p>
    <w:p w:rsidR="00796198" w:rsidRDefault="00796198" w:rsidP="00796198">
      <w:pPr>
        <w:spacing w:after="0" w:line="240" w:lineRule="auto"/>
        <w:ind w:left="720" w:hanging="720"/>
        <w:rPr>
          <w:b/>
          <w:noProof/>
        </w:rPr>
      </w:pPr>
      <w:bookmarkStart w:id="47" w:name="_ENREF_48"/>
      <w:r>
        <w:rPr>
          <w:b/>
          <w:noProof/>
        </w:rPr>
        <w:t>Park, J., Oh, I.-S., Kim, H.-C., and Yoo, S. 2010. Variability of SeaWiFs chlorophyll-</w:t>
      </w:r>
      <w:r w:rsidRPr="00796198">
        <w:rPr>
          <w:b/>
          <w:i/>
          <w:noProof/>
        </w:rPr>
        <w:t>a</w:t>
      </w:r>
      <w:r>
        <w:rPr>
          <w:b/>
          <w:noProof/>
        </w:rPr>
        <w:t xml:space="preserve"> in the southwest Atlantic sector of the Southern Ocean: strong topographic effects and weak seasonality. Deep Sea Research Part I: Oceanographic Research Papers, 57: 604-620.</w:t>
      </w:r>
      <w:bookmarkEnd w:id="47"/>
    </w:p>
    <w:p w:rsidR="00796198" w:rsidRDefault="00796198" w:rsidP="00796198">
      <w:pPr>
        <w:spacing w:after="0" w:line="240" w:lineRule="auto"/>
        <w:ind w:left="720" w:hanging="720"/>
        <w:rPr>
          <w:b/>
          <w:noProof/>
        </w:rPr>
      </w:pPr>
      <w:bookmarkStart w:id="48" w:name="_ENREF_49"/>
      <w:r>
        <w:rPr>
          <w:b/>
          <w:noProof/>
        </w:rPr>
        <w:t>Pikitch, E. K., Rountos, K. J., Essington, T. E., Santora, C., Pauly, D., Watson, R., Sumaila, U. R., et al. 2012. The global contribution of forage fish to marine fisheries and ecosystems. Fish and Fisheries, DOI: 10.1111/faf.12004.</w:t>
      </w:r>
      <w:bookmarkEnd w:id="48"/>
    </w:p>
    <w:p w:rsidR="00796198" w:rsidRDefault="00796198" w:rsidP="00796198">
      <w:pPr>
        <w:spacing w:after="0" w:line="240" w:lineRule="auto"/>
        <w:ind w:left="720" w:hanging="720"/>
        <w:rPr>
          <w:b/>
          <w:noProof/>
        </w:rPr>
      </w:pPr>
      <w:bookmarkStart w:id="49" w:name="_ENREF_50"/>
      <w:r>
        <w:rPr>
          <w:b/>
          <w:noProof/>
        </w:rPr>
        <w:lastRenderedPageBreak/>
        <w:t>Pinones, A., Hofmann, E. E., Dinniman, M. S., and Klinck, J. M. 2011. Lagrangian simulation of transport pathways and residence times along the western Antarctic Peninsula. Deep Sea Research Part II: Topical Studies in Oceanography, 58: 1524-1539.</w:t>
      </w:r>
      <w:bookmarkEnd w:id="49"/>
    </w:p>
    <w:p w:rsidR="00796198" w:rsidRDefault="00796198" w:rsidP="00796198">
      <w:pPr>
        <w:spacing w:after="0" w:line="240" w:lineRule="auto"/>
        <w:ind w:left="720" w:hanging="720"/>
        <w:rPr>
          <w:b/>
          <w:noProof/>
        </w:rPr>
      </w:pPr>
      <w:bookmarkStart w:id="50" w:name="_ENREF_51"/>
      <w:r>
        <w:rPr>
          <w:b/>
          <w:noProof/>
        </w:rPr>
        <w:t>Plaganyi, E. E., and Butterworth, D. S. 2012. The Scotia Sea krill fishery and its possible impacts on dependent predators: modeling localized depletion of prey. Ecological Applications, 22: 748-761.</w:t>
      </w:r>
      <w:bookmarkEnd w:id="50"/>
    </w:p>
    <w:p w:rsidR="00796198" w:rsidRDefault="00796198" w:rsidP="00796198">
      <w:pPr>
        <w:spacing w:after="0" w:line="240" w:lineRule="auto"/>
        <w:ind w:left="720" w:hanging="720"/>
        <w:rPr>
          <w:b/>
          <w:noProof/>
        </w:rPr>
      </w:pPr>
      <w:bookmarkStart w:id="51" w:name="_ENREF_52"/>
      <w:r>
        <w:rPr>
          <w:b/>
          <w:noProof/>
        </w:rPr>
        <w:t xml:space="preserve">Price, H. J., Boyd, K. R., and Boyd, C. M. 1988. Omnivorous feeding behavior of the Antarctic krill </w:t>
      </w:r>
      <w:r w:rsidRPr="00796198">
        <w:rPr>
          <w:b/>
          <w:i/>
          <w:noProof/>
        </w:rPr>
        <w:t>Euphausia superba</w:t>
      </w:r>
      <w:r>
        <w:rPr>
          <w:b/>
          <w:noProof/>
        </w:rPr>
        <w:t>. Marine Biology, 97: 67-77.</w:t>
      </w:r>
      <w:bookmarkEnd w:id="51"/>
    </w:p>
    <w:p w:rsidR="00796198" w:rsidRDefault="00796198" w:rsidP="00796198">
      <w:pPr>
        <w:spacing w:after="0" w:line="240" w:lineRule="auto"/>
        <w:ind w:left="720" w:hanging="720"/>
        <w:rPr>
          <w:b/>
          <w:noProof/>
        </w:rPr>
      </w:pPr>
      <w:bookmarkStart w:id="52" w:name="_ENREF_53"/>
      <w:r>
        <w:rPr>
          <w:b/>
          <w:noProof/>
        </w:rPr>
        <w:t>R Development Core Team 2010. R: A Language and Environment for Statistical Computing. R Foundation for Statistical Computing, Vienna, Austria.</w:t>
      </w:r>
      <w:bookmarkEnd w:id="52"/>
    </w:p>
    <w:p w:rsidR="00796198" w:rsidRDefault="00796198" w:rsidP="00796198">
      <w:pPr>
        <w:spacing w:after="0" w:line="240" w:lineRule="auto"/>
        <w:ind w:left="720" w:hanging="720"/>
        <w:rPr>
          <w:b/>
          <w:noProof/>
        </w:rPr>
      </w:pPr>
      <w:bookmarkStart w:id="53" w:name="_ENREF_54"/>
      <w:r>
        <w:rPr>
          <w:b/>
          <w:noProof/>
        </w:rPr>
        <w:t>Raymond, B. 2011. A circumpolar regionalisation of the Southern Ocean. WS-MPA-11/06. CCAMLR, Hobart, Tasmania.</w:t>
      </w:r>
      <w:bookmarkEnd w:id="53"/>
    </w:p>
    <w:p w:rsidR="00796198" w:rsidRDefault="00796198" w:rsidP="00796198">
      <w:pPr>
        <w:spacing w:after="0" w:line="240" w:lineRule="auto"/>
        <w:ind w:left="720" w:hanging="720"/>
        <w:rPr>
          <w:b/>
          <w:noProof/>
        </w:rPr>
      </w:pPr>
      <w:bookmarkStart w:id="54" w:name="_ENREF_55"/>
      <w:r>
        <w:rPr>
          <w:b/>
          <w:noProof/>
        </w:rPr>
        <w:t>Ross, R. M., Quetin, L. B., Newberger, T., Shaw, C. T., Jones, J. L., Oakes, S. A., and Moore, K. J. 2014. Trends, cycles, interannual variability for three pelagic species west of the Antarctic Peninsula 1993-2008. Marine Ecology Progress Series, 515: 11-32.</w:t>
      </w:r>
      <w:bookmarkEnd w:id="54"/>
    </w:p>
    <w:p w:rsidR="00796198" w:rsidRDefault="00796198" w:rsidP="00796198">
      <w:pPr>
        <w:spacing w:after="0" w:line="240" w:lineRule="auto"/>
        <w:ind w:left="720" w:hanging="720"/>
        <w:rPr>
          <w:b/>
          <w:noProof/>
        </w:rPr>
      </w:pPr>
      <w:bookmarkStart w:id="55" w:name="_ENREF_56"/>
      <w:r>
        <w:rPr>
          <w:b/>
          <w:noProof/>
        </w:rPr>
        <w:t>Santora, J. A., Sydeman, W. J., Schroeder, I. D., Reiss, C. S., Wells, B. K., Field, J. C., Cossio, A. M., et al. 2012. Krill space: a comparative assessment of mesoscale structuring in polar and temperate marine ecosystems. ICES Journal of Marine Science, 69: 1317-1327.</w:t>
      </w:r>
      <w:bookmarkEnd w:id="55"/>
    </w:p>
    <w:p w:rsidR="00796198" w:rsidRDefault="00796198" w:rsidP="00796198">
      <w:pPr>
        <w:spacing w:after="0" w:line="240" w:lineRule="auto"/>
        <w:ind w:left="720" w:hanging="720"/>
        <w:rPr>
          <w:b/>
          <w:noProof/>
        </w:rPr>
      </w:pPr>
      <w:bookmarkStart w:id="56" w:name="_ENREF_57"/>
      <w:r>
        <w:rPr>
          <w:b/>
          <w:noProof/>
        </w:rPr>
        <w:t>Schmidt, K., Atkinson, A., Pond, D. W., and Ireland, L. C. 2014. Feeding and overwintering of Antarctic krill across its major habitats: The role of sea ice cover, water depth, and phytoplankton abundance. Limnology and Oceanography, 59: 17-36.</w:t>
      </w:r>
      <w:bookmarkEnd w:id="56"/>
    </w:p>
    <w:p w:rsidR="00796198" w:rsidRDefault="00796198" w:rsidP="00796198">
      <w:pPr>
        <w:spacing w:after="0" w:line="240" w:lineRule="auto"/>
        <w:ind w:left="720" w:hanging="720"/>
        <w:rPr>
          <w:b/>
          <w:noProof/>
        </w:rPr>
      </w:pPr>
      <w:bookmarkStart w:id="57" w:name="_ENREF_58"/>
      <w:r>
        <w:rPr>
          <w:b/>
          <w:noProof/>
        </w:rPr>
        <w:t xml:space="preserve">Siegel, V. 2005. Distribution and population dynamics of </w:t>
      </w:r>
      <w:r w:rsidRPr="00796198">
        <w:rPr>
          <w:b/>
          <w:i/>
          <w:noProof/>
        </w:rPr>
        <w:t>Euphausia superba</w:t>
      </w:r>
      <w:r>
        <w:rPr>
          <w:b/>
          <w:noProof/>
        </w:rPr>
        <w:t>: summary of recent findings. Polar Biology, 29: 1-22.</w:t>
      </w:r>
      <w:bookmarkEnd w:id="57"/>
    </w:p>
    <w:p w:rsidR="00796198" w:rsidRDefault="00796198" w:rsidP="00796198">
      <w:pPr>
        <w:spacing w:after="0" w:line="240" w:lineRule="auto"/>
        <w:ind w:left="720" w:hanging="720"/>
        <w:rPr>
          <w:b/>
          <w:noProof/>
        </w:rPr>
      </w:pPr>
      <w:bookmarkStart w:id="58" w:name="_ENREF_59"/>
      <w:r>
        <w:rPr>
          <w:b/>
          <w:noProof/>
        </w:rPr>
        <w:t>Siegel, V., Reiss, C. S., Dietrich, K. S., Haraldsson, M., and Rohardt, G. 2013. Distribution and abundance of Antarctic krill (</w:t>
      </w:r>
      <w:r w:rsidRPr="00796198">
        <w:rPr>
          <w:b/>
          <w:i/>
          <w:noProof/>
        </w:rPr>
        <w:t>Euphausia superba</w:t>
      </w:r>
      <w:r>
        <w:rPr>
          <w:b/>
          <w:noProof/>
        </w:rPr>
        <w:t>) along the Antarctic Peninsula. Deep Sea Research Part I: Oceanographic Research Papers, 77: 63-74.</w:t>
      </w:r>
      <w:bookmarkEnd w:id="58"/>
    </w:p>
    <w:p w:rsidR="00796198" w:rsidRDefault="00796198" w:rsidP="00796198">
      <w:pPr>
        <w:spacing w:after="0" w:line="240" w:lineRule="auto"/>
        <w:ind w:left="720" w:hanging="720"/>
        <w:rPr>
          <w:b/>
          <w:noProof/>
        </w:rPr>
      </w:pPr>
      <w:bookmarkStart w:id="59" w:name="_ENREF_60"/>
      <w:r>
        <w:rPr>
          <w:b/>
          <w:noProof/>
        </w:rPr>
        <w:t>Tarling, G. A., Klevjer, T., Fielding, S., Watkins, J., Atkinson, A., Murphy, E., Korb, R., et al. 2009. Variability and predictability of Antarctic krill swarm structure. Deep Sea Research Part I: Oceanographic Research Papers, 56: 1994-2012.</w:t>
      </w:r>
      <w:bookmarkEnd w:id="59"/>
    </w:p>
    <w:p w:rsidR="00796198" w:rsidRDefault="00796198" w:rsidP="00796198">
      <w:pPr>
        <w:spacing w:after="0" w:line="240" w:lineRule="auto"/>
        <w:ind w:left="720" w:hanging="720"/>
        <w:rPr>
          <w:b/>
          <w:noProof/>
        </w:rPr>
      </w:pPr>
      <w:bookmarkStart w:id="60" w:name="_ENREF_61"/>
      <w:r>
        <w:rPr>
          <w:b/>
          <w:noProof/>
        </w:rPr>
        <w:t>Tarling, G. A., and Thorpe, S. E. 2014. Instantaneous movement of krill swarms in the Antarctic Circumpolar Current. Limnology and Oceanography, 59: 872-886.</w:t>
      </w:r>
      <w:bookmarkEnd w:id="60"/>
    </w:p>
    <w:p w:rsidR="00796198" w:rsidRDefault="00796198" w:rsidP="00796198">
      <w:pPr>
        <w:spacing w:after="0" w:line="240" w:lineRule="auto"/>
        <w:ind w:left="720" w:hanging="720"/>
        <w:rPr>
          <w:b/>
          <w:noProof/>
        </w:rPr>
      </w:pPr>
      <w:bookmarkStart w:id="61" w:name="_ENREF_62"/>
      <w:r>
        <w:rPr>
          <w:b/>
          <w:noProof/>
        </w:rPr>
        <w:t>Thorpe, S. E., Heywood, K. J., Brandon, M. A., and Stevens, D. P. 2002. Variability of the southern Antarctic Circumpolar Current front north of South Georgia. Journal of Marine Systems, 37: 87-105.</w:t>
      </w:r>
      <w:bookmarkEnd w:id="61"/>
    </w:p>
    <w:p w:rsidR="00796198" w:rsidRDefault="00796198" w:rsidP="00796198">
      <w:pPr>
        <w:spacing w:after="0" w:line="240" w:lineRule="auto"/>
        <w:ind w:left="720" w:hanging="720"/>
        <w:rPr>
          <w:b/>
          <w:noProof/>
        </w:rPr>
      </w:pPr>
      <w:bookmarkStart w:id="62" w:name="_ENREF_63"/>
      <w:r>
        <w:rPr>
          <w:b/>
          <w:noProof/>
        </w:rPr>
        <w:t>Thorpe, S. E., Murphy, E. J., and Watkins, J. L. 2007. Circumpolar connections between Antarctic krill (</w:t>
      </w:r>
      <w:r w:rsidRPr="00796198">
        <w:rPr>
          <w:b/>
          <w:i/>
          <w:noProof/>
        </w:rPr>
        <w:t>Euphausia superba</w:t>
      </w:r>
      <w:r>
        <w:rPr>
          <w:b/>
          <w:noProof/>
        </w:rPr>
        <w:t xml:space="preserve"> Dana) populations: Investigating the roles of ocean and sea ice transport. Deep Sea Research Part I: Oceanographic Research Papers, 54: 792-810.</w:t>
      </w:r>
      <w:bookmarkEnd w:id="62"/>
    </w:p>
    <w:p w:rsidR="00796198" w:rsidRDefault="00796198" w:rsidP="00796198">
      <w:pPr>
        <w:spacing w:after="0" w:line="240" w:lineRule="auto"/>
        <w:ind w:left="720" w:hanging="720"/>
        <w:rPr>
          <w:b/>
          <w:noProof/>
        </w:rPr>
      </w:pPr>
      <w:bookmarkStart w:id="63" w:name="_ENREF_64"/>
      <w:r>
        <w:rPr>
          <w:b/>
          <w:noProof/>
        </w:rPr>
        <w:t>Trathan, P. N., Everson, I., Murphy, E. J., and Parkes, G. B. 1998a. Analysis of haul data from the South Georgia krill fishery. CCAMLR Science, 5: 9-30.</w:t>
      </w:r>
      <w:bookmarkEnd w:id="63"/>
    </w:p>
    <w:p w:rsidR="00796198" w:rsidRDefault="00796198" w:rsidP="00796198">
      <w:pPr>
        <w:spacing w:after="0" w:line="240" w:lineRule="auto"/>
        <w:ind w:left="720" w:hanging="720"/>
        <w:rPr>
          <w:b/>
          <w:noProof/>
        </w:rPr>
      </w:pPr>
      <w:bookmarkStart w:id="64" w:name="_ENREF_65"/>
      <w:r>
        <w:rPr>
          <w:b/>
          <w:noProof/>
        </w:rPr>
        <w:t>Trathan, P. N., Murphy, E. J., Croxall, J. P., and Everson, I. 1998b. Use of at-sea distribution data to derive potential foraging ranges of macaroni penguins during the breeding season. Marine Ecology Progress Series, 169: 263-275.</w:t>
      </w:r>
      <w:bookmarkEnd w:id="64"/>
    </w:p>
    <w:p w:rsidR="00796198" w:rsidRDefault="00796198" w:rsidP="00796198">
      <w:pPr>
        <w:spacing w:after="0" w:line="240" w:lineRule="auto"/>
        <w:ind w:left="720" w:hanging="720"/>
        <w:rPr>
          <w:b/>
          <w:noProof/>
        </w:rPr>
      </w:pPr>
      <w:bookmarkStart w:id="65" w:name="_ENREF_66"/>
      <w:r>
        <w:rPr>
          <w:b/>
          <w:noProof/>
        </w:rPr>
        <w:t>Trathan, P. N., Watkins, J. L., Murray, A. W. A., Brierley, A. S., Everson, I., Goss, C., Priddle, J., et al. 2001. The CCAMLR-2000 Krill Synoptic Survey: A description of the rationale and design. CCAMLR Science, 8: 1-23.</w:t>
      </w:r>
      <w:bookmarkEnd w:id="65"/>
    </w:p>
    <w:p w:rsidR="00796198" w:rsidRDefault="00796198" w:rsidP="00796198">
      <w:pPr>
        <w:spacing w:after="0" w:line="240" w:lineRule="auto"/>
        <w:ind w:left="720" w:hanging="720"/>
        <w:rPr>
          <w:b/>
          <w:noProof/>
        </w:rPr>
      </w:pPr>
      <w:bookmarkStart w:id="66" w:name="_ENREF_67"/>
      <w:r>
        <w:rPr>
          <w:b/>
          <w:noProof/>
        </w:rPr>
        <w:t>Turner, J., Bindschadler, R. A., Convey, P., Di Prisco, G., Fahrbach, E., Gutt, J., Hodgson, D. A., et al. 2009. Antarctic Climate Change and the Environment</w:t>
      </w:r>
      <w:r w:rsidRPr="00796198">
        <w:rPr>
          <w:b/>
          <w:i/>
          <w:noProof/>
        </w:rPr>
        <w:t xml:space="preserve">, </w:t>
      </w:r>
      <w:r>
        <w:rPr>
          <w:b/>
          <w:noProof/>
        </w:rPr>
        <w:t>Scientific Committee on Antarctic Research, Cambridge, UK.</w:t>
      </w:r>
      <w:bookmarkEnd w:id="66"/>
    </w:p>
    <w:p w:rsidR="00796198" w:rsidRDefault="00796198" w:rsidP="00796198">
      <w:pPr>
        <w:spacing w:after="0" w:line="240" w:lineRule="auto"/>
        <w:ind w:left="720" w:hanging="720"/>
        <w:rPr>
          <w:b/>
          <w:noProof/>
        </w:rPr>
      </w:pPr>
      <w:bookmarkStart w:id="67" w:name="_ENREF_68"/>
      <w:r>
        <w:rPr>
          <w:b/>
          <w:noProof/>
        </w:rPr>
        <w:t>Venables, H., Meredith, M. P., Atkinson, A., and Ward, P. 2012. Fronts and habitat zones in the Scotia Sea. Deep Sea Research Part II: Topical Studies in Oceanography, 59: 14-24.</w:t>
      </w:r>
      <w:bookmarkEnd w:id="67"/>
    </w:p>
    <w:p w:rsidR="00796198" w:rsidRDefault="00796198" w:rsidP="00796198">
      <w:pPr>
        <w:spacing w:after="0" w:line="240" w:lineRule="auto"/>
        <w:ind w:left="720" w:hanging="720"/>
        <w:rPr>
          <w:b/>
          <w:noProof/>
        </w:rPr>
      </w:pPr>
      <w:bookmarkStart w:id="68" w:name="_ENREF_69"/>
      <w:r>
        <w:rPr>
          <w:b/>
          <w:noProof/>
        </w:rPr>
        <w:lastRenderedPageBreak/>
        <w:t>Volkov, D. L., Larnicol, G., and Dorandeu, J. 2007. Improving the quality of satellite altimetry data over continental shelves. Journal of Geophysical Research-Oceans, 112: C6.</w:t>
      </w:r>
      <w:bookmarkEnd w:id="68"/>
    </w:p>
    <w:p w:rsidR="00796198" w:rsidRDefault="00796198" w:rsidP="00796198">
      <w:pPr>
        <w:spacing w:after="0" w:line="240" w:lineRule="auto"/>
        <w:ind w:left="720" w:hanging="720"/>
        <w:rPr>
          <w:b/>
          <w:noProof/>
        </w:rPr>
      </w:pPr>
      <w:bookmarkStart w:id="69" w:name="_ENREF_70"/>
      <w:r>
        <w:rPr>
          <w:b/>
          <w:noProof/>
        </w:rPr>
        <w:t>Waluda, C. M., Rodhouse, P. G., Trathan, P. N., and Pierce, G. J. 2001. Remotely sensed mesoscale oceanography and the distribution of</w:t>
      </w:r>
      <w:r w:rsidRPr="00796198">
        <w:rPr>
          <w:b/>
          <w:i/>
          <w:noProof/>
        </w:rPr>
        <w:t xml:space="preserve"> Illex argentinus</w:t>
      </w:r>
      <w:r>
        <w:rPr>
          <w:b/>
          <w:noProof/>
        </w:rPr>
        <w:t xml:space="preserve"> in the South Atlantic. Fisheries Oceanography, 10: 207-216.</w:t>
      </w:r>
      <w:bookmarkEnd w:id="69"/>
    </w:p>
    <w:p w:rsidR="00796198" w:rsidRDefault="00796198" w:rsidP="00796198">
      <w:pPr>
        <w:spacing w:after="0" w:line="240" w:lineRule="auto"/>
        <w:ind w:left="720" w:hanging="720"/>
        <w:rPr>
          <w:b/>
          <w:noProof/>
        </w:rPr>
      </w:pPr>
      <w:bookmarkStart w:id="70" w:name="_ENREF_71"/>
      <w:r>
        <w:rPr>
          <w:b/>
          <w:noProof/>
        </w:rPr>
        <w:t>Ward, P., Grant, S., Brandon, M., Siegel, V., Sushin, V., Loeb, V., and Griffiths, H. 2004. Mesozooplankton community structure in the Scotia Sea during the CCAMLR 2000 survey: January–February 2000. Deep Sea Research Part II: Topical Studies in Oceanography, 51: 1351-1367.</w:t>
      </w:r>
      <w:bookmarkEnd w:id="70"/>
    </w:p>
    <w:p w:rsidR="00796198" w:rsidRDefault="00796198" w:rsidP="00796198">
      <w:pPr>
        <w:spacing w:after="0" w:line="240" w:lineRule="auto"/>
        <w:ind w:left="720" w:hanging="720"/>
        <w:rPr>
          <w:b/>
          <w:noProof/>
        </w:rPr>
      </w:pPr>
      <w:bookmarkStart w:id="71" w:name="_ENREF_72"/>
      <w:r>
        <w:rPr>
          <w:b/>
          <w:noProof/>
        </w:rPr>
        <w:t>Watkins, J. L., Hewitt, R., Naganobu, M., and Sushin, V. 2004. The CCAMLR 2000 Survey: a multinational, multi-ship biological oceanography survey of the Atlantic sector of the Southern Ocean. Deep Sea Research Part II: Topical Studies in Oceanography, 51: 1205-1213.</w:t>
      </w:r>
      <w:bookmarkEnd w:id="71"/>
    </w:p>
    <w:p w:rsidR="00796198" w:rsidRDefault="00796198" w:rsidP="00796198">
      <w:pPr>
        <w:spacing w:after="0" w:line="240" w:lineRule="auto"/>
        <w:ind w:left="720" w:hanging="720"/>
        <w:rPr>
          <w:b/>
          <w:noProof/>
        </w:rPr>
      </w:pPr>
      <w:bookmarkStart w:id="72" w:name="_ENREF_73"/>
      <w:r>
        <w:rPr>
          <w:b/>
          <w:noProof/>
        </w:rPr>
        <w:t>Watters, G. M., Hill, S. L., Hinke, J. T., Matthews, J., and Reid, K. 2013. Decision-making for ecosystem-based management: evaluating options for a krill fishery with an ecosystem dynamics model. Ecological Applications, 23: 710-725.</w:t>
      </w:r>
      <w:bookmarkEnd w:id="72"/>
    </w:p>
    <w:p w:rsidR="00796198" w:rsidRDefault="00796198" w:rsidP="00796198">
      <w:pPr>
        <w:spacing w:after="0" w:line="240" w:lineRule="auto"/>
        <w:ind w:left="720" w:hanging="720"/>
        <w:rPr>
          <w:b/>
          <w:noProof/>
        </w:rPr>
      </w:pPr>
      <w:bookmarkStart w:id="73" w:name="_ENREF_74"/>
      <w:r>
        <w:rPr>
          <w:b/>
          <w:noProof/>
        </w:rPr>
        <w:t>Whitehouse, M. J., Priddle, J., and Symon, C. 1996. Seasonal and annual change in seawater temperature, salinity, nutrient and chlorophyll a distributions around South Georgia, South Atlantic. Deep Sea Research Part I: Oceanographic Research Papers, 43: 425-443.</w:t>
      </w:r>
      <w:bookmarkEnd w:id="73"/>
    </w:p>
    <w:p w:rsidR="00796198" w:rsidRDefault="00796198" w:rsidP="00796198">
      <w:pPr>
        <w:spacing w:after="0" w:line="240" w:lineRule="auto"/>
        <w:ind w:left="720" w:hanging="720"/>
        <w:rPr>
          <w:b/>
          <w:noProof/>
        </w:rPr>
      </w:pPr>
      <w:bookmarkStart w:id="74" w:name="_ENREF_75"/>
      <w:r>
        <w:rPr>
          <w:b/>
          <w:noProof/>
        </w:rPr>
        <w:t>Whitehouse, M. J., Atkinson, A., Ward, P., Korb, R. E., Rothery, P., and Fielding, S. 2009. Role of krill versus bottom-up factors in controlling phytoplankton biomass in the northern Antarctic waters of South Georgia. Marine Ecology Progress Series, 393: 69-82.</w:t>
      </w:r>
      <w:bookmarkEnd w:id="74"/>
    </w:p>
    <w:p w:rsidR="00796198" w:rsidRDefault="00796198" w:rsidP="00796198">
      <w:pPr>
        <w:spacing w:after="0" w:line="240" w:lineRule="auto"/>
        <w:ind w:left="720" w:hanging="720"/>
        <w:rPr>
          <w:b/>
          <w:noProof/>
        </w:rPr>
      </w:pPr>
      <w:bookmarkStart w:id="75" w:name="_ENREF_76"/>
      <w:r>
        <w:rPr>
          <w:b/>
          <w:noProof/>
        </w:rPr>
        <w:t>Wood, S. N. 2006. Generalized Additive Models: An Introduction with R</w:t>
      </w:r>
      <w:r w:rsidRPr="00796198">
        <w:rPr>
          <w:b/>
          <w:i/>
          <w:noProof/>
        </w:rPr>
        <w:t xml:space="preserve">, </w:t>
      </w:r>
      <w:r>
        <w:rPr>
          <w:b/>
          <w:noProof/>
        </w:rPr>
        <w:t>Chapman and Hall/CRC, Boca Raton, USA.</w:t>
      </w:r>
      <w:bookmarkEnd w:id="75"/>
    </w:p>
    <w:p w:rsidR="00796198" w:rsidRDefault="00796198" w:rsidP="00796198">
      <w:pPr>
        <w:spacing w:after="0" w:line="240" w:lineRule="auto"/>
        <w:ind w:left="720" w:hanging="720"/>
        <w:rPr>
          <w:b/>
          <w:noProof/>
        </w:rPr>
      </w:pPr>
      <w:bookmarkStart w:id="76" w:name="_ENREF_77"/>
      <w:r>
        <w:rPr>
          <w:b/>
          <w:noProof/>
        </w:rPr>
        <w:t>Young, E. F., Thorpe, S. E., Banglawala, N., and Murphy, E. J. 2014. Variability in transport pathways on and around the South Georgia shelf, Southern Ocean: Implications for recruitment and retention. Journal of Geophysical Research-Oceans, 119: 241-252.</w:t>
      </w:r>
      <w:bookmarkEnd w:id="76"/>
    </w:p>
    <w:p w:rsidR="00796198" w:rsidRDefault="00796198" w:rsidP="00796198">
      <w:pPr>
        <w:spacing w:line="240" w:lineRule="auto"/>
        <w:ind w:left="720" w:hanging="720"/>
        <w:rPr>
          <w:b/>
          <w:noProof/>
        </w:rPr>
      </w:pPr>
      <w:bookmarkStart w:id="77" w:name="_ENREF_78"/>
      <w:r>
        <w:rPr>
          <w:b/>
          <w:noProof/>
        </w:rPr>
        <w:t>Zuur, A. F., Ieno, E. N., Walker, N. J., Saveliev, A. A., and Smith, G. M. 2009. Mixed Effects Models and Extensions in Ecology with R</w:t>
      </w:r>
      <w:r w:rsidRPr="00796198">
        <w:rPr>
          <w:b/>
          <w:i/>
          <w:noProof/>
        </w:rPr>
        <w:t xml:space="preserve">, </w:t>
      </w:r>
      <w:r>
        <w:rPr>
          <w:b/>
          <w:noProof/>
        </w:rPr>
        <w:t>Springer, New York.</w:t>
      </w:r>
      <w:bookmarkEnd w:id="77"/>
    </w:p>
    <w:p w:rsidR="00796198" w:rsidRDefault="00796198" w:rsidP="00796198">
      <w:pPr>
        <w:spacing w:line="240" w:lineRule="auto"/>
        <w:rPr>
          <w:b/>
          <w:noProof/>
        </w:rPr>
      </w:pPr>
    </w:p>
    <w:p w:rsidR="001B6C19" w:rsidRDefault="002854AF" w:rsidP="001B6C19">
      <w:pPr>
        <w:spacing w:line="360" w:lineRule="auto"/>
        <w:rPr>
          <w:b/>
        </w:rPr>
      </w:pPr>
      <w:r w:rsidRPr="00AD1B9B">
        <w:rPr>
          <w:b/>
        </w:rPr>
        <w:fldChar w:fldCharType="end"/>
      </w:r>
    </w:p>
    <w:p w:rsidR="003671A0" w:rsidRDefault="003671A0">
      <w:pPr>
        <w:spacing w:after="0" w:line="240" w:lineRule="auto"/>
        <w:rPr>
          <w:b/>
        </w:rPr>
      </w:pPr>
      <w:r>
        <w:rPr>
          <w:b/>
        </w:rPr>
        <w:br w:type="page"/>
      </w:r>
    </w:p>
    <w:p w:rsidR="001B6C19" w:rsidRPr="001B6C19" w:rsidRDefault="003671A0" w:rsidP="001B6C19">
      <w:pPr>
        <w:spacing w:line="360" w:lineRule="auto"/>
        <w:rPr>
          <w:b/>
        </w:rPr>
      </w:pPr>
      <w:r>
        <w:rPr>
          <w:b/>
        </w:rPr>
        <w:lastRenderedPageBreak/>
        <w:t>TABLES</w:t>
      </w:r>
    </w:p>
    <w:p w:rsidR="003671A0" w:rsidRDefault="007C6E90" w:rsidP="00C07CE2">
      <w:pPr>
        <w:spacing w:line="360" w:lineRule="auto"/>
      </w:pPr>
      <w:proofErr w:type="gramStart"/>
      <w:r w:rsidRPr="007C6E90">
        <w:t>Table 1.</w:t>
      </w:r>
      <w:proofErr w:type="gramEnd"/>
      <w:r w:rsidRPr="007C6E90">
        <w:t xml:space="preserve"> Details of the environmental variables included in the models.</w:t>
      </w:r>
      <w:r w:rsidR="00D51E5A">
        <w:t xml:space="preserve"> </w:t>
      </w:r>
    </w:p>
    <w:tbl>
      <w:tblPr>
        <w:tblW w:w="9072" w:type="dxa"/>
        <w:tblBorders>
          <w:top w:val="single" w:sz="4" w:space="0" w:color="auto"/>
          <w:bottom w:val="single" w:sz="4" w:space="0" w:color="auto"/>
        </w:tblBorders>
        <w:tblLayout w:type="fixed"/>
        <w:tblLook w:val="04A0"/>
      </w:tblPr>
      <w:tblGrid>
        <w:gridCol w:w="2518"/>
        <w:gridCol w:w="884"/>
        <w:gridCol w:w="851"/>
        <w:gridCol w:w="1701"/>
        <w:gridCol w:w="992"/>
        <w:gridCol w:w="2126"/>
      </w:tblGrid>
      <w:tr w:rsidR="00103A7C" w:rsidRPr="00732E09" w:rsidTr="00103A7C">
        <w:tc>
          <w:tcPr>
            <w:tcW w:w="2518" w:type="dxa"/>
            <w:tcBorders>
              <w:top w:val="single" w:sz="4" w:space="0" w:color="auto"/>
              <w:bottom w:val="single" w:sz="4" w:space="0" w:color="auto"/>
            </w:tcBorders>
          </w:tcPr>
          <w:p w:rsidR="00103A7C" w:rsidRPr="00E33B8C" w:rsidRDefault="00103A7C" w:rsidP="001667AE">
            <w:pPr>
              <w:rPr>
                <w:b/>
                <w:color w:val="000000"/>
                <w:sz w:val="18"/>
                <w:szCs w:val="18"/>
              </w:rPr>
            </w:pPr>
          </w:p>
        </w:tc>
        <w:tc>
          <w:tcPr>
            <w:tcW w:w="884" w:type="dxa"/>
            <w:tcBorders>
              <w:top w:val="single" w:sz="4" w:space="0" w:color="auto"/>
              <w:bottom w:val="single" w:sz="4" w:space="0" w:color="auto"/>
            </w:tcBorders>
          </w:tcPr>
          <w:p w:rsidR="00103A7C" w:rsidRPr="0090211E" w:rsidRDefault="00103A7C" w:rsidP="001667AE">
            <w:pPr>
              <w:rPr>
                <w:color w:val="000000"/>
                <w:sz w:val="18"/>
                <w:szCs w:val="18"/>
              </w:rPr>
            </w:pPr>
            <w:r w:rsidRPr="0090211E">
              <w:rPr>
                <w:color w:val="000000"/>
                <w:sz w:val="18"/>
                <w:szCs w:val="18"/>
              </w:rPr>
              <w:t>Variable name</w:t>
            </w:r>
          </w:p>
        </w:tc>
        <w:tc>
          <w:tcPr>
            <w:tcW w:w="851" w:type="dxa"/>
            <w:tcBorders>
              <w:top w:val="single" w:sz="4" w:space="0" w:color="auto"/>
              <w:bottom w:val="single" w:sz="4" w:space="0" w:color="auto"/>
            </w:tcBorders>
          </w:tcPr>
          <w:p w:rsidR="00103A7C" w:rsidRPr="0090211E" w:rsidRDefault="00103A7C" w:rsidP="001667AE">
            <w:pPr>
              <w:rPr>
                <w:color w:val="000000"/>
                <w:sz w:val="18"/>
                <w:szCs w:val="18"/>
              </w:rPr>
            </w:pPr>
            <w:r w:rsidRPr="0090211E">
              <w:rPr>
                <w:color w:val="000000"/>
                <w:sz w:val="18"/>
                <w:szCs w:val="18"/>
              </w:rPr>
              <w:t>Units</w:t>
            </w:r>
          </w:p>
        </w:tc>
        <w:tc>
          <w:tcPr>
            <w:tcW w:w="1701" w:type="dxa"/>
            <w:tcBorders>
              <w:top w:val="single" w:sz="4" w:space="0" w:color="auto"/>
              <w:bottom w:val="single" w:sz="4" w:space="0" w:color="auto"/>
            </w:tcBorders>
          </w:tcPr>
          <w:p w:rsidR="00103A7C" w:rsidRPr="0090211E" w:rsidRDefault="00103A7C" w:rsidP="001667AE">
            <w:pPr>
              <w:rPr>
                <w:color w:val="000000"/>
                <w:sz w:val="18"/>
                <w:szCs w:val="18"/>
              </w:rPr>
            </w:pPr>
            <w:r w:rsidRPr="0090211E">
              <w:rPr>
                <w:color w:val="000000"/>
                <w:sz w:val="18"/>
                <w:szCs w:val="18"/>
              </w:rPr>
              <w:t>Spatial resolution</w:t>
            </w:r>
          </w:p>
        </w:tc>
        <w:tc>
          <w:tcPr>
            <w:tcW w:w="992" w:type="dxa"/>
            <w:tcBorders>
              <w:top w:val="single" w:sz="4" w:space="0" w:color="auto"/>
              <w:bottom w:val="single" w:sz="4" w:space="0" w:color="auto"/>
            </w:tcBorders>
          </w:tcPr>
          <w:p w:rsidR="00103A7C" w:rsidRPr="0090211E" w:rsidRDefault="00103A7C" w:rsidP="001667AE">
            <w:pPr>
              <w:rPr>
                <w:color w:val="000000"/>
                <w:sz w:val="18"/>
                <w:szCs w:val="18"/>
              </w:rPr>
            </w:pPr>
            <w:r w:rsidRPr="0090211E">
              <w:rPr>
                <w:color w:val="000000"/>
                <w:sz w:val="18"/>
                <w:szCs w:val="18"/>
              </w:rPr>
              <w:t>Temporal resolution</w:t>
            </w:r>
          </w:p>
        </w:tc>
        <w:tc>
          <w:tcPr>
            <w:tcW w:w="2126" w:type="dxa"/>
            <w:tcBorders>
              <w:top w:val="single" w:sz="4" w:space="0" w:color="auto"/>
              <w:bottom w:val="single" w:sz="4" w:space="0" w:color="auto"/>
            </w:tcBorders>
          </w:tcPr>
          <w:p w:rsidR="00103A7C" w:rsidRPr="0090211E" w:rsidRDefault="00103A7C" w:rsidP="001667AE">
            <w:pPr>
              <w:rPr>
                <w:color w:val="000000"/>
                <w:sz w:val="18"/>
                <w:szCs w:val="18"/>
              </w:rPr>
            </w:pPr>
            <w:r>
              <w:rPr>
                <w:color w:val="000000"/>
                <w:sz w:val="18"/>
                <w:szCs w:val="18"/>
              </w:rPr>
              <w:t>Source</w:t>
            </w:r>
            <w:r w:rsidR="000E55D2">
              <w:rPr>
                <w:color w:val="000000"/>
                <w:sz w:val="18"/>
                <w:szCs w:val="18"/>
              </w:rPr>
              <w:t xml:space="preserve"> </w:t>
            </w:r>
            <w:r w:rsidR="000E55D2">
              <w:rPr>
                <w:color w:val="000000"/>
                <w:sz w:val="18"/>
                <w:szCs w:val="18"/>
                <w:vertAlign w:val="superscript"/>
              </w:rPr>
              <w:t>2.</w:t>
            </w:r>
          </w:p>
        </w:tc>
      </w:tr>
      <w:tr w:rsidR="00103A7C" w:rsidRPr="00972762" w:rsidTr="00103A7C">
        <w:tc>
          <w:tcPr>
            <w:tcW w:w="2518" w:type="dxa"/>
            <w:tcBorders>
              <w:top w:val="single" w:sz="4" w:space="0" w:color="auto"/>
              <w:bottom w:val="nil"/>
            </w:tcBorders>
          </w:tcPr>
          <w:p w:rsidR="00103A7C" w:rsidRPr="00972762" w:rsidRDefault="00103A7C" w:rsidP="001667AE">
            <w:pPr>
              <w:rPr>
                <w:b/>
                <w:i/>
                <w:color w:val="000000"/>
                <w:sz w:val="18"/>
                <w:szCs w:val="18"/>
              </w:rPr>
            </w:pPr>
            <w:r w:rsidRPr="00972762">
              <w:rPr>
                <w:b/>
                <w:i/>
                <w:color w:val="000000"/>
                <w:sz w:val="18"/>
                <w:szCs w:val="18"/>
              </w:rPr>
              <w:t xml:space="preserve">Static </w:t>
            </w:r>
          </w:p>
        </w:tc>
        <w:tc>
          <w:tcPr>
            <w:tcW w:w="884" w:type="dxa"/>
            <w:tcBorders>
              <w:top w:val="single" w:sz="4" w:space="0" w:color="auto"/>
              <w:bottom w:val="nil"/>
            </w:tcBorders>
          </w:tcPr>
          <w:p w:rsidR="00103A7C" w:rsidRPr="00972762" w:rsidRDefault="00103A7C" w:rsidP="001667AE">
            <w:pPr>
              <w:rPr>
                <w:b/>
                <w:i/>
                <w:color w:val="000000"/>
                <w:sz w:val="18"/>
                <w:szCs w:val="18"/>
              </w:rPr>
            </w:pPr>
          </w:p>
        </w:tc>
        <w:tc>
          <w:tcPr>
            <w:tcW w:w="851" w:type="dxa"/>
            <w:tcBorders>
              <w:top w:val="single" w:sz="4" w:space="0" w:color="auto"/>
              <w:bottom w:val="nil"/>
            </w:tcBorders>
          </w:tcPr>
          <w:p w:rsidR="00103A7C" w:rsidRPr="00972762" w:rsidRDefault="00103A7C" w:rsidP="001667AE">
            <w:pPr>
              <w:rPr>
                <w:b/>
                <w:i/>
                <w:color w:val="000000"/>
                <w:sz w:val="18"/>
                <w:szCs w:val="18"/>
              </w:rPr>
            </w:pPr>
          </w:p>
        </w:tc>
        <w:tc>
          <w:tcPr>
            <w:tcW w:w="1701" w:type="dxa"/>
            <w:tcBorders>
              <w:top w:val="single" w:sz="4" w:space="0" w:color="auto"/>
              <w:bottom w:val="nil"/>
            </w:tcBorders>
          </w:tcPr>
          <w:p w:rsidR="00103A7C" w:rsidRPr="00972762" w:rsidRDefault="00103A7C" w:rsidP="001667AE">
            <w:pPr>
              <w:rPr>
                <w:b/>
                <w:i/>
                <w:color w:val="000000"/>
                <w:sz w:val="18"/>
                <w:szCs w:val="18"/>
              </w:rPr>
            </w:pPr>
          </w:p>
        </w:tc>
        <w:tc>
          <w:tcPr>
            <w:tcW w:w="992" w:type="dxa"/>
            <w:tcBorders>
              <w:top w:val="single" w:sz="4" w:space="0" w:color="auto"/>
              <w:bottom w:val="nil"/>
            </w:tcBorders>
          </w:tcPr>
          <w:p w:rsidR="00103A7C" w:rsidRPr="00972762" w:rsidRDefault="00103A7C" w:rsidP="001667AE">
            <w:pPr>
              <w:rPr>
                <w:b/>
                <w:i/>
                <w:color w:val="000000"/>
                <w:sz w:val="18"/>
                <w:szCs w:val="18"/>
              </w:rPr>
            </w:pPr>
          </w:p>
        </w:tc>
        <w:tc>
          <w:tcPr>
            <w:tcW w:w="2126" w:type="dxa"/>
            <w:tcBorders>
              <w:top w:val="single" w:sz="4" w:space="0" w:color="auto"/>
              <w:bottom w:val="nil"/>
            </w:tcBorders>
          </w:tcPr>
          <w:p w:rsidR="00103A7C" w:rsidRPr="00972762" w:rsidRDefault="00103A7C" w:rsidP="001667AE">
            <w:pPr>
              <w:rPr>
                <w:b/>
                <w:i/>
                <w:color w:val="000000"/>
                <w:sz w:val="18"/>
                <w:szCs w:val="18"/>
              </w:rPr>
            </w:pPr>
          </w:p>
        </w:tc>
      </w:tr>
      <w:tr w:rsidR="00103A7C" w:rsidRPr="00732E09" w:rsidTr="00103A7C">
        <w:tc>
          <w:tcPr>
            <w:tcW w:w="2518" w:type="dxa"/>
            <w:tcBorders>
              <w:top w:val="nil"/>
            </w:tcBorders>
          </w:tcPr>
          <w:p w:rsidR="00103A7C" w:rsidRPr="00E33B8C" w:rsidRDefault="00103A7C" w:rsidP="001667AE">
            <w:pPr>
              <w:rPr>
                <w:color w:val="000000"/>
                <w:sz w:val="18"/>
                <w:szCs w:val="18"/>
              </w:rPr>
            </w:pPr>
            <w:r w:rsidRPr="00E33B8C">
              <w:rPr>
                <w:color w:val="000000"/>
                <w:sz w:val="18"/>
                <w:szCs w:val="18"/>
              </w:rPr>
              <w:t>Depth</w:t>
            </w:r>
          </w:p>
        </w:tc>
        <w:tc>
          <w:tcPr>
            <w:tcW w:w="884" w:type="dxa"/>
            <w:tcBorders>
              <w:top w:val="nil"/>
            </w:tcBorders>
          </w:tcPr>
          <w:p w:rsidR="00103A7C" w:rsidRPr="00E33B8C" w:rsidRDefault="00103A7C" w:rsidP="001667AE">
            <w:pPr>
              <w:rPr>
                <w:color w:val="000000"/>
                <w:sz w:val="18"/>
                <w:szCs w:val="18"/>
              </w:rPr>
            </w:pPr>
            <w:r w:rsidRPr="00E33B8C">
              <w:rPr>
                <w:color w:val="000000"/>
                <w:sz w:val="18"/>
                <w:szCs w:val="18"/>
              </w:rPr>
              <w:t>Depth</w:t>
            </w:r>
          </w:p>
        </w:tc>
        <w:tc>
          <w:tcPr>
            <w:tcW w:w="851" w:type="dxa"/>
            <w:tcBorders>
              <w:top w:val="nil"/>
            </w:tcBorders>
          </w:tcPr>
          <w:p w:rsidR="00103A7C" w:rsidRPr="00E33B8C" w:rsidRDefault="00103A7C" w:rsidP="001667AE">
            <w:pPr>
              <w:rPr>
                <w:color w:val="000000"/>
                <w:sz w:val="18"/>
                <w:szCs w:val="18"/>
              </w:rPr>
            </w:pPr>
            <w:r w:rsidRPr="00E33B8C">
              <w:rPr>
                <w:color w:val="000000"/>
                <w:sz w:val="18"/>
                <w:szCs w:val="18"/>
              </w:rPr>
              <w:t>m</w:t>
            </w:r>
          </w:p>
        </w:tc>
        <w:tc>
          <w:tcPr>
            <w:tcW w:w="1701" w:type="dxa"/>
            <w:tcBorders>
              <w:top w:val="nil"/>
            </w:tcBorders>
          </w:tcPr>
          <w:p w:rsidR="00103A7C" w:rsidRPr="00E33B8C" w:rsidRDefault="00103A7C" w:rsidP="001667AE">
            <w:pPr>
              <w:rPr>
                <w:color w:val="000000"/>
                <w:sz w:val="18"/>
                <w:szCs w:val="18"/>
              </w:rPr>
            </w:pPr>
            <w:r>
              <w:rPr>
                <w:color w:val="000000"/>
                <w:sz w:val="18"/>
                <w:szCs w:val="18"/>
              </w:rPr>
              <w:t>1 arc minute</w:t>
            </w:r>
          </w:p>
        </w:tc>
        <w:tc>
          <w:tcPr>
            <w:tcW w:w="992" w:type="dxa"/>
            <w:tcBorders>
              <w:top w:val="nil"/>
            </w:tcBorders>
          </w:tcPr>
          <w:p w:rsidR="00103A7C" w:rsidRPr="00E33B8C" w:rsidRDefault="00103A7C" w:rsidP="001667AE">
            <w:pPr>
              <w:rPr>
                <w:color w:val="000000"/>
                <w:sz w:val="18"/>
                <w:szCs w:val="18"/>
              </w:rPr>
            </w:pPr>
            <w:r w:rsidRPr="00E33B8C">
              <w:rPr>
                <w:color w:val="000000"/>
                <w:sz w:val="18"/>
                <w:szCs w:val="18"/>
              </w:rPr>
              <w:t>-</w:t>
            </w:r>
          </w:p>
        </w:tc>
        <w:tc>
          <w:tcPr>
            <w:tcW w:w="2126" w:type="dxa"/>
            <w:tcBorders>
              <w:top w:val="nil"/>
            </w:tcBorders>
          </w:tcPr>
          <w:p w:rsidR="00103A7C" w:rsidRPr="00E33B8C" w:rsidRDefault="006031AF" w:rsidP="001667AE">
            <w:pPr>
              <w:rPr>
                <w:color w:val="000000"/>
                <w:sz w:val="18"/>
                <w:szCs w:val="18"/>
              </w:rPr>
            </w:pPr>
            <w:r>
              <w:rPr>
                <w:color w:val="000000"/>
                <w:sz w:val="18"/>
                <w:szCs w:val="18"/>
              </w:rPr>
              <w:t>GEBCO 1 minute grid</w:t>
            </w:r>
          </w:p>
        </w:tc>
      </w:tr>
      <w:tr w:rsidR="00103A7C" w:rsidRPr="00732E09" w:rsidTr="00103A7C">
        <w:tc>
          <w:tcPr>
            <w:tcW w:w="2518" w:type="dxa"/>
          </w:tcPr>
          <w:p w:rsidR="00103A7C" w:rsidRPr="00E33B8C" w:rsidRDefault="00103A7C" w:rsidP="001667AE">
            <w:pPr>
              <w:rPr>
                <w:color w:val="000000"/>
                <w:sz w:val="18"/>
                <w:szCs w:val="18"/>
              </w:rPr>
            </w:pPr>
            <w:r w:rsidRPr="00E33B8C">
              <w:rPr>
                <w:color w:val="000000"/>
                <w:sz w:val="18"/>
                <w:szCs w:val="18"/>
              </w:rPr>
              <w:t xml:space="preserve">Distance to the shelf break </w:t>
            </w:r>
          </w:p>
        </w:tc>
        <w:tc>
          <w:tcPr>
            <w:tcW w:w="884" w:type="dxa"/>
          </w:tcPr>
          <w:p w:rsidR="00103A7C" w:rsidRPr="00E33B8C" w:rsidRDefault="00103A7C" w:rsidP="001667AE">
            <w:pPr>
              <w:rPr>
                <w:color w:val="000000"/>
                <w:sz w:val="18"/>
                <w:szCs w:val="18"/>
              </w:rPr>
            </w:pPr>
            <w:r>
              <w:rPr>
                <w:color w:val="000000"/>
                <w:sz w:val="18"/>
                <w:szCs w:val="18"/>
              </w:rPr>
              <w:t>Break distance</w:t>
            </w:r>
          </w:p>
        </w:tc>
        <w:tc>
          <w:tcPr>
            <w:tcW w:w="851" w:type="dxa"/>
          </w:tcPr>
          <w:p w:rsidR="00103A7C" w:rsidRPr="00E33B8C" w:rsidRDefault="00103A7C" w:rsidP="001667AE">
            <w:pPr>
              <w:rPr>
                <w:color w:val="000000"/>
                <w:sz w:val="18"/>
                <w:szCs w:val="18"/>
              </w:rPr>
            </w:pPr>
            <w:r w:rsidRPr="00E33B8C">
              <w:rPr>
                <w:color w:val="000000"/>
                <w:sz w:val="18"/>
                <w:szCs w:val="18"/>
              </w:rPr>
              <w:t>km</w:t>
            </w:r>
          </w:p>
        </w:tc>
        <w:tc>
          <w:tcPr>
            <w:tcW w:w="1701" w:type="dxa"/>
          </w:tcPr>
          <w:p w:rsidR="00103A7C" w:rsidRPr="00E33B8C" w:rsidRDefault="00103A7C" w:rsidP="001667AE">
            <w:pPr>
              <w:rPr>
                <w:color w:val="000000"/>
                <w:sz w:val="18"/>
                <w:szCs w:val="18"/>
              </w:rPr>
            </w:pPr>
            <w:r>
              <w:rPr>
                <w:color w:val="000000"/>
                <w:sz w:val="18"/>
                <w:szCs w:val="18"/>
              </w:rPr>
              <w:t>1 arc minute</w:t>
            </w:r>
          </w:p>
        </w:tc>
        <w:tc>
          <w:tcPr>
            <w:tcW w:w="992" w:type="dxa"/>
          </w:tcPr>
          <w:p w:rsidR="00103A7C" w:rsidRPr="00E33B8C" w:rsidRDefault="00103A7C" w:rsidP="001667AE">
            <w:pPr>
              <w:rPr>
                <w:color w:val="000000"/>
                <w:sz w:val="18"/>
                <w:szCs w:val="18"/>
              </w:rPr>
            </w:pPr>
            <w:r w:rsidRPr="00E33B8C">
              <w:rPr>
                <w:color w:val="000000"/>
                <w:sz w:val="18"/>
                <w:szCs w:val="18"/>
              </w:rPr>
              <w:t>-</w:t>
            </w:r>
          </w:p>
        </w:tc>
        <w:tc>
          <w:tcPr>
            <w:tcW w:w="2126" w:type="dxa"/>
          </w:tcPr>
          <w:p w:rsidR="00000000" w:rsidRDefault="007008E4">
            <w:pPr>
              <w:rPr>
                <w:rFonts w:ascii="Times New Roman" w:eastAsia="Times New Roman" w:hAnsi="Times New Roman"/>
                <w:b/>
                <w:bCs/>
                <w:color w:val="000000"/>
                <w:kern w:val="36"/>
                <w:sz w:val="18"/>
                <w:szCs w:val="18"/>
              </w:rPr>
            </w:pPr>
            <w:r>
              <w:rPr>
                <w:color w:val="000000"/>
                <w:sz w:val="18"/>
                <w:szCs w:val="18"/>
              </w:rPr>
              <w:t>See Methods</w:t>
            </w:r>
          </w:p>
        </w:tc>
      </w:tr>
      <w:tr w:rsidR="00103A7C" w:rsidRPr="00972762" w:rsidTr="00103A7C">
        <w:tc>
          <w:tcPr>
            <w:tcW w:w="2518" w:type="dxa"/>
          </w:tcPr>
          <w:p w:rsidR="00103A7C" w:rsidRPr="00972762" w:rsidRDefault="00103A7C" w:rsidP="001667AE">
            <w:pPr>
              <w:rPr>
                <w:b/>
                <w:i/>
                <w:sz w:val="18"/>
                <w:szCs w:val="18"/>
              </w:rPr>
            </w:pPr>
            <w:r w:rsidRPr="00972762">
              <w:rPr>
                <w:b/>
                <w:i/>
                <w:sz w:val="18"/>
                <w:szCs w:val="18"/>
              </w:rPr>
              <w:t>Dynamic</w:t>
            </w:r>
          </w:p>
        </w:tc>
        <w:tc>
          <w:tcPr>
            <w:tcW w:w="884" w:type="dxa"/>
          </w:tcPr>
          <w:p w:rsidR="00103A7C" w:rsidRPr="00972762" w:rsidRDefault="00103A7C" w:rsidP="001667AE">
            <w:pPr>
              <w:rPr>
                <w:b/>
                <w:i/>
                <w:color w:val="000000"/>
                <w:sz w:val="18"/>
                <w:szCs w:val="18"/>
              </w:rPr>
            </w:pPr>
          </w:p>
        </w:tc>
        <w:tc>
          <w:tcPr>
            <w:tcW w:w="851" w:type="dxa"/>
          </w:tcPr>
          <w:p w:rsidR="00103A7C" w:rsidRPr="00972762" w:rsidRDefault="00103A7C" w:rsidP="001667AE">
            <w:pPr>
              <w:rPr>
                <w:b/>
                <w:i/>
                <w:color w:val="000000"/>
                <w:sz w:val="18"/>
                <w:szCs w:val="18"/>
              </w:rPr>
            </w:pPr>
          </w:p>
        </w:tc>
        <w:tc>
          <w:tcPr>
            <w:tcW w:w="1701" w:type="dxa"/>
          </w:tcPr>
          <w:p w:rsidR="00103A7C" w:rsidRPr="00972762" w:rsidRDefault="00103A7C" w:rsidP="001667AE">
            <w:pPr>
              <w:rPr>
                <w:b/>
                <w:i/>
                <w:color w:val="000000"/>
                <w:sz w:val="18"/>
                <w:szCs w:val="18"/>
              </w:rPr>
            </w:pPr>
          </w:p>
        </w:tc>
        <w:tc>
          <w:tcPr>
            <w:tcW w:w="992" w:type="dxa"/>
          </w:tcPr>
          <w:p w:rsidR="00103A7C" w:rsidRPr="00972762" w:rsidRDefault="00103A7C" w:rsidP="001667AE">
            <w:pPr>
              <w:rPr>
                <w:b/>
                <w:i/>
                <w:color w:val="000000"/>
                <w:sz w:val="18"/>
                <w:szCs w:val="18"/>
              </w:rPr>
            </w:pPr>
          </w:p>
        </w:tc>
        <w:tc>
          <w:tcPr>
            <w:tcW w:w="2126" w:type="dxa"/>
          </w:tcPr>
          <w:p w:rsidR="00103A7C" w:rsidRPr="00972762" w:rsidRDefault="00103A7C" w:rsidP="001667AE">
            <w:pPr>
              <w:rPr>
                <w:b/>
                <w:i/>
                <w:color w:val="000000"/>
                <w:sz w:val="18"/>
                <w:szCs w:val="18"/>
              </w:rPr>
            </w:pPr>
          </w:p>
        </w:tc>
      </w:tr>
      <w:tr w:rsidR="00103A7C" w:rsidRPr="00732E09" w:rsidTr="00103A7C">
        <w:tc>
          <w:tcPr>
            <w:tcW w:w="2518" w:type="dxa"/>
          </w:tcPr>
          <w:p w:rsidR="00103A7C" w:rsidRPr="0035413B" w:rsidRDefault="00103A7C" w:rsidP="001667AE">
            <w:pPr>
              <w:rPr>
                <w:color w:val="000000"/>
                <w:sz w:val="18"/>
                <w:szCs w:val="18"/>
              </w:rPr>
            </w:pPr>
            <w:proofErr w:type="gramStart"/>
            <w:r w:rsidRPr="00E33B8C">
              <w:rPr>
                <w:sz w:val="18"/>
                <w:szCs w:val="18"/>
              </w:rPr>
              <w:t xml:space="preserve">Chlorophyll  </w:t>
            </w:r>
            <w:r w:rsidRPr="00E33B8C">
              <w:rPr>
                <w:i/>
                <w:sz w:val="18"/>
                <w:szCs w:val="18"/>
              </w:rPr>
              <w:t>a</w:t>
            </w:r>
            <w:proofErr w:type="gramEnd"/>
            <w:r>
              <w:rPr>
                <w:sz w:val="18"/>
                <w:szCs w:val="18"/>
              </w:rPr>
              <w:t xml:space="preserve"> </w:t>
            </w:r>
            <w:r w:rsidRPr="0035413B">
              <w:rPr>
                <w:color w:val="000000"/>
                <w:sz w:val="18"/>
                <w:szCs w:val="18"/>
                <w:vertAlign w:val="superscript"/>
              </w:rPr>
              <w:t>1.</w:t>
            </w:r>
          </w:p>
        </w:tc>
        <w:tc>
          <w:tcPr>
            <w:tcW w:w="884" w:type="dxa"/>
          </w:tcPr>
          <w:p w:rsidR="00103A7C" w:rsidRPr="00E33B8C" w:rsidRDefault="00103A7C" w:rsidP="001667AE">
            <w:pPr>
              <w:rPr>
                <w:color w:val="000000"/>
                <w:sz w:val="18"/>
                <w:szCs w:val="18"/>
              </w:rPr>
            </w:pPr>
            <w:proofErr w:type="spellStart"/>
            <w:r>
              <w:rPr>
                <w:color w:val="000000"/>
                <w:sz w:val="18"/>
                <w:szCs w:val="18"/>
              </w:rPr>
              <w:t>Chl</w:t>
            </w:r>
            <w:proofErr w:type="spellEnd"/>
          </w:p>
        </w:tc>
        <w:tc>
          <w:tcPr>
            <w:tcW w:w="851" w:type="dxa"/>
          </w:tcPr>
          <w:p w:rsidR="00103A7C" w:rsidRPr="00E33B8C" w:rsidRDefault="00103A7C" w:rsidP="001667AE">
            <w:pPr>
              <w:rPr>
                <w:color w:val="000000"/>
                <w:sz w:val="18"/>
                <w:szCs w:val="18"/>
              </w:rPr>
            </w:pPr>
            <w:r w:rsidRPr="00E33B8C">
              <w:rPr>
                <w:color w:val="000000"/>
                <w:sz w:val="18"/>
                <w:szCs w:val="18"/>
              </w:rPr>
              <w:t>mg m</w:t>
            </w:r>
            <w:r w:rsidRPr="00E33B8C">
              <w:rPr>
                <w:color w:val="000000"/>
                <w:sz w:val="18"/>
                <w:szCs w:val="18"/>
                <w:vertAlign w:val="superscript"/>
              </w:rPr>
              <w:t>-3</w:t>
            </w:r>
          </w:p>
        </w:tc>
        <w:tc>
          <w:tcPr>
            <w:tcW w:w="1701" w:type="dxa"/>
          </w:tcPr>
          <w:p w:rsidR="00103A7C" w:rsidRPr="00E33B8C" w:rsidRDefault="00103A7C" w:rsidP="009B52B5">
            <w:pPr>
              <w:rPr>
                <w:color w:val="000000"/>
                <w:sz w:val="18"/>
                <w:szCs w:val="18"/>
              </w:rPr>
            </w:pPr>
            <w:r>
              <w:rPr>
                <w:color w:val="000000"/>
                <w:sz w:val="18"/>
                <w:szCs w:val="18"/>
              </w:rPr>
              <w:t>9 km</w:t>
            </w:r>
          </w:p>
        </w:tc>
        <w:tc>
          <w:tcPr>
            <w:tcW w:w="992" w:type="dxa"/>
          </w:tcPr>
          <w:p w:rsidR="00103A7C" w:rsidRPr="00E33B8C" w:rsidRDefault="00103A7C" w:rsidP="00DB540A">
            <w:pPr>
              <w:rPr>
                <w:color w:val="000000"/>
                <w:sz w:val="18"/>
                <w:szCs w:val="18"/>
              </w:rPr>
            </w:pPr>
            <w:r>
              <w:rPr>
                <w:color w:val="000000"/>
                <w:sz w:val="18"/>
                <w:szCs w:val="18"/>
              </w:rPr>
              <w:t>Monthly</w:t>
            </w:r>
          </w:p>
        </w:tc>
        <w:tc>
          <w:tcPr>
            <w:tcW w:w="2126" w:type="dxa"/>
          </w:tcPr>
          <w:p w:rsidR="00103A7C" w:rsidRDefault="00852E26" w:rsidP="00DB540A">
            <w:pPr>
              <w:rPr>
                <w:color w:val="000000"/>
                <w:sz w:val="18"/>
                <w:szCs w:val="18"/>
              </w:rPr>
            </w:pPr>
            <w:proofErr w:type="spellStart"/>
            <w:r>
              <w:rPr>
                <w:color w:val="000000"/>
                <w:sz w:val="18"/>
                <w:szCs w:val="18"/>
              </w:rPr>
              <w:t>SeaWi</w:t>
            </w:r>
            <w:r w:rsidR="006031AF">
              <w:rPr>
                <w:color w:val="000000"/>
                <w:sz w:val="18"/>
                <w:szCs w:val="18"/>
              </w:rPr>
              <w:t>FS</w:t>
            </w:r>
            <w:proofErr w:type="spellEnd"/>
            <w:r w:rsidR="006031AF">
              <w:rPr>
                <w:color w:val="000000"/>
                <w:sz w:val="18"/>
                <w:szCs w:val="18"/>
              </w:rPr>
              <w:t xml:space="preserve"> Level 3</w:t>
            </w:r>
          </w:p>
        </w:tc>
      </w:tr>
      <w:tr w:rsidR="00103A7C" w:rsidRPr="00732E09" w:rsidTr="00103A7C">
        <w:tc>
          <w:tcPr>
            <w:tcW w:w="2518" w:type="dxa"/>
          </w:tcPr>
          <w:p w:rsidR="00103A7C" w:rsidRPr="00E33B8C" w:rsidRDefault="00103A7C" w:rsidP="001667AE">
            <w:pPr>
              <w:rPr>
                <w:color w:val="000000"/>
                <w:sz w:val="18"/>
                <w:szCs w:val="18"/>
              </w:rPr>
            </w:pPr>
            <w:r w:rsidRPr="00E33B8C">
              <w:rPr>
                <w:color w:val="000000"/>
                <w:sz w:val="18"/>
                <w:szCs w:val="18"/>
              </w:rPr>
              <w:t>Sea surface temperature</w:t>
            </w:r>
          </w:p>
        </w:tc>
        <w:tc>
          <w:tcPr>
            <w:tcW w:w="884" w:type="dxa"/>
          </w:tcPr>
          <w:p w:rsidR="00103A7C" w:rsidRPr="00E33B8C" w:rsidRDefault="00103A7C" w:rsidP="001667AE">
            <w:pPr>
              <w:rPr>
                <w:color w:val="000000"/>
                <w:sz w:val="18"/>
                <w:szCs w:val="18"/>
              </w:rPr>
            </w:pPr>
            <w:r w:rsidRPr="00E33B8C">
              <w:rPr>
                <w:color w:val="000000"/>
                <w:sz w:val="18"/>
                <w:szCs w:val="18"/>
              </w:rPr>
              <w:t>SST</w:t>
            </w:r>
          </w:p>
        </w:tc>
        <w:tc>
          <w:tcPr>
            <w:tcW w:w="851" w:type="dxa"/>
          </w:tcPr>
          <w:p w:rsidR="00103A7C" w:rsidRPr="00E33B8C" w:rsidRDefault="00103A7C" w:rsidP="001667AE">
            <w:pPr>
              <w:rPr>
                <w:color w:val="000000"/>
                <w:sz w:val="18"/>
                <w:szCs w:val="18"/>
              </w:rPr>
            </w:pPr>
            <w:r w:rsidRPr="00E33B8C">
              <w:rPr>
                <w:color w:val="000000"/>
                <w:sz w:val="18"/>
                <w:szCs w:val="18"/>
              </w:rPr>
              <w:t>°C</w:t>
            </w:r>
          </w:p>
        </w:tc>
        <w:tc>
          <w:tcPr>
            <w:tcW w:w="1701" w:type="dxa"/>
          </w:tcPr>
          <w:p w:rsidR="00103A7C" w:rsidRPr="00E33B8C" w:rsidRDefault="00103A7C" w:rsidP="001667AE">
            <w:pPr>
              <w:rPr>
                <w:color w:val="000000"/>
                <w:sz w:val="18"/>
                <w:szCs w:val="18"/>
              </w:rPr>
            </w:pPr>
            <w:r w:rsidRPr="00E33B8C">
              <w:rPr>
                <w:color w:val="000000"/>
                <w:sz w:val="18"/>
                <w:szCs w:val="18"/>
              </w:rPr>
              <w:t>4</w:t>
            </w:r>
            <w:r>
              <w:rPr>
                <w:color w:val="000000"/>
                <w:sz w:val="18"/>
                <w:szCs w:val="18"/>
              </w:rPr>
              <w:t xml:space="preserve"> </w:t>
            </w:r>
            <w:r w:rsidRPr="00E33B8C">
              <w:rPr>
                <w:color w:val="000000"/>
                <w:sz w:val="18"/>
                <w:szCs w:val="18"/>
              </w:rPr>
              <w:t>km</w:t>
            </w:r>
          </w:p>
        </w:tc>
        <w:tc>
          <w:tcPr>
            <w:tcW w:w="992" w:type="dxa"/>
          </w:tcPr>
          <w:p w:rsidR="00103A7C" w:rsidRPr="00E33B8C" w:rsidRDefault="00103A7C" w:rsidP="001667AE">
            <w:pPr>
              <w:rPr>
                <w:color w:val="000000"/>
                <w:sz w:val="18"/>
                <w:szCs w:val="18"/>
              </w:rPr>
            </w:pPr>
            <w:r>
              <w:rPr>
                <w:color w:val="000000"/>
                <w:sz w:val="18"/>
                <w:szCs w:val="18"/>
              </w:rPr>
              <w:t>Monthly</w:t>
            </w:r>
          </w:p>
        </w:tc>
        <w:tc>
          <w:tcPr>
            <w:tcW w:w="2126" w:type="dxa"/>
          </w:tcPr>
          <w:p w:rsidR="00103A7C" w:rsidRDefault="009D6D6A" w:rsidP="001667AE">
            <w:pPr>
              <w:rPr>
                <w:color w:val="000000"/>
                <w:sz w:val="18"/>
                <w:szCs w:val="18"/>
              </w:rPr>
            </w:pPr>
            <w:r>
              <w:rPr>
                <w:color w:val="000000"/>
                <w:sz w:val="18"/>
                <w:szCs w:val="18"/>
              </w:rPr>
              <w:t>AVHRR Pathfinder SST V5</w:t>
            </w:r>
          </w:p>
        </w:tc>
      </w:tr>
      <w:tr w:rsidR="00103A7C" w:rsidRPr="00732E09" w:rsidTr="00103A7C">
        <w:tc>
          <w:tcPr>
            <w:tcW w:w="2518" w:type="dxa"/>
          </w:tcPr>
          <w:p w:rsidR="00103A7C" w:rsidRPr="00E33B8C" w:rsidRDefault="00103A7C" w:rsidP="001667AE">
            <w:pPr>
              <w:rPr>
                <w:color w:val="000000"/>
                <w:sz w:val="18"/>
                <w:szCs w:val="18"/>
              </w:rPr>
            </w:pPr>
            <w:r w:rsidRPr="00E33B8C">
              <w:rPr>
                <w:color w:val="000000"/>
                <w:sz w:val="18"/>
                <w:szCs w:val="18"/>
              </w:rPr>
              <w:t>Sea level anomaly</w:t>
            </w:r>
          </w:p>
        </w:tc>
        <w:tc>
          <w:tcPr>
            <w:tcW w:w="884" w:type="dxa"/>
          </w:tcPr>
          <w:p w:rsidR="00103A7C" w:rsidRPr="00E33B8C" w:rsidRDefault="00103A7C" w:rsidP="001667AE">
            <w:pPr>
              <w:rPr>
                <w:color w:val="000000"/>
                <w:sz w:val="18"/>
                <w:szCs w:val="18"/>
              </w:rPr>
            </w:pPr>
            <w:r w:rsidRPr="00E33B8C">
              <w:rPr>
                <w:color w:val="000000"/>
                <w:sz w:val="18"/>
                <w:szCs w:val="18"/>
              </w:rPr>
              <w:t>SLA</w:t>
            </w:r>
          </w:p>
        </w:tc>
        <w:tc>
          <w:tcPr>
            <w:tcW w:w="851" w:type="dxa"/>
          </w:tcPr>
          <w:p w:rsidR="00103A7C" w:rsidRPr="00E33B8C" w:rsidRDefault="00103A7C" w:rsidP="001667AE">
            <w:pPr>
              <w:rPr>
                <w:color w:val="000000"/>
                <w:sz w:val="18"/>
                <w:szCs w:val="18"/>
              </w:rPr>
            </w:pPr>
            <w:r w:rsidRPr="00E33B8C">
              <w:rPr>
                <w:color w:val="000000"/>
                <w:sz w:val="18"/>
                <w:szCs w:val="18"/>
              </w:rPr>
              <w:t>cm</w:t>
            </w:r>
          </w:p>
        </w:tc>
        <w:tc>
          <w:tcPr>
            <w:tcW w:w="1701" w:type="dxa"/>
          </w:tcPr>
          <w:p w:rsidR="00103A7C" w:rsidRPr="00E33B8C" w:rsidRDefault="00103A7C" w:rsidP="001667AE">
            <w:pPr>
              <w:rPr>
                <w:color w:val="000000"/>
                <w:sz w:val="18"/>
                <w:szCs w:val="18"/>
              </w:rPr>
            </w:pPr>
            <w:r>
              <w:rPr>
                <w:color w:val="000000"/>
                <w:sz w:val="18"/>
                <w:szCs w:val="18"/>
              </w:rPr>
              <w:t>1/3</w:t>
            </w:r>
            <w:r w:rsidRPr="00E33B8C">
              <w:rPr>
                <w:color w:val="000000"/>
                <w:sz w:val="18"/>
                <w:szCs w:val="18"/>
              </w:rPr>
              <w:t>°</w:t>
            </w:r>
            <w:r>
              <w:rPr>
                <w:color w:val="000000"/>
                <w:sz w:val="18"/>
                <w:szCs w:val="18"/>
              </w:rPr>
              <w:t xml:space="preserve"> Mercator grid</w:t>
            </w:r>
          </w:p>
        </w:tc>
        <w:tc>
          <w:tcPr>
            <w:tcW w:w="992" w:type="dxa"/>
          </w:tcPr>
          <w:p w:rsidR="00103A7C" w:rsidRPr="00E33B8C" w:rsidRDefault="00103A7C" w:rsidP="001667AE">
            <w:pPr>
              <w:rPr>
                <w:color w:val="000000"/>
                <w:sz w:val="18"/>
                <w:szCs w:val="18"/>
              </w:rPr>
            </w:pPr>
            <w:r w:rsidRPr="00E33B8C">
              <w:rPr>
                <w:color w:val="000000"/>
                <w:sz w:val="18"/>
                <w:szCs w:val="18"/>
              </w:rPr>
              <w:t>Daily</w:t>
            </w:r>
          </w:p>
        </w:tc>
        <w:tc>
          <w:tcPr>
            <w:tcW w:w="2126" w:type="dxa"/>
          </w:tcPr>
          <w:p w:rsidR="00103A7C" w:rsidRPr="00E33B8C" w:rsidRDefault="009D6D6A" w:rsidP="001667AE">
            <w:pPr>
              <w:rPr>
                <w:color w:val="000000"/>
                <w:sz w:val="18"/>
                <w:szCs w:val="18"/>
              </w:rPr>
            </w:pPr>
            <w:proofErr w:type="spellStart"/>
            <w:r>
              <w:rPr>
                <w:color w:val="000000"/>
                <w:sz w:val="18"/>
                <w:szCs w:val="18"/>
              </w:rPr>
              <w:t>Aviso</w:t>
            </w:r>
            <w:proofErr w:type="spellEnd"/>
            <w:r>
              <w:rPr>
                <w:color w:val="000000"/>
                <w:sz w:val="18"/>
                <w:szCs w:val="18"/>
              </w:rPr>
              <w:t xml:space="preserve"> </w:t>
            </w:r>
            <w:proofErr w:type="spellStart"/>
            <w:r>
              <w:rPr>
                <w:color w:val="000000"/>
                <w:sz w:val="18"/>
                <w:szCs w:val="18"/>
              </w:rPr>
              <w:t>Ssalto</w:t>
            </w:r>
            <w:proofErr w:type="spellEnd"/>
            <w:r>
              <w:rPr>
                <w:color w:val="000000"/>
                <w:sz w:val="18"/>
                <w:szCs w:val="18"/>
              </w:rPr>
              <w:t>/</w:t>
            </w:r>
            <w:proofErr w:type="spellStart"/>
            <w:r>
              <w:rPr>
                <w:color w:val="000000"/>
                <w:sz w:val="18"/>
                <w:szCs w:val="18"/>
              </w:rPr>
              <w:t>Duacs</w:t>
            </w:r>
            <w:proofErr w:type="spellEnd"/>
          </w:p>
        </w:tc>
      </w:tr>
      <w:tr w:rsidR="00103A7C" w:rsidRPr="00732E09" w:rsidTr="00103A7C">
        <w:tc>
          <w:tcPr>
            <w:tcW w:w="2518" w:type="dxa"/>
          </w:tcPr>
          <w:p w:rsidR="00103A7C" w:rsidRPr="00E33B8C" w:rsidRDefault="00103A7C" w:rsidP="001667AE">
            <w:pPr>
              <w:rPr>
                <w:color w:val="000000"/>
                <w:sz w:val="18"/>
                <w:szCs w:val="18"/>
              </w:rPr>
            </w:pPr>
            <w:r w:rsidRPr="00E33B8C">
              <w:rPr>
                <w:color w:val="000000"/>
                <w:sz w:val="18"/>
                <w:szCs w:val="18"/>
              </w:rPr>
              <w:t>Abs</w:t>
            </w:r>
            <w:r>
              <w:rPr>
                <w:color w:val="000000"/>
                <w:sz w:val="18"/>
                <w:szCs w:val="18"/>
              </w:rPr>
              <w:t xml:space="preserve">olute surface </w:t>
            </w:r>
            <w:proofErr w:type="spellStart"/>
            <w:r>
              <w:rPr>
                <w:color w:val="000000"/>
                <w:sz w:val="18"/>
                <w:szCs w:val="18"/>
              </w:rPr>
              <w:t>geostrophic</w:t>
            </w:r>
            <w:proofErr w:type="spellEnd"/>
            <w:r>
              <w:rPr>
                <w:color w:val="000000"/>
                <w:sz w:val="18"/>
                <w:szCs w:val="18"/>
              </w:rPr>
              <w:t xml:space="preserve"> velocity </w:t>
            </w:r>
            <w:r w:rsidRPr="0035413B">
              <w:rPr>
                <w:color w:val="000000"/>
                <w:sz w:val="18"/>
                <w:szCs w:val="18"/>
                <w:vertAlign w:val="superscript"/>
              </w:rPr>
              <w:t>1.</w:t>
            </w:r>
          </w:p>
        </w:tc>
        <w:tc>
          <w:tcPr>
            <w:tcW w:w="884" w:type="dxa"/>
          </w:tcPr>
          <w:p w:rsidR="00103A7C" w:rsidRPr="00E33B8C" w:rsidRDefault="00103A7C" w:rsidP="001667AE">
            <w:pPr>
              <w:rPr>
                <w:color w:val="000000"/>
                <w:sz w:val="18"/>
                <w:szCs w:val="18"/>
              </w:rPr>
            </w:pPr>
            <w:r w:rsidRPr="00E33B8C">
              <w:rPr>
                <w:color w:val="000000"/>
                <w:sz w:val="18"/>
                <w:szCs w:val="18"/>
              </w:rPr>
              <w:t>Velocity</w:t>
            </w:r>
          </w:p>
        </w:tc>
        <w:tc>
          <w:tcPr>
            <w:tcW w:w="851" w:type="dxa"/>
          </w:tcPr>
          <w:p w:rsidR="00103A7C" w:rsidRPr="00E33B8C" w:rsidRDefault="00103A7C" w:rsidP="001667AE">
            <w:pPr>
              <w:rPr>
                <w:color w:val="000000"/>
                <w:sz w:val="18"/>
                <w:szCs w:val="18"/>
              </w:rPr>
            </w:pPr>
            <w:r w:rsidRPr="00E33B8C">
              <w:rPr>
                <w:color w:val="000000"/>
                <w:sz w:val="18"/>
                <w:szCs w:val="18"/>
              </w:rPr>
              <w:t>m s</w:t>
            </w:r>
            <w:r w:rsidRPr="00E33B8C">
              <w:rPr>
                <w:color w:val="000000"/>
                <w:sz w:val="18"/>
                <w:szCs w:val="18"/>
                <w:vertAlign w:val="superscript"/>
              </w:rPr>
              <w:t>-1</w:t>
            </w:r>
          </w:p>
        </w:tc>
        <w:tc>
          <w:tcPr>
            <w:tcW w:w="1701" w:type="dxa"/>
          </w:tcPr>
          <w:p w:rsidR="00103A7C" w:rsidRPr="00E33B8C" w:rsidRDefault="00103A7C" w:rsidP="001667AE">
            <w:pPr>
              <w:rPr>
                <w:color w:val="000000"/>
                <w:sz w:val="18"/>
                <w:szCs w:val="18"/>
              </w:rPr>
            </w:pPr>
            <w:r>
              <w:rPr>
                <w:color w:val="000000"/>
                <w:sz w:val="18"/>
                <w:szCs w:val="18"/>
              </w:rPr>
              <w:t>1/3</w:t>
            </w:r>
            <w:r w:rsidRPr="00E33B8C">
              <w:rPr>
                <w:color w:val="000000"/>
                <w:sz w:val="18"/>
                <w:szCs w:val="18"/>
              </w:rPr>
              <w:t>°</w:t>
            </w:r>
            <w:r>
              <w:rPr>
                <w:color w:val="000000"/>
                <w:sz w:val="18"/>
                <w:szCs w:val="18"/>
              </w:rPr>
              <w:t xml:space="preserve"> Mercator grid</w:t>
            </w:r>
          </w:p>
        </w:tc>
        <w:tc>
          <w:tcPr>
            <w:tcW w:w="992" w:type="dxa"/>
          </w:tcPr>
          <w:p w:rsidR="00103A7C" w:rsidRPr="00E33B8C" w:rsidRDefault="00103A7C" w:rsidP="001667AE">
            <w:pPr>
              <w:rPr>
                <w:color w:val="000000"/>
                <w:sz w:val="18"/>
                <w:szCs w:val="18"/>
              </w:rPr>
            </w:pPr>
            <w:r w:rsidRPr="00E33B8C">
              <w:rPr>
                <w:color w:val="000000"/>
                <w:sz w:val="18"/>
                <w:szCs w:val="18"/>
              </w:rPr>
              <w:t>Daily</w:t>
            </w:r>
          </w:p>
        </w:tc>
        <w:tc>
          <w:tcPr>
            <w:tcW w:w="2126" w:type="dxa"/>
          </w:tcPr>
          <w:p w:rsidR="00103A7C" w:rsidRPr="00E33B8C" w:rsidRDefault="00052C5C" w:rsidP="001667AE">
            <w:pPr>
              <w:rPr>
                <w:color w:val="000000"/>
                <w:sz w:val="18"/>
                <w:szCs w:val="18"/>
              </w:rPr>
            </w:pPr>
            <w:proofErr w:type="spellStart"/>
            <w:r>
              <w:rPr>
                <w:color w:val="000000"/>
                <w:sz w:val="18"/>
                <w:szCs w:val="18"/>
              </w:rPr>
              <w:t>Aviso</w:t>
            </w:r>
            <w:proofErr w:type="spellEnd"/>
            <w:r>
              <w:rPr>
                <w:color w:val="000000"/>
                <w:sz w:val="18"/>
                <w:szCs w:val="18"/>
              </w:rPr>
              <w:t xml:space="preserve"> </w:t>
            </w:r>
            <w:proofErr w:type="spellStart"/>
            <w:r>
              <w:rPr>
                <w:color w:val="000000"/>
                <w:sz w:val="18"/>
                <w:szCs w:val="18"/>
              </w:rPr>
              <w:t>Ssalto</w:t>
            </w:r>
            <w:proofErr w:type="spellEnd"/>
            <w:r>
              <w:rPr>
                <w:color w:val="000000"/>
                <w:sz w:val="18"/>
                <w:szCs w:val="18"/>
              </w:rPr>
              <w:t>/</w:t>
            </w:r>
            <w:proofErr w:type="spellStart"/>
            <w:r>
              <w:rPr>
                <w:color w:val="000000"/>
                <w:sz w:val="18"/>
                <w:szCs w:val="18"/>
              </w:rPr>
              <w:t>Duacs</w:t>
            </w:r>
            <w:proofErr w:type="spellEnd"/>
          </w:p>
        </w:tc>
      </w:tr>
      <w:tr w:rsidR="00103A7C" w:rsidRPr="00732E09" w:rsidTr="00103A7C">
        <w:tc>
          <w:tcPr>
            <w:tcW w:w="2518" w:type="dxa"/>
            <w:tcBorders>
              <w:bottom w:val="single" w:sz="4" w:space="0" w:color="auto"/>
            </w:tcBorders>
          </w:tcPr>
          <w:p w:rsidR="00103A7C" w:rsidRPr="00E33B8C" w:rsidRDefault="00103A7C" w:rsidP="001667AE">
            <w:pPr>
              <w:rPr>
                <w:color w:val="000000"/>
                <w:sz w:val="18"/>
                <w:szCs w:val="18"/>
              </w:rPr>
            </w:pPr>
            <w:r w:rsidRPr="00E33B8C">
              <w:rPr>
                <w:color w:val="000000"/>
                <w:sz w:val="18"/>
                <w:szCs w:val="18"/>
              </w:rPr>
              <w:t>Water mass</w:t>
            </w:r>
            <w:r>
              <w:rPr>
                <w:color w:val="000000"/>
                <w:sz w:val="18"/>
                <w:szCs w:val="18"/>
              </w:rPr>
              <w:t xml:space="preserve"> zone</w:t>
            </w:r>
          </w:p>
        </w:tc>
        <w:tc>
          <w:tcPr>
            <w:tcW w:w="884" w:type="dxa"/>
            <w:tcBorders>
              <w:bottom w:val="single" w:sz="4" w:space="0" w:color="auto"/>
            </w:tcBorders>
          </w:tcPr>
          <w:p w:rsidR="00103A7C" w:rsidRPr="00E33B8C" w:rsidRDefault="00103A7C" w:rsidP="001667AE">
            <w:pPr>
              <w:rPr>
                <w:color w:val="000000"/>
                <w:sz w:val="18"/>
                <w:szCs w:val="18"/>
              </w:rPr>
            </w:pPr>
            <w:r w:rsidRPr="00E33B8C">
              <w:rPr>
                <w:color w:val="000000"/>
                <w:sz w:val="18"/>
                <w:szCs w:val="18"/>
              </w:rPr>
              <w:t>Zone</w:t>
            </w:r>
          </w:p>
        </w:tc>
        <w:tc>
          <w:tcPr>
            <w:tcW w:w="851" w:type="dxa"/>
            <w:tcBorders>
              <w:bottom w:val="single" w:sz="4" w:space="0" w:color="auto"/>
            </w:tcBorders>
          </w:tcPr>
          <w:p w:rsidR="00103A7C" w:rsidRPr="00E33B8C" w:rsidRDefault="00103A7C" w:rsidP="001667AE">
            <w:pPr>
              <w:rPr>
                <w:color w:val="000000"/>
                <w:sz w:val="18"/>
                <w:szCs w:val="18"/>
              </w:rPr>
            </w:pPr>
            <w:r w:rsidRPr="00E33B8C">
              <w:rPr>
                <w:color w:val="000000"/>
                <w:sz w:val="18"/>
                <w:szCs w:val="18"/>
              </w:rPr>
              <w:t>-</w:t>
            </w:r>
          </w:p>
        </w:tc>
        <w:tc>
          <w:tcPr>
            <w:tcW w:w="1701" w:type="dxa"/>
            <w:tcBorders>
              <w:bottom w:val="single" w:sz="4" w:space="0" w:color="auto"/>
            </w:tcBorders>
          </w:tcPr>
          <w:p w:rsidR="00103A7C" w:rsidRPr="00E33B8C" w:rsidRDefault="00103A7C" w:rsidP="001667AE">
            <w:pPr>
              <w:rPr>
                <w:color w:val="000000"/>
                <w:sz w:val="18"/>
                <w:szCs w:val="18"/>
              </w:rPr>
            </w:pPr>
            <w:r>
              <w:rPr>
                <w:color w:val="000000"/>
                <w:sz w:val="18"/>
                <w:szCs w:val="18"/>
              </w:rPr>
              <w:t>1/3</w:t>
            </w:r>
            <w:r w:rsidRPr="00E33B8C">
              <w:rPr>
                <w:color w:val="000000"/>
                <w:sz w:val="18"/>
                <w:szCs w:val="18"/>
              </w:rPr>
              <w:t>°</w:t>
            </w:r>
            <w:r>
              <w:rPr>
                <w:color w:val="000000"/>
                <w:sz w:val="18"/>
                <w:szCs w:val="18"/>
              </w:rPr>
              <w:t xml:space="preserve"> Mercator grid</w:t>
            </w:r>
          </w:p>
        </w:tc>
        <w:tc>
          <w:tcPr>
            <w:tcW w:w="992" w:type="dxa"/>
            <w:tcBorders>
              <w:bottom w:val="single" w:sz="4" w:space="0" w:color="auto"/>
            </w:tcBorders>
          </w:tcPr>
          <w:p w:rsidR="00103A7C" w:rsidRPr="00E33B8C" w:rsidRDefault="00103A7C" w:rsidP="001667AE">
            <w:pPr>
              <w:rPr>
                <w:color w:val="000000"/>
                <w:sz w:val="18"/>
                <w:szCs w:val="18"/>
              </w:rPr>
            </w:pPr>
            <w:r w:rsidRPr="00E33B8C">
              <w:rPr>
                <w:color w:val="000000"/>
                <w:sz w:val="18"/>
                <w:szCs w:val="18"/>
              </w:rPr>
              <w:t>Daily</w:t>
            </w:r>
          </w:p>
        </w:tc>
        <w:tc>
          <w:tcPr>
            <w:tcW w:w="2126" w:type="dxa"/>
            <w:tcBorders>
              <w:bottom w:val="single" w:sz="4" w:space="0" w:color="auto"/>
            </w:tcBorders>
          </w:tcPr>
          <w:p w:rsidR="00000000" w:rsidRDefault="007008E4">
            <w:pPr>
              <w:rPr>
                <w:rFonts w:ascii="Times New Roman" w:eastAsia="Times New Roman" w:hAnsi="Times New Roman"/>
                <w:b/>
                <w:bCs/>
                <w:color w:val="000000"/>
                <w:kern w:val="36"/>
                <w:sz w:val="18"/>
                <w:szCs w:val="18"/>
              </w:rPr>
            </w:pPr>
            <w:r>
              <w:rPr>
                <w:color w:val="000000"/>
                <w:sz w:val="18"/>
                <w:szCs w:val="18"/>
              </w:rPr>
              <w:t>See Methods</w:t>
            </w:r>
            <w:bookmarkStart w:id="78" w:name="_GoBack"/>
            <w:bookmarkEnd w:id="78"/>
          </w:p>
        </w:tc>
      </w:tr>
      <w:tr w:rsidR="00052C5C" w:rsidRPr="00732E09" w:rsidTr="004A78AE">
        <w:tc>
          <w:tcPr>
            <w:tcW w:w="9072" w:type="dxa"/>
            <w:gridSpan w:val="6"/>
            <w:tcBorders>
              <w:top w:val="single" w:sz="4" w:space="0" w:color="auto"/>
              <w:bottom w:val="nil"/>
            </w:tcBorders>
          </w:tcPr>
          <w:p w:rsidR="00052C5C" w:rsidRDefault="00052C5C" w:rsidP="00103A7C">
            <w:pPr>
              <w:rPr>
                <w:color w:val="000000"/>
                <w:sz w:val="18"/>
                <w:szCs w:val="18"/>
              </w:rPr>
            </w:pPr>
            <w:r w:rsidRPr="0035413B">
              <w:rPr>
                <w:color w:val="000000"/>
                <w:sz w:val="18"/>
                <w:szCs w:val="18"/>
                <w:vertAlign w:val="superscript"/>
              </w:rPr>
              <w:t>1.</w:t>
            </w:r>
            <w:r>
              <w:rPr>
                <w:color w:val="000000"/>
              </w:rPr>
              <w:t xml:space="preserve"> </w:t>
            </w:r>
            <w:r w:rsidRPr="0035413B">
              <w:rPr>
                <w:color w:val="000000"/>
                <w:sz w:val="18"/>
                <w:szCs w:val="18"/>
              </w:rPr>
              <w:t>Log transformed before inclusion in analyses</w:t>
            </w:r>
          </w:p>
          <w:p w:rsidR="00052C5C" w:rsidRPr="00E33B8C" w:rsidRDefault="00052C5C" w:rsidP="001667AE">
            <w:pPr>
              <w:rPr>
                <w:color w:val="000000"/>
                <w:sz w:val="18"/>
                <w:szCs w:val="18"/>
              </w:rPr>
            </w:pPr>
            <w:r>
              <w:rPr>
                <w:color w:val="000000"/>
                <w:sz w:val="18"/>
                <w:szCs w:val="18"/>
                <w:vertAlign w:val="superscript"/>
              </w:rPr>
              <w:t>2</w:t>
            </w:r>
            <w:r w:rsidRPr="0035413B">
              <w:rPr>
                <w:color w:val="000000"/>
                <w:sz w:val="18"/>
                <w:szCs w:val="18"/>
                <w:vertAlign w:val="superscript"/>
              </w:rPr>
              <w:t>.</w:t>
            </w:r>
            <w:r>
              <w:rPr>
                <w:color w:val="000000"/>
              </w:rPr>
              <w:t xml:space="preserve"> </w:t>
            </w:r>
            <w:r>
              <w:rPr>
                <w:color w:val="000000"/>
                <w:sz w:val="18"/>
                <w:szCs w:val="18"/>
              </w:rPr>
              <w:t>See Acknowledgements for further details</w:t>
            </w:r>
          </w:p>
        </w:tc>
      </w:tr>
    </w:tbl>
    <w:p w:rsidR="0041682F" w:rsidRDefault="0041682F" w:rsidP="001B6C19">
      <w:pPr>
        <w:spacing w:line="360" w:lineRule="auto"/>
      </w:pPr>
    </w:p>
    <w:p w:rsidR="0041682F" w:rsidRDefault="0041682F">
      <w:pPr>
        <w:spacing w:after="0" w:line="240" w:lineRule="auto"/>
      </w:pPr>
      <w:r>
        <w:br w:type="page"/>
      </w:r>
    </w:p>
    <w:p w:rsidR="007C6E90" w:rsidRDefault="00E94679" w:rsidP="001B6C19">
      <w:pPr>
        <w:spacing w:line="360" w:lineRule="auto"/>
      </w:pPr>
      <w:proofErr w:type="gramStart"/>
      <w:r w:rsidRPr="00E94679">
        <w:lastRenderedPageBreak/>
        <w:t>Table 2.</w:t>
      </w:r>
      <w:proofErr w:type="gramEnd"/>
      <w:r w:rsidRPr="00E94679">
        <w:t xml:space="preserve"> </w:t>
      </w:r>
      <w:proofErr w:type="spellStart"/>
      <w:proofErr w:type="gramStart"/>
      <w:r w:rsidRPr="00E94679">
        <w:t>Subregions</w:t>
      </w:r>
      <w:proofErr w:type="spellEnd"/>
      <w:r w:rsidRPr="00E94679">
        <w:t xml:space="preserve"> within the study area.</w:t>
      </w:r>
      <w:proofErr w:type="gramEnd"/>
    </w:p>
    <w:tbl>
      <w:tblPr>
        <w:tblStyle w:val="TableGrid"/>
        <w:tblW w:w="9464" w:type="dxa"/>
        <w:tblBorders>
          <w:left w:val="none" w:sz="0" w:space="0" w:color="auto"/>
          <w:right w:val="none" w:sz="0" w:space="0" w:color="auto"/>
          <w:insideV w:val="none" w:sz="0" w:space="0" w:color="auto"/>
        </w:tblBorders>
        <w:tblLook w:val="04A0"/>
      </w:tblPr>
      <w:tblGrid>
        <w:gridCol w:w="1951"/>
        <w:gridCol w:w="1559"/>
        <w:gridCol w:w="1418"/>
        <w:gridCol w:w="4536"/>
      </w:tblGrid>
      <w:tr w:rsidR="003F162A" w:rsidRPr="006F4BBD" w:rsidTr="001667AE">
        <w:tc>
          <w:tcPr>
            <w:tcW w:w="1951" w:type="dxa"/>
          </w:tcPr>
          <w:p w:rsidR="003F162A" w:rsidRPr="006F4BBD" w:rsidRDefault="003F162A" w:rsidP="001667AE">
            <w:pPr>
              <w:rPr>
                <w:color w:val="000000"/>
                <w:sz w:val="18"/>
                <w:szCs w:val="18"/>
              </w:rPr>
            </w:pPr>
            <w:proofErr w:type="spellStart"/>
            <w:r w:rsidRPr="006F4BBD">
              <w:rPr>
                <w:color w:val="000000"/>
                <w:sz w:val="18"/>
                <w:szCs w:val="18"/>
              </w:rPr>
              <w:t>Subregion</w:t>
            </w:r>
            <w:proofErr w:type="spellEnd"/>
          </w:p>
        </w:tc>
        <w:tc>
          <w:tcPr>
            <w:tcW w:w="1559" w:type="dxa"/>
          </w:tcPr>
          <w:p w:rsidR="003F162A" w:rsidRPr="006F4BBD" w:rsidRDefault="003F162A" w:rsidP="001667AE">
            <w:pPr>
              <w:rPr>
                <w:color w:val="000000"/>
                <w:sz w:val="18"/>
                <w:szCs w:val="18"/>
              </w:rPr>
            </w:pPr>
            <w:r w:rsidRPr="006F4BBD">
              <w:rPr>
                <w:color w:val="000000"/>
                <w:sz w:val="18"/>
                <w:szCs w:val="18"/>
              </w:rPr>
              <w:t>Area (x1000 km</w:t>
            </w:r>
            <w:r w:rsidRPr="006F4BBD">
              <w:rPr>
                <w:color w:val="000000"/>
                <w:sz w:val="18"/>
                <w:szCs w:val="18"/>
                <w:vertAlign w:val="superscript"/>
              </w:rPr>
              <w:t>2</w:t>
            </w:r>
            <w:r w:rsidRPr="006F4BBD">
              <w:rPr>
                <w:color w:val="000000"/>
                <w:sz w:val="18"/>
                <w:szCs w:val="18"/>
              </w:rPr>
              <w:t>)</w:t>
            </w:r>
          </w:p>
        </w:tc>
        <w:tc>
          <w:tcPr>
            <w:tcW w:w="1418" w:type="dxa"/>
          </w:tcPr>
          <w:p w:rsidR="003F162A" w:rsidRPr="006F4BBD" w:rsidRDefault="003F162A" w:rsidP="001667AE">
            <w:pPr>
              <w:rPr>
                <w:color w:val="000000"/>
                <w:sz w:val="18"/>
                <w:szCs w:val="18"/>
              </w:rPr>
            </w:pPr>
            <w:r w:rsidRPr="006F4BBD">
              <w:rPr>
                <w:color w:val="000000"/>
                <w:sz w:val="18"/>
                <w:szCs w:val="18"/>
              </w:rPr>
              <w:t>Raymond (2011) clusters</w:t>
            </w:r>
          </w:p>
        </w:tc>
        <w:tc>
          <w:tcPr>
            <w:tcW w:w="4536" w:type="dxa"/>
          </w:tcPr>
          <w:p w:rsidR="003F162A" w:rsidRPr="006F4BBD" w:rsidRDefault="003F162A" w:rsidP="001667AE">
            <w:pPr>
              <w:rPr>
                <w:color w:val="000000"/>
                <w:sz w:val="18"/>
                <w:szCs w:val="18"/>
              </w:rPr>
            </w:pPr>
            <w:r w:rsidRPr="006F4BBD">
              <w:rPr>
                <w:color w:val="000000"/>
                <w:sz w:val="18"/>
                <w:szCs w:val="18"/>
              </w:rPr>
              <w:t>Description</w:t>
            </w:r>
          </w:p>
        </w:tc>
      </w:tr>
      <w:tr w:rsidR="003F162A" w:rsidRPr="006F4BBD" w:rsidTr="001667AE">
        <w:tc>
          <w:tcPr>
            <w:tcW w:w="1951" w:type="dxa"/>
            <w:tcBorders>
              <w:bottom w:val="nil"/>
            </w:tcBorders>
          </w:tcPr>
          <w:p w:rsidR="003F162A" w:rsidRPr="006F4BBD" w:rsidRDefault="003F162A" w:rsidP="001667AE">
            <w:pPr>
              <w:rPr>
                <w:sz w:val="18"/>
                <w:szCs w:val="18"/>
              </w:rPr>
            </w:pPr>
            <w:r w:rsidRPr="006F4BBD">
              <w:rPr>
                <w:sz w:val="18"/>
                <w:szCs w:val="18"/>
              </w:rPr>
              <w:t xml:space="preserve">Southern Shelves </w:t>
            </w:r>
          </w:p>
        </w:tc>
        <w:tc>
          <w:tcPr>
            <w:tcW w:w="1559" w:type="dxa"/>
            <w:tcBorders>
              <w:bottom w:val="nil"/>
            </w:tcBorders>
          </w:tcPr>
          <w:p w:rsidR="003F162A" w:rsidRPr="006F4BBD" w:rsidRDefault="003F162A" w:rsidP="001667AE">
            <w:pPr>
              <w:rPr>
                <w:sz w:val="18"/>
                <w:szCs w:val="18"/>
              </w:rPr>
            </w:pPr>
            <w:r w:rsidRPr="006F4BBD">
              <w:rPr>
                <w:sz w:val="18"/>
                <w:szCs w:val="18"/>
              </w:rPr>
              <w:t>251</w:t>
            </w:r>
          </w:p>
        </w:tc>
        <w:tc>
          <w:tcPr>
            <w:tcW w:w="1418" w:type="dxa"/>
            <w:tcBorders>
              <w:bottom w:val="nil"/>
            </w:tcBorders>
          </w:tcPr>
          <w:p w:rsidR="003F162A" w:rsidRPr="006F4BBD" w:rsidRDefault="003F162A" w:rsidP="001667AE">
            <w:pPr>
              <w:rPr>
                <w:sz w:val="18"/>
                <w:szCs w:val="18"/>
              </w:rPr>
            </w:pPr>
            <w:r w:rsidRPr="006F4BBD">
              <w:rPr>
                <w:sz w:val="18"/>
                <w:szCs w:val="18"/>
              </w:rPr>
              <w:t>1,2,3,7,12,14</w:t>
            </w:r>
          </w:p>
        </w:tc>
        <w:tc>
          <w:tcPr>
            <w:tcW w:w="4536" w:type="dxa"/>
            <w:tcBorders>
              <w:bottom w:val="nil"/>
            </w:tcBorders>
          </w:tcPr>
          <w:p w:rsidR="003F162A" w:rsidRPr="006F4BBD" w:rsidRDefault="003F162A" w:rsidP="001667AE">
            <w:pPr>
              <w:rPr>
                <w:sz w:val="18"/>
                <w:szCs w:val="18"/>
              </w:rPr>
            </w:pPr>
            <w:r w:rsidRPr="006F4BBD">
              <w:rPr>
                <w:sz w:val="18"/>
                <w:szCs w:val="18"/>
              </w:rPr>
              <w:t>Seasonally ice covered shallow and moderate depth waters (~2000</w:t>
            </w:r>
            <w:r w:rsidR="001A6508">
              <w:rPr>
                <w:sz w:val="18"/>
                <w:szCs w:val="18"/>
              </w:rPr>
              <w:t xml:space="preserve"> </w:t>
            </w:r>
            <w:r w:rsidRPr="006F4BBD">
              <w:rPr>
                <w:sz w:val="18"/>
                <w:szCs w:val="18"/>
              </w:rPr>
              <w:t>m) of the south Scotia Ridge.</w:t>
            </w:r>
          </w:p>
        </w:tc>
      </w:tr>
      <w:tr w:rsidR="003F162A" w:rsidRPr="006F4BBD" w:rsidTr="001667AE">
        <w:tc>
          <w:tcPr>
            <w:tcW w:w="1951" w:type="dxa"/>
            <w:tcBorders>
              <w:top w:val="nil"/>
              <w:bottom w:val="nil"/>
            </w:tcBorders>
          </w:tcPr>
          <w:p w:rsidR="003F162A" w:rsidRPr="006F4BBD" w:rsidRDefault="003F162A" w:rsidP="001667AE">
            <w:pPr>
              <w:rPr>
                <w:sz w:val="18"/>
                <w:szCs w:val="18"/>
              </w:rPr>
            </w:pPr>
            <w:r w:rsidRPr="006F4BBD">
              <w:rPr>
                <w:sz w:val="18"/>
                <w:szCs w:val="18"/>
              </w:rPr>
              <w:t>South Georgia Shelf</w:t>
            </w:r>
          </w:p>
        </w:tc>
        <w:tc>
          <w:tcPr>
            <w:tcW w:w="1559" w:type="dxa"/>
            <w:tcBorders>
              <w:top w:val="nil"/>
              <w:bottom w:val="nil"/>
            </w:tcBorders>
          </w:tcPr>
          <w:p w:rsidR="003F162A" w:rsidRPr="006F4BBD" w:rsidRDefault="003F162A" w:rsidP="001667AE">
            <w:pPr>
              <w:rPr>
                <w:sz w:val="18"/>
                <w:szCs w:val="18"/>
              </w:rPr>
            </w:pPr>
            <w:r w:rsidRPr="006F4BBD">
              <w:rPr>
                <w:sz w:val="18"/>
                <w:szCs w:val="18"/>
              </w:rPr>
              <w:t>72</w:t>
            </w:r>
          </w:p>
        </w:tc>
        <w:tc>
          <w:tcPr>
            <w:tcW w:w="1418" w:type="dxa"/>
            <w:tcBorders>
              <w:top w:val="nil"/>
              <w:bottom w:val="nil"/>
            </w:tcBorders>
          </w:tcPr>
          <w:p w:rsidR="003F162A" w:rsidRPr="006F4BBD" w:rsidRDefault="003F162A" w:rsidP="001667AE">
            <w:pPr>
              <w:rPr>
                <w:sz w:val="18"/>
                <w:szCs w:val="18"/>
              </w:rPr>
            </w:pPr>
            <w:r w:rsidRPr="006F4BBD">
              <w:rPr>
                <w:sz w:val="18"/>
                <w:szCs w:val="18"/>
              </w:rPr>
              <w:t>13,14</w:t>
            </w:r>
          </w:p>
        </w:tc>
        <w:tc>
          <w:tcPr>
            <w:tcW w:w="4536" w:type="dxa"/>
            <w:tcBorders>
              <w:top w:val="nil"/>
              <w:bottom w:val="nil"/>
            </w:tcBorders>
          </w:tcPr>
          <w:p w:rsidR="003F162A" w:rsidRPr="006F4BBD" w:rsidRDefault="003F162A" w:rsidP="00F94266">
            <w:pPr>
              <w:rPr>
                <w:sz w:val="18"/>
                <w:szCs w:val="18"/>
              </w:rPr>
            </w:pPr>
            <w:r w:rsidRPr="006F4BBD">
              <w:rPr>
                <w:sz w:val="18"/>
                <w:szCs w:val="18"/>
              </w:rPr>
              <w:t xml:space="preserve">South Georgia </w:t>
            </w:r>
            <w:r w:rsidR="00F94266">
              <w:rPr>
                <w:sz w:val="18"/>
                <w:szCs w:val="18"/>
              </w:rPr>
              <w:t>continental shelf</w:t>
            </w:r>
            <w:r w:rsidRPr="006F4BBD">
              <w:rPr>
                <w:sz w:val="18"/>
                <w:szCs w:val="18"/>
              </w:rPr>
              <w:t>.</w:t>
            </w:r>
          </w:p>
        </w:tc>
      </w:tr>
      <w:tr w:rsidR="003F162A" w:rsidRPr="006F4BBD" w:rsidTr="001667AE">
        <w:tc>
          <w:tcPr>
            <w:tcW w:w="1951" w:type="dxa"/>
            <w:tcBorders>
              <w:top w:val="nil"/>
              <w:bottom w:val="nil"/>
            </w:tcBorders>
          </w:tcPr>
          <w:p w:rsidR="003F162A" w:rsidRPr="006F4BBD" w:rsidRDefault="003F162A" w:rsidP="001667AE">
            <w:pPr>
              <w:rPr>
                <w:sz w:val="18"/>
                <w:szCs w:val="18"/>
              </w:rPr>
            </w:pPr>
            <w:r w:rsidRPr="006F4BBD">
              <w:rPr>
                <w:sz w:val="18"/>
                <w:szCs w:val="18"/>
              </w:rPr>
              <w:t>Sea Ice Zone</w:t>
            </w:r>
          </w:p>
        </w:tc>
        <w:tc>
          <w:tcPr>
            <w:tcW w:w="1559" w:type="dxa"/>
            <w:tcBorders>
              <w:top w:val="nil"/>
              <w:bottom w:val="nil"/>
            </w:tcBorders>
          </w:tcPr>
          <w:p w:rsidR="003F162A" w:rsidRPr="006F4BBD" w:rsidRDefault="003F162A" w:rsidP="001667AE">
            <w:pPr>
              <w:rPr>
                <w:sz w:val="18"/>
                <w:szCs w:val="18"/>
              </w:rPr>
            </w:pPr>
            <w:r w:rsidRPr="006F4BBD">
              <w:rPr>
                <w:sz w:val="18"/>
                <w:szCs w:val="18"/>
              </w:rPr>
              <w:t>276</w:t>
            </w:r>
          </w:p>
        </w:tc>
        <w:tc>
          <w:tcPr>
            <w:tcW w:w="1418" w:type="dxa"/>
            <w:tcBorders>
              <w:top w:val="nil"/>
              <w:bottom w:val="nil"/>
            </w:tcBorders>
          </w:tcPr>
          <w:p w:rsidR="003F162A" w:rsidRPr="006F4BBD" w:rsidRDefault="003F162A" w:rsidP="001667AE">
            <w:pPr>
              <w:rPr>
                <w:sz w:val="18"/>
                <w:szCs w:val="18"/>
              </w:rPr>
            </w:pPr>
            <w:r w:rsidRPr="006F4BBD">
              <w:rPr>
                <w:sz w:val="18"/>
                <w:szCs w:val="18"/>
              </w:rPr>
              <w:t>9,10,11,12</w:t>
            </w:r>
          </w:p>
        </w:tc>
        <w:tc>
          <w:tcPr>
            <w:tcW w:w="4536" w:type="dxa"/>
            <w:tcBorders>
              <w:top w:val="nil"/>
              <w:bottom w:val="nil"/>
            </w:tcBorders>
          </w:tcPr>
          <w:p w:rsidR="003F162A" w:rsidRPr="006F4BBD" w:rsidRDefault="003F162A" w:rsidP="001667AE">
            <w:pPr>
              <w:rPr>
                <w:sz w:val="18"/>
                <w:szCs w:val="18"/>
              </w:rPr>
            </w:pPr>
            <w:r w:rsidRPr="006F4BBD">
              <w:rPr>
                <w:sz w:val="18"/>
                <w:szCs w:val="18"/>
              </w:rPr>
              <w:t>Areas of deep water along the south Scotia Ridge, mainly south of the mean maximum sea ice extent.</w:t>
            </w:r>
          </w:p>
        </w:tc>
      </w:tr>
      <w:tr w:rsidR="003F162A" w:rsidRPr="006F4BBD" w:rsidTr="001667AE">
        <w:tc>
          <w:tcPr>
            <w:tcW w:w="1951" w:type="dxa"/>
            <w:tcBorders>
              <w:top w:val="nil"/>
            </w:tcBorders>
          </w:tcPr>
          <w:p w:rsidR="003F162A" w:rsidRPr="006F4BBD" w:rsidRDefault="003F162A" w:rsidP="001667AE">
            <w:pPr>
              <w:rPr>
                <w:sz w:val="18"/>
                <w:szCs w:val="18"/>
              </w:rPr>
            </w:pPr>
            <w:r w:rsidRPr="006F4BBD">
              <w:rPr>
                <w:sz w:val="18"/>
                <w:szCs w:val="18"/>
              </w:rPr>
              <w:t>Open Ocean</w:t>
            </w:r>
          </w:p>
        </w:tc>
        <w:tc>
          <w:tcPr>
            <w:tcW w:w="1559" w:type="dxa"/>
            <w:tcBorders>
              <w:top w:val="nil"/>
            </w:tcBorders>
          </w:tcPr>
          <w:p w:rsidR="003F162A" w:rsidRPr="006F4BBD" w:rsidRDefault="003F162A" w:rsidP="001667AE">
            <w:pPr>
              <w:rPr>
                <w:sz w:val="18"/>
                <w:szCs w:val="18"/>
              </w:rPr>
            </w:pPr>
            <w:r w:rsidRPr="006F4BBD">
              <w:rPr>
                <w:sz w:val="18"/>
                <w:szCs w:val="18"/>
              </w:rPr>
              <w:t>999</w:t>
            </w:r>
          </w:p>
        </w:tc>
        <w:tc>
          <w:tcPr>
            <w:tcW w:w="1418" w:type="dxa"/>
            <w:tcBorders>
              <w:top w:val="nil"/>
            </w:tcBorders>
          </w:tcPr>
          <w:p w:rsidR="003F162A" w:rsidRPr="006F4BBD" w:rsidRDefault="003F162A" w:rsidP="001667AE">
            <w:pPr>
              <w:rPr>
                <w:sz w:val="18"/>
                <w:szCs w:val="18"/>
              </w:rPr>
            </w:pPr>
            <w:r w:rsidRPr="006F4BBD">
              <w:rPr>
                <w:sz w:val="18"/>
                <w:szCs w:val="18"/>
              </w:rPr>
              <w:t>14,15</w:t>
            </w:r>
          </w:p>
        </w:tc>
        <w:tc>
          <w:tcPr>
            <w:tcW w:w="4536" w:type="dxa"/>
            <w:tcBorders>
              <w:top w:val="nil"/>
            </w:tcBorders>
          </w:tcPr>
          <w:p w:rsidR="003F162A" w:rsidRPr="006F4BBD" w:rsidRDefault="003F162A" w:rsidP="001667AE">
            <w:pPr>
              <w:rPr>
                <w:sz w:val="18"/>
                <w:szCs w:val="18"/>
              </w:rPr>
            </w:pPr>
            <w:r w:rsidRPr="006F4BBD">
              <w:rPr>
                <w:sz w:val="18"/>
                <w:szCs w:val="18"/>
              </w:rPr>
              <w:t>Deep oceanic waters, encompassing approximately the southern Antarctic Circumpolar Current front and the Polar Front.</w:t>
            </w:r>
          </w:p>
        </w:tc>
      </w:tr>
    </w:tbl>
    <w:p w:rsidR="005A3F4D" w:rsidRDefault="005A3F4D">
      <w:pPr>
        <w:spacing w:after="0" w:line="240" w:lineRule="auto"/>
      </w:pPr>
      <w:r>
        <w:br w:type="page"/>
      </w:r>
    </w:p>
    <w:p w:rsidR="00E94679" w:rsidRDefault="005E586F" w:rsidP="001B6C19">
      <w:pPr>
        <w:spacing w:line="360" w:lineRule="auto"/>
      </w:pPr>
      <w:proofErr w:type="gramStart"/>
      <w:r w:rsidRPr="005E586F">
        <w:lastRenderedPageBreak/>
        <w:t>Table 3.</w:t>
      </w:r>
      <w:proofErr w:type="gramEnd"/>
      <w:r w:rsidRPr="005E586F">
        <w:t xml:space="preserve"> </w:t>
      </w:r>
      <w:proofErr w:type="gramStart"/>
      <w:r w:rsidRPr="005E586F">
        <w:t xml:space="preserve">Krill density distribution at the 10 nm bin size, and final analysis scale if different, within the study area and </w:t>
      </w:r>
      <w:proofErr w:type="spellStart"/>
      <w:r w:rsidRPr="005E586F">
        <w:t>subregions</w:t>
      </w:r>
      <w:proofErr w:type="spellEnd"/>
      <w:r w:rsidRPr="005E586F">
        <w:t>.</w:t>
      </w:r>
      <w:proofErr w:type="gramEnd"/>
      <w:r w:rsidRPr="005E586F">
        <w:t xml:space="preserve">  </w:t>
      </w:r>
    </w:p>
    <w:tbl>
      <w:tblPr>
        <w:tblW w:w="75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tblPr>
      <w:tblGrid>
        <w:gridCol w:w="1900"/>
        <w:gridCol w:w="142"/>
        <w:gridCol w:w="992"/>
        <w:gridCol w:w="567"/>
        <w:gridCol w:w="891"/>
        <w:gridCol w:w="709"/>
        <w:gridCol w:w="709"/>
        <w:gridCol w:w="850"/>
        <w:gridCol w:w="794"/>
      </w:tblGrid>
      <w:tr w:rsidR="00505D40" w:rsidRPr="00F861ED" w:rsidTr="001667AE">
        <w:tc>
          <w:tcPr>
            <w:tcW w:w="1900" w:type="dxa"/>
            <w:tcBorders>
              <w:top w:val="single" w:sz="4" w:space="0" w:color="auto"/>
              <w:left w:val="nil"/>
              <w:bottom w:val="nil"/>
              <w:right w:val="nil"/>
            </w:tcBorders>
            <w:vAlign w:val="bottom"/>
          </w:tcPr>
          <w:p w:rsidR="00505D40" w:rsidRDefault="00505D40" w:rsidP="001667AE">
            <w:pPr>
              <w:rPr>
                <w:color w:val="000000"/>
                <w:sz w:val="18"/>
                <w:szCs w:val="18"/>
              </w:rPr>
            </w:pPr>
          </w:p>
        </w:tc>
        <w:tc>
          <w:tcPr>
            <w:tcW w:w="142" w:type="dxa"/>
            <w:tcBorders>
              <w:top w:val="single" w:sz="4" w:space="0" w:color="auto"/>
              <w:left w:val="nil"/>
              <w:bottom w:val="nil"/>
              <w:right w:val="nil"/>
            </w:tcBorders>
          </w:tcPr>
          <w:p w:rsidR="00505D40" w:rsidRPr="00F861ED" w:rsidRDefault="00505D40" w:rsidP="001667AE">
            <w:pPr>
              <w:rPr>
                <w:color w:val="000000"/>
                <w:sz w:val="18"/>
                <w:szCs w:val="18"/>
              </w:rPr>
            </w:pPr>
          </w:p>
        </w:tc>
        <w:tc>
          <w:tcPr>
            <w:tcW w:w="992" w:type="dxa"/>
            <w:tcBorders>
              <w:top w:val="single" w:sz="4" w:space="0" w:color="auto"/>
              <w:left w:val="nil"/>
              <w:bottom w:val="nil"/>
              <w:right w:val="nil"/>
            </w:tcBorders>
          </w:tcPr>
          <w:p w:rsidR="00505D40" w:rsidRDefault="00505D40" w:rsidP="001667AE">
            <w:pPr>
              <w:jc w:val="center"/>
              <w:rPr>
                <w:color w:val="000000"/>
                <w:sz w:val="18"/>
                <w:szCs w:val="18"/>
              </w:rPr>
            </w:pPr>
          </w:p>
        </w:tc>
        <w:tc>
          <w:tcPr>
            <w:tcW w:w="567" w:type="dxa"/>
            <w:tcBorders>
              <w:top w:val="single" w:sz="4" w:space="0" w:color="auto"/>
              <w:left w:val="nil"/>
              <w:bottom w:val="nil"/>
              <w:right w:val="nil"/>
            </w:tcBorders>
          </w:tcPr>
          <w:p w:rsidR="00505D40" w:rsidRDefault="00505D40" w:rsidP="001667AE">
            <w:pPr>
              <w:jc w:val="center"/>
              <w:rPr>
                <w:color w:val="000000"/>
                <w:sz w:val="18"/>
                <w:szCs w:val="18"/>
              </w:rPr>
            </w:pPr>
          </w:p>
        </w:tc>
        <w:tc>
          <w:tcPr>
            <w:tcW w:w="2309" w:type="dxa"/>
            <w:gridSpan w:val="3"/>
            <w:tcBorders>
              <w:top w:val="single" w:sz="4" w:space="0" w:color="auto"/>
              <w:left w:val="nil"/>
              <w:bottom w:val="single" w:sz="4" w:space="0" w:color="auto"/>
              <w:right w:val="nil"/>
            </w:tcBorders>
          </w:tcPr>
          <w:p w:rsidR="00505D40" w:rsidRDefault="00505D40" w:rsidP="001667AE">
            <w:pPr>
              <w:rPr>
                <w:color w:val="000000"/>
                <w:sz w:val="18"/>
                <w:szCs w:val="18"/>
              </w:rPr>
            </w:pPr>
            <w:r>
              <w:rPr>
                <w:color w:val="000000"/>
                <w:sz w:val="18"/>
                <w:szCs w:val="18"/>
              </w:rPr>
              <w:t>Krill density (g m</w:t>
            </w:r>
            <w:r w:rsidRPr="00CD5150">
              <w:rPr>
                <w:color w:val="000000"/>
                <w:sz w:val="18"/>
                <w:szCs w:val="18"/>
                <w:vertAlign w:val="superscript"/>
              </w:rPr>
              <w:t>-2</w:t>
            </w:r>
            <w:r>
              <w:rPr>
                <w:color w:val="000000"/>
                <w:sz w:val="18"/>
                <w:szCs w:val="18"/>
              </w:rPr>
              <w:t>)</w:t>
            </w:r>
          </w:p>
        </w:tc>
        <w:tc>
          <w:tcPr>
            <w:tcW w:w="850" w:type="dxa"/>
            <w:tcBorders>
              <w:top w:val="single" w:sz="4" w:space="0" w:color="auto"/>
              <w:left w:val="nil"/>
              <w:bottom w:val="single" w:sz="4" w:space="0" w:color="auto"/>
              <w:right w:val="nil"/>
            </w:tcBorders>
          </w:tcPr>
          <w:p w:rsidR="00505D40" w:rsidRDefault="00505D40" w:rsidP="001667AE">
            <w:pPr>
              <w:jc w:val="center"/>
              <w:rPr>
                <w:color w:val="000000"/>
                <w:sz w:val="18"/>
                <w:szCs w:val="18"/>
              </w:rPr>
            </w:pPr>
          </w:p>
        </w:tc>
        <w:tc>
          <w:tcPr>
            <w:tcW w:w="794" w:type="dxa"/>
            <w:tcBorders>
              <w:top w:val="single" w:sz="4" w:space="0" w:color="auto"/>
              <w:left w:val="nil"/>
              <w:bottom w:val="single" w:sz="4" w:space="0" w:color="auto"/>
              <w:right w:val="nil"/>
            </w:tcBorders>
          </w:tcPr>
          <w:p w:rsidR="00505D40" w:rsidRDefault="00505D40" w:rsidP="001667AE">
            <w:pPr>
              <w:jc w:val="center"/>
              <w:rPr>
                <w:color w:val="000000"/>
                <w:sz w:val="18"/>
                <w:szCs w:val="18"/>
              </w:rPr>
            </w:pPr>
          </w:p>
        </w:tc>
      </w:tr>
      <w:tr w:rsidR="00505D40" w:rsidRPr="00F861ED" w:rsidTr="001667AE">
        <w:tc>
          <w:tcPr>
            <w:tcW w:w="1900" w:type="dxa"/>
            <w:tcBorders>
              <w:top w:val="nil"/>
              <w:left w:val="nil"/>
              <w:bottom w:val="single" w:sz="4" w:space="0" w:color="auto"/>
              <w:right w:val="nil"/>
            </w:tcBorders>
            <w:vAlign w:val="bottom"/>
          </w:tcPr>
          <w:p w:rsidR="00505D40" w:rsidRPr="00F861ED" w:rsidRDefault="00505D40" w:rsidP="001667AE">
            <w:pPr>
              <w:rPr>
                <w:color w:val="000000"/>
                <w:sz w:val="18"/>
                <w:szCs w:val="18"/>
              </w:rPr>
            </w:pPr>
            <w:r>
              <w:rPr>
                <w:color w:val="000000"/>
                <w:sz w:val="18"/>
                <w:szCs w:val="18"/>
              </w:rPr>
              <w:t>Geographic area</w:t>
            </w:r>
          </w:p>
        </w:tc>
        <w:tc>
          <w:tcPr>
            <w:tcW w:w="142" w:type="dxa"/>
            <w:tcBorders>
              <w:top w:val="nil"/>
              <w:left w:val="nil"/>
              <w:bottom w:val="single" w:sz="4" w:space="0" w:color="auto"/>
              <w:right w:val="nil"/>
            </w:tcBorders>
          </w:tcPr>
          <w:p w:rsidR="00505D40" w:rsidRPr="00F861ED" w:rsidRDefault="00505D40" w:rsidP="001667AE">
            <w:pPr>
              <w:rPr>
                <w:color w:val="000000"/>
                <w:sz w:val="18"/>
                <w:szCs w:val="18"/>
              </w:rPr>
            </w:pPr>
          </w:p>
        </w:tc>
        <w:tc>
          <w:tcPr>
            <w:tcW w:w="992" w:type="dxa"/>
            <w:tcBorders>
              <w:top w:val="nil"/>
              <w:left w:val="nil"/>
              <w:bottom w:val="single" w:sz="4" w:space="0" w:color="auto"/>
              <w:right w:val="nil"/>
            </w:tcBorders>
          </w:tcPr>
          <w:p w:rsidR="00505D40" w:rsidRDefault="00505D40" w:rsidP="001667AE">
            <w:pPr>
              <w:rPr>
                <w:color w:val="000000"/>
                <w:sz w:val="18"/>
                <w:szCs w:val="18"/>
              </w:rPr>
            </w:pPr>
            <w:r>
              <w:rPr>
                <w:color w:val="000000"/>
                <w:sz w:val="18"/>
                <w:szCs w:val="18"/>
              </w:rPr>
              <w:t>Scale (nm)</w:t>
            </w:r>
          </w:p>
        </w:tc>
        <w:tc>
          <w:tcPr>
            <w:tcW w:w="567" w:type="dxa"/>
            <w:tcBorders>
              <w:top w:val="nil"/>
              <w:left w:val="nil"/>
              <w:bottom w:val="single" w:sz="4" w:space="0" w:color="auto"/>
              <w:right w:val="nil"/>
            </w:tcBorders>
          </w:tcPr>
          <w:p w:rsidR="00505D40" w:rsidRPr="00F861ED" w:rsidRDefault="00505D40" w:rsidP="001667AE">
            <w:pPr>
              <w:rPr>
                <w:color w:val="000000"/>
                <w:sz w:val="18"/>
                <w:szCs w:val="18"/>
              </w:rPr>
            </w:pPr>
            <w:r>
              <w:rPr>
                <w:color w:val="000000"/>
                <w:sz w:val="18"/>
                <w:szCs w:val="18"/>
              </w:rPr>
              <w:t>N</w:t>
            </w:r>
          </w:p>
        </w:tc>
        <w:tc>
          <w:tcPr>
            <w:tcW w:w="891" w:type="dxa"/>
            <w:tcBorders>
              <w:top w:val="single" w:sz="4" w:space="0" w:color="auto"/>
              <w:left w:val="nil"/>
              <w:bottom w:val="single" w:sz="4" w:space="0" w:color="auto"/>
              <w:right w:val="nil"/>
            </w:tcBorders>
          </w:tcPr>
          <w:p w:rsidR="00505D40" w:rsidRPr="00F861ED" w:rsidRDefault="00505D40" w:rsidP="001667AE">
            <w:pPr>
              <w:jc w:val="center"/>
              <w:rPr>
                <w:color w:val="000000"/>
                <w:sz w:val="18"/>
                <w:szCs w:val="18"/>
              </w:rPr>
            </w:pPr>
            <w:r>
              <w:rPr>
                <w:color w:val="000000"/>
                <w:sz w:val="18"/>
                <w:szCs w:val="18"/>
              </w:rPr>
              <w:t>Maximum</w:t>
            </w:r>
          </w:p>
        </w:tc>
        <w:tc>
          <w:tcPr>
            <w:tcW w:w="709" w:type="dxa"/>
            <w:tcBorders>
              <w:top w:val="single" w:sz="4" w:space="0" w:color="auto"/>
              <w:left w:val="nil"/>
              <w:bottom w:val="single" w:sz="4" w:space="0" w:color="auto"/>
              <w:right w:val="nil"/>
            </w:tcBorders>
          </w:tcPr>
          <w:p w:rsidR="00505D40" w:rsidRPr="00F861ED" w:rsidRDefault="00505D40" w:rsidP="001667AE">
            <w:pPr>
              <w:rPr>
                <w:color w:val="000000"/>
                <w:sz w:val="18"/>
                <w:szCs w:val="18"/>
              </w:rPr>
            </w:pPr>
            <w:r>
              <w:rPr>
                <w:color w:val="000000"/>
                <w:sz w:val="18"/>
                <w:szCs w:val="18"/>
              </w:rPr>
              <w:t>Mean</w:t>
            </w:r>
          </w:p>
        </w:tc>
        <w:tc>
          <w:tcPr>
            <w:tcW w:w="709" w:type="dxa"/>
            <w:tcBorders>
              <w:top w:val="single" w:sz="4" w:space="0" w:color="auto"/>
              <w:left w:val="nil"/>
              <w:bottom w:val="single" w:sz="4" w:space="0" w:color="auto"/>
              <w:right w:val="nil"/>
            </w:tcBorders>
          </w:tcPr>
          <w:p w:rsidR="00505D40" w:rsidRPr="00F861ED" w:rsidRDefault="00505D40" w:rsidP="001667AE">
            <w:pPr>
              <w:rPr>
                <w:color w:val="000000"/>
                <w:sz w:val="18"/>
                <w:szCs w:val="18"/>
              </w:rPr>
            </w:pPr>
            <w:r>
              <w:rPr>
                <w:color w:val="000000"/>
                <w:sz w:val="18"/>
                <w:szCs w:val="18"/>
              </w:rPr>
              <w:t>Median</w:t>
            </w:r>
          </w:p>
        </w:tc>
        <w:tc>
          <w:tcPr>
            <w:tcW w:w="850" w:type="dxa"/>
            <w:tcBorders>
              <w:top w:val="single" w:sz="4" w:space="0" w:color="auto"/>
              <w:left w:val="nil"/>
              <w:bottom w:val="single" w:sz="4" w:space="0" w:color="auto"/>
              <w:right w:val="nil"/>
            </w:tcBorders>
          </w:tcPr>
          <w:p w:rsidR="00505D40" w:rsidRPr="00F861ED" w:rsidRDefault="00505D40" w:rsidP="001667AE">
            <w:pPr>
              <w:rPr>
                <w:color w:val="000000"/>
                <w:sz w:val="18"/>
                <w:szCs w:val="18"/>
              </w:rPr>
            </w:pPr>
            <w:proofErr w:type="spellStart"/>
            <w:r>
              <w:rPr>
                <w:color w:val="000000"/>
                <w:sz w:val="18"/>
                <w:szCs w:val="18"/>
              </w:rPr>
              <w:t>Skewness</w:t>
            </w:r>
            <w:proofErr w:type="spellEnd"/>
          </w:p>
        </w:tc>
        <w:tc>
          <w:tcPr>
            <w:tcW w:w="794" w:type="dxa"/>
            <w:tcBorders>
              <w:top w:val="single" w:sz="4" w:space="0" w:color="auto"/>
              <w:left w:val="nil"/>
              <w:bottom w:val="single" w:sz="4" w:space="0" w:color="auto"/>
              <w:right w:val="nil"/>
            </w:tcBorders>
          </w:tcPr>
          <w:p w:rsidR="00505D40" w:rsidRPr="00F861ED" w:rsidRDefault="00505D40" w:rsidP="001667AE">
            <w:pPr>
              <w:rPr>
                <w:color w:val="000000"/>
                <w:sz w:val="18"/>
                <w:szCs w:val="18"/>
              </w:rPr>
            </w:pPr>
            <w:r>
              <w:rPr>
                <w:color w:val="000000"/>
                <w:sz w:val="18"/>
                <w:szCs w:val="18"/>
              </w:rPr>
              <w:t>Kurtosis</w:t>
            </w:r>
          </w:p>
        </w:tc>
      </w:tr>
      <w:tr w:rsidR="00505D40" w:rsidRPr="00F861ED" w:rsidTr="001667AE">
        <w:tc>
          <w:tcPr>
            <w:tcW w:w="1900" w:type="dxa"/>
            <w:tcBorders>
              <w:top w:val="single" w:sz="4" w:space="0" w:color="auto"/>
              <w:left w:val="nil"/>
              <w:bottom w:val="nil"/>
              <w:right w:val="nil"/>
            </w:tcBorders>
            <w:vAlign w:val="center"/>
          </w:tcPr>
          <w:p w:rsidR="00505D40" w:rsidRPr="00F861ED" w:rsidRDefault="00505D40" w:rsidP="001667AE">
            <w:pPr>
              <w:rPr>
                <w:color w:val="000000"/>
                <w:sz w:val="18"/>
                <w:szCs w:val="18"/>
              </w:rPr>
            </w:pPr>
            <w:r w:rsidRPr="00F861ED">
              <w:rPr>
                <w:color w:val="000000"/>
                <w:sz w:val="18"/>
                <w:szCs w:val="18"/>
              </w:rPr>
              <w:t>S</w:t>
            </w:r>
            <w:r>
              <w:rPr>
                <w:color w:val="000000"/>
                <w:sz w:val="18"/>
                <w:szCs w:val="18"/>
              </w:rPr>
              <w:t>tudy</w:t>
            </w:r>
            <w:r w:rsidRPr="00F861ED">
              <w:rPr>
                <w:color w:val="000000"/>
                <w:sz w:val="18"/>
                <w:szCs w:val="18"/>
              </w:rPr>
              <w:t xml:space="preserve"> area </w:t>
            </w:r>
          </w:p>
        </w:tc>
        <w:tc>
          <w:tcPr>
            <w:tcW w:w="142" w:type="dxa"/>
            <w:tcBorders>
              <w:top w:val="single" w:sz="4" w:space="0" w:color="auto"/>
              <w:left w:val="nil"/>
              <w:bottom w:val="nil"/>
              <w:right w:val="nil"/>
            </w:tcBorders>
          </w:tcPr>
          <w:p w:rsidR="00505D40" w:rsidRPr="00FE0BE9" w:rsidRDefault="00505D40" w:rsidP="001667AE">
            <w:pPr>
              <w:rPr>
                <w:color w:val="000000"/>
                <w:sz w:val="18"/>
                <w:szCs w:val="18"/>
              </w:rPr>
            </w:pPr>
          </w:p>
        </w:tc>
        <w:tc>
          <w:tcPr>
            <w:tcW w:w="992" w:type="dxa"/>
            <w:tcBorders>
              <w:top w:val="single" w:sz="4" w:space="0" w:color="auto"/>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0</w:t>
            </w:r>
          </w:p>
        </w:tc>
        <w:tc>
          <w:tcPr>
            <w:tcW w:w="567" w:type="dxa"/>
            <w:tcBorders>
              <w:top w:val="single" w:sz="4" w:space="0" w:color="auto"/>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687</w:t>
            </w:r>
          </w:p>
        </w:tc>
        <w:tc>
          <w:tcPr>
            <w:tcW w:w="891" w:type="dxa"/>
            <w:tcBorders>
              <w:top w:val="single" w:sz="4" w:space="0" w:color="auto"/>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3083.9</w:t>
            </w:r>
          </w:p>
        </w:tc>
        <w:tc>
          <w:tcPr>
            <w:tcW w:w="709" w:type="dxa"/>
            <w:tcBorders>
              <w:top w:val="single" w:sz="4" w:space="0" w:color="auto"/>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43.7</w:t>
            </w:r>
          </w:p>
        </w:tc>
        <w:tc>
          <w:tcPr>
            <w:tcW w:w="709" w:type="dxa"/>
            <w:tcBorders>
              <w:top w:val="single" w:sz="4" w:space="0" w:color="auto"/>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5.0</w:t>
            </w:r>
          </w:p>
        </w:tc>
        <w:tc>
          <w:tcPr>
            <w:tcW w:w="850" w:type="dxa"/>
            <w:tcBorders>
              <w:top w:val="single" w:sz="4" w:space="0" w:color="auto"/>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0.62</w:t>
            </w:r>
          </w:p>
        </w:tc>
        <w:tc>
          <w:tcPr>
            <w:tcW w:w="794" w:type="dxa"/>
            <w:tcBorders>
              <w:top w:val="single" w:sz="4" w:space="0" w:color="auto"/>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2.72</w:t>
            </w:r>
          </w:p>
        </w:tc>
      </w:tr>
      <w:tr w:rsidR="00505D40" w:rsidRPr="00F861ED" w:rsidTr="001667AE">
        <w:tc>
          <w:tcPr>
            <w:tcW w:w="1900" w:type="dxa"/>
            <w:tcBorders>
              <w:top w:val="nil"/>
              <w:left w:val="nil"/>
              <w:bottom w:val="nil"/>
              <w:right w:val="nil"/>
            </w:tcBorders>
            <w:vAlign w:val="center"/>
          </w:tcPr>
          <w:p w:rsidR="00505D40" w:rsidRPr="00F861ED" w:rsidRDefault="00505D40" w:rsidP="001667AE">
            <w:pPr>
              <w:rPr>
                <w:color w:val="000000"/>
                <w:sz w:val="18"/>
                <w:szCs w:val="18"/>
              </w:rPr>
            </w:pPr>
          </w:p>
        </w:tc>
        <w:tc>
          <w:tcPr>
            <w:tcW w:w="142" w:type="dxa"/>
            <w:tcBorders>
              <w:top w:val="nil"/>
              <w:left w:val="nil"/>
              <w:bottom w:val="nil"/>
              <w:right w:val="nil"/>
            </w:tcBorders>
          </w:tcPr>
          <w:p w:rsidR="00505D40" w:rsidRPr="00FE0BE9" w:rsidRDefault="00505D40" w:rsidP="001667AE">
            <w:pPr>
              <w:rPr>
                <w:color w:val="000000"/>
                <w:sz w:val="18"/>
                <w:szCs w:val="18"/>
              </w:rPr>
            </w:pPr>
          </w:p>
        </w:tc>
        <w:tc>
          <w:tcPr>
            <w:tcW w:w="992" w:type="dxa"/>
            <w:tcBorders>
              <w:top w:val="nil"/>
              <w:left w:val="nil"/>
              <w:bottom w:val="nil"/>
              <w:right w:val="nil"/>
            </w:tcBorders>
          </w:tcPr>
          <w:p w:rsidR="00505D40"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80</w:t>
            </w:r>
          </w:p>
        </w:tc>
        <w:tc>
          <w:tcPr>
            <w:tcW w:w="567"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11</w:t>
            </w:r>
          </w:p>
        </w:tc>
        <w:tc>
          <w:tcPr>
            <w:tcW w:w="891"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653.8</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47.1</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6.5</w:t>
            </w:r>
          </w:p>
        </w:tc>
        <w:tc>
          <w:tcPr>
            <w:tcW w:w="850" w:type="dxa"/>
            <w:tcBorders>
              <w:top w:val="nil"/>
              <w:left w:val="nil"/>
              <w:bottom w:val="nil"/>
              <w:right w:val="nil"/>
            </w:tcBorders>
            <w:vAlign w:val="bottom"/>
          </w:tcPr>
          <w:p w:rsidR="00505D40" w:rsidRPr="00B8244F" w:rsidRDefault="00505D40" w:rsidP="001667AE">
            <w:pPr>
              <w:rPr>
                <w:color w:val="000000"/>
                <w:sz w:val="18"/>
                <w:szCs w:val="18"/>
              </w:rPr>
            </w:pPr>
            <w:r>
              <w:rPr>
                <w:color w:val="000000"/>
                <w:sz w:val="18"/>
                <w:szCs w:val="18"/>
              </w:rPr>
              <w:t>0.53</w:t>
            </w:r>
          </w:p>
        </w:tc>
        <w:tc>
          <w:tcPr>
            <w:tcW w:w="794" w:type="dxa"/>
            <w:tcBorders>
              <w:top w:val="nil"/>
              <w:left w:val="nil"/>
              <w:bottom w:val="nil"/>
              <w:right w:val="nil"/>
            </w:tcBorders>
            <w:vAlign w:val="bottom"/>
          </w:tcPr>
          <w:p w:rsidR="00505D40" w:rsidRPr="00B8244F" w:rsidRDefault="00505D40" w:rsidP="001667AE">
            <w:pPr>
              <w:rPr>
                <w:color w:val="000000"/>
                <w:sz w:val="18"/>
                <w:szCs w:val="18"/>
              </w:rPr>
            </w:pPr>
            <w:r>
              <w:rPr>
                <w:color w:val="000000"/>
                <w:sz w:val="18"/>
                <w:szCs w:val="18"/>
              </w:rPr>
              <w:t>1.49</w:t>
            </w:r>
          </w:p>
        </w:tc>
      </w:tr>
      <w:tr w:rsidR="00505D40" w:rsidRPr="00F861ED" w:rsidTr="001667AE">
        <w:tc>
          <w:tcPr>
            <w:tcW w:w="1900" w:type="dxa"/>
            <w:tcBorders>
              <w:top w:val="nil"/>
              <w:left w:val="nil"/>
              <w:bottom w:val="nil"/>
              <w:right w:val="nil"/>
            </w:tcBorders>
            <w:vAlign w:val="center"/>
          </w:tcPr>
          <w:p w:rsidR="00505D40" w:rsidRPr="00F861ED" w:rsidRDefault="00505D40" w:rsidP="001667AE">
            <w:pPr>
              <w:rPr>
                <w:color w:val="000000"/>
                <w:sz w:val="18"/>
                <w:szCs w:val="18"/>
              </w:rPr>
            </w:pPr>
            <w:r>
              <w:rPr>
                <w:color w:val="000000"/>
                <w:sz w:val="18"/>
                <w:szCs w:val="18"/>
              </w:rPr>
              <w:t>Southern Shelves</w:t>
            </w:r>
            <w:r w:rsidRPr="00F861ED">
              <w:rPr>
                <w:color w:val="000000"/>
                <w:sz w:val="18"/>
                <w:szCs w:val="18"/>
              </w:rPr>
              <w:t xml:space="preserve"> </w:t>
            </w:r>
          </w:p>
        </w:tc>
        <w:tc>
          <w:tcPr>
            <w:tcW w:w="142" w:type="dxa"/>
            <w:tcBorders>
              <w:top w:val="nil"/>
              <w:left w:val="nil"/>
              <w:bottom w:val="nil"/>
              <w:right w:val="nil"/>
            </w:tcBorders>
          </w:tcPr>
          <w:p w:rsidR="00505D40" w:rsidRPr="00FE0BE9" w:rsidRDefault="00505D40" w:rsidP="001667AE">
            <w:pPr>
              <w:rPr>
                <w:color w:val="000000"/>
                <w:sz w:val="18"/>
                <w:szCs w:val="18"/>
              </w:rPr>
            </w:pPr>
          </w:p>
        </w:tc>
        <w:tc>
          <w:tcPr>
            <w:tcW w:w="992"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0</w:t>
            </w:r>
          </w:p>
        </w:tc>
        <w:tc>
          <w:tcPr>
            <w:tcW w:w="567"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97</w:t>
            </w:r>
          </w:p>
        </w:tc>
        <w:tc>
          <w:tcPr>
            <w:tcW w:w="891"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2693.0</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106.2</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26.7</w:t>
            </w:r>
          </w:p>
        </w:tc>
        <w:tc>
          <w:tcPr>
            <w:tcW w:w="850"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0.59</w:t>
            </w:r>
          </w:p>
        </w:tc>
        <w:tc>
          <w:tcPr>
            <w:tcW w:w="794"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1.34</w:t>
            </w:r>
          </w:p>
        </w:tc>
      </w:tr>
      <w:tr w:rsidR="00505D40" w:rsidRPr="00F861ED" w:rsidTr="001667AE">
        <w:tc>
          <w:tcPr>
            <w:tcW w:w="1900" w:type="dxa"/>
            <w:tcBorders>
              <w:top w:val="nil"/>
              <w:left w:val="nil"/>
              <w:bottom w:val="nil"/>
              <w:right w:val="nil"/>
            </w:tcBorders>
            <w:vAlign w:val="center"/>
          </w:tcPr>
          <w:p w:rsidR="00505D40" w:rsidRPr="00F861ED" w:rsidRDefault="00505D40" w:rsidP="001667AE">
            <w:pPr>
              <w:rPr>
                <w:color w:val="000000"/>
                <w:sz w:val="18"/>
                <w:szCs w:val="18"/>
              </w:rPr>
            </w:pPr>
            <w:r>
              <w:rPr>
                <w:color w:val="000000"/>
                <w:sz w:val="18"/>
                <w:szCs w:val="18"/>
              </w:rPr>
              <w:t>South Georgia S</w:t>
            </w:r>
            <w:r w:rsidRPr="00F861ED">
              <w:rPr>
                <w:color w:val="000000"/>
                <w:sz w:val="18"/>
                <w:szCs w:val="18"/>
              </w:rPr>
              <w:t>helf</w:t>
            </w:r>
          </w:p>
        </w:tc>
        <w:tc>
          <w:tcPr>
            <w:tcW w:w="142" w:type="dxa"/>
            <w:tcBorders>
              <w:top w:val="nil"/>
              <w:left w:val="nil"/>
              <w:bottom w:val="nil"/>
              <w:right w:val="nil"/>
            </w:tcBorders>
          </w:tcPr>
          <w:p w:rsidR="00505D40" w:rsidRPr="00FE0BE9" w:rsidRDefault="00505D40" w:rsidP="001667AE">
            <w:pPr>
              <w:rPr>
                <w:color w:val="000000"/>
                <w:sz w:val="18"/>
                <w:szCs w:val="18"/>
              </w:rPr>
            </w:pPr>
          </w:p>
        </w:tc>
        <w:tc>
          <w:tcPr>
            <w:tcW w:w="992"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0</w:t>
            </w:r>
          </w:p>
        </w:tc>
        <w:tc>
          <w:tcPr>
            <w:tcW w:w="567"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34</w:t>
            </w:r>
          </w:p>
        </w:tc>
        <w:tc>
          <w:tcPr>
            <w:tcW w:w="891"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128.8</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16.8</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2.4</w:t>
            </w:r>
          </w:p>
        </w:tc>
        <w:tc>
          <w:tcPr>
            <w:tcW w:w="850"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0.79</w:t>
            </w:r>
          </w:p>
        </w:tc>
        <w:tc>
          <w:tcPr>
            <w:tcW w:w="794"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1.30</w:t>
            </w:r>
          </w:p>
        </w:tc>
      </w:tr>
      <w:tr w:rsidR="00505D40" w:rsidRPr="00F861ED" w:rsidTr="001667AE">
        <w:tc>
          <w:tcPr>
            <w:tcW w:w="1900" w:type="dxa"/>
            <w:tcBorders>
              <w:top w:val="nil"/>
              <w:left w:val="nil"/>
              <w:bottom w:val="nil"/>
              <w:right w:val="nil"/>
            </w:tcBorders>
            <w:vAlign w:val="center"/>
          </w:tcPr>
          <w:p w:rsidR="00505D40" w:rsidRPr="00F861ED" w:rsidRDefault="00505D40" w:rsidP="001667AE">
            <w:pPr>
              <w:rPr>
                <w:color w:val="000000"/>
                <w:sz w:val="18"/>
                <w:szCs w:val="18"/>
              </w:rPr>
            </w:pPr>
            <w:r>
              <w:rPr>
                <w:color w:val="000000"/>
                <w:sz w:val="18"/>
                <w:szCs w:val="18"/>
              </w:rPr>
              <w:t>Sea Ice Zone</w:t>
            </w:r>
          </w:p>
        </w:tc>
        <w:tc>
          <w:tcPr>
            <w:tcW w:w="142" w:type="dxa"/>
            <w:tcBorders>
              <w:top w:val="nil"/>
              <w:left w:val="nil"/>
              <w:bottom w:val="nil"/>
              <w:right w:val="nil"/>
            </w:tcBorders>
          </w:tcPr>
          <w:p w:rsidR="00505D40" w:rsidRPr="00FE0BE9" w:rsidRDefault="00505D40" w:rsidP="001667AE">
            <w:pPr>
              <w:rPr>
                <w:color w:val="000000"/>
                <w:sz w:val="18"/>
                <w:szCs w:val="18"/>
              </w:rPr>
            </w:pPr>
          </w:p>
        </w:tc>
        <w:tc>
          <w:tcPr>
            <w:tcW w:w="992"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0</w:t>
            </w:r>
          </w:p>
        </w:tc>
        <w:tc>
          <w:tcPr>
            <w:tcW w:w="567"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107</w:t>
            </w:r>
          </w:p>
        </w:tc>
        <w:tc>
          <w:tcPr>
            <w:tcW w:w="891"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829.2</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43.0</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10.3</w:t>
            </w:r>
          </w:p>
        </w:tc>
        <w:tc>
          <w:tcPr>
            <w:tcW w:w="850"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0.35</w:t>
            </w:r>
          </w:p>
        </w:tc>
        <w:tc>
          <w:tcPr>
            <w:tcW w:w="794"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2.77</w:t>
            </w:r>
          </w:p>
        </w:tc>
      </w:tr>
      <w:tr w:rsidR="00505D40" w:rsidRPr="00F861ED" w:rsidTr="001667AE">
        <w:tc>
          <w:tcPr>
            <w:tcW w:w="1900" w:type="dxa"/>
            <w:tcBorders>
              <w:top w:val="nil"/>
              <w:left w:val="nil"/>
              <w:bottom w:val="nil"/>
              <w:right w:val="nil"/>
            </w:tcBorders>
            <w:vAlign w:val="center"/>
          </w:tcPr>
          <w:p w:rsidR="00505D40" w:rsidRPr="00F861ED" w:rsidRDefault="00505D40" w:rsidP="001667AE">
            <w:pPr>
              <w:rPr>
                <w:color w:val="000000"/>
                <w:sz w:val="18"/>
                <w:szCs w:val="18"/>
              </w:rPr>
            </w:pPr>
            <w:r>
              <w:rPr>
                <w:color w:val="000000"/>
                <w:sz w:val="18"/>
                <w:szCs w:val="18"/>
              </w:rPr>
              <w:t>Open Ocean</w:t>
            </w:r>
          </w:p>
        </w:tc>
        <w:tc>
          <w:tcPr>
            <w:tcW w:w="142" w:type="dxa"/>
            <w:tcBorders>
              <w:top w:val="nil"/>
              <w:left w:val="nil"/>
              <w:bottom w:val="nil"/>
              <w:right w:val="nil"/>
            </w:tcBorders>
          </w:tcPr>
          <w:p w:rsidR="00505D40" w:rsidRPr="00FE0BE9" w:rsidRDefault="00505D40" w:rsidP="001667AE">
            <w:pPr>
              <w:rPr>
                <w:color w:val="000000"/>
                <w:sz w:val="18"/>
                <w:szCs w:val="18"/>
              </w:rPr>
            </w:pPr>
          </w:p>
        </w:tc>
        <w:tc>
          <w:tcPr>
            <w:tcW w:w="992"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0</w:t>
            </w:r>
          </w:p>
        </w:tc>
        <w:tc>
          <w:tcPr>
            <w:tcW w:w="567"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416</w:t>
            </w:r>
          </w:p>
        </w:tc>
        <w:tc>
          <w:tcPr>
            <w:tcW w:w="891"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3083.9</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26.6</w:t>
            </w:r>
          </w:p>
        </w:tc>
        <w:tc>
          <w:tcPr>
            <w:tcW w:w="709" w:type="dxa"/>
            <w:tcBorders>
              <w:top w:val="nil"/>
              <w:left w:val="nil"/>
              <w:bottom w:val="nil"/>
              <w:right w:val="nil"/>
            </w:tcBorders>
          </w:tcPr>
          <w:p w:rsidR="00505D40" w:rsidRPr="00E33B8C" w:rsidRDefault="00505D40" w:rsidP="001667AE">
            <w:pPr>
              <w:spacing w:after="0" w:line="240" w:lineRule="auto"/>
              <w:rPr>
                <w:rFonts w:eastAsia="Times New Roman"/>
                <w:color w:val="000000"/>
                <w:sz w:val="18"/>
                <w:szCs w:val="18"/>
                <w:lang w:eastAsia="en-GB"/>
              </w:rPr>
            </w:pPr>
            <w:r w:rsidRPr="00E33B8C">
              <w:rPr>
                <w:rFonts w:eastAsia="Times New Roman"/>
                <w:color w:val="000000"/>
                <w:sz w:val="18"/>
                <w:szCs w:val="18"/>
                <w:lang w:eastAsia="en-GB"/>
              </w:rPr>
              <w:t>2.5</w:t>
            </w:r>
          </w:p>
        </w:tc>
        <w:tc>
          <w:tcPr>
            <w:tcW w:w="850"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0.72</w:t>
            </w:r>
          </w:p>
        </w:tc>
        <w:tc>
          <w:tcPr>
            <w:tcW w:w="794" w:type="dxa"/>
            <w:tcBorders>
              <w:top w:val="nil"/>
              <w:left w:val="nil"/>
              <w:bottom w:val="nil"/>
              <w:right w:val="nil"/>
            </w:tcBorders>
            <w:vAlign w:val="bottom"/>
          </w:tcPr>
          <w:p w:rsidR="00505D40" w:rsidRPr="00B8244F" w:rsidRDefault="00505D40" w:rsidP="001667AE">
            <w:pPr>
              <w:rPr>
                <w:color w:val="000000"/>
                <w:sz w:val="18"/>
                <w:szCs w:val="18"/>
              </w:rPr>
            </w:pPr>
            <w:r w:rsidRPr="00B8244F">
              <w:rPr>
                <w:color w:val="000000"/>
                <w:sz w:val="18"/>
                <w:szCs w:val="18"/>
              </w:rPr>
              <w:t>2.20</w:t>
            </w:r>
          </w:p>
        </w:tc>
      </w:tr>
      <w:tr w:rsidR="00505D40" w:rsidRPr="00F861ED" w:rsidTr="001667AE">
        <w:tc>
          <w:tcPr>
            <w:tcW w:w="1900" w:type="dxa"/>
            <w:tcBorders>
              <w:top w:val="nil"/>
              <w:left w:val="nil"/>
              <w:right w:val="nil"/>
            </w:tcBorders>
            <w:vAlign w:val="center"/>
          </w:tcPr>
          <w:p w:rsidR="00505D40" w:rsidRDefault="00505D40" w:rsidP="001667AE">
            <w:pPr>
              <w:rPr>
                <w:color w:val="000000"/>
                <w:sz w:val="18"/>
                <w:szCs w:val="18"/>
              </w:rPr>
            </w:pPr>
          </w:p>
        </w:tc>
        <w:tc>
          <w:tcPr>
            <w:tcW w:w="142" w:type="dxa"/>
            <w:tcBorders>
              <w:top w:val="nil"/>
              <w:left w:val="nil"/>
              <w:right w:val="nil"/>
            </w:tcBorders>
          </w:tcPr>
          <w:p w:rsidR="00505D40" w:rsidRPr="00FE0BE9" w:rsidRDefault="00505D40" w:rsidP="001667AE">
            <w:pPr>
              <w:rPr>
                <w:color w:val="000000"/>
                <w:sz w:val="18"/>
                <w:szCs w:val="18"/>
              </w:rPr>
            </w:pPr>
          </w:p>
        </w:tc>
        <w:tc>
          <w:tcPr>
            <w:tcW w:w="992" w:type="dxa"/>
            <w:tcBorders>
              <w:top w:val="nil"/>
              <w:left w:val="nil"/>
              <w:right w:val="nil"/>
            </w:tcBorders>
          </w:tcPr>
          <w:p w:rsidR="00505D40"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40</w:t>
            </w:r>
          </w:p>
        </w:tc>
        <w:tc>
          <w:tcPr>
            <w:tcW w:w="567" w:type="dxa"/>
            <w:tcBorders>
              <w:top w:val="nil"/>
              <w:left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115</w:t>
            </w:r>
          </w:p>
        </w:tc>
        <w:tc>
          <w:tcPr>
            <w:tcW w:w="891" w:type="dxa"/>
            <w:tcBorders>
              <w:top w:val="nil"/>
              <w:left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783.2</w:t>
            </w:r>
          </w:p>
        </w:tc>
        <w:tc>
          <w:tcPr>
            <w:tcW w:w="709" w:type="dxa"/>
            <w:tcBorders>
              <w:top w:val="nil"/>
              <w:left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26.7</w:t>
            </w:r>
          </w:p>
        </w:tc>
        <w:tc>
          <w:tcPr>
            <w:tcW w:w="709" w:type="dxa"/>
            <w:tcBorders>
              <w:top w:val="nil"/>
              <w:left w:val="nil"/>
              <w:right w:val="nil"/>
            </w:tcBorders>
          </w:tcPr>
          <w:p w:rsidR="00505D40" w:rsidRPr="00E33B8C" w:rsidRDefault="00505D40" w:rsidP="001667AE">
            <w:pPr>
              <w:spacing w:after="0" w:line="240" w:lineRule="auto"/>
              <w:rPr>
                <w:rFonts w:eastAsia="Times New Roman"/>
                <w:color w:val="000000"/>
                <w:sz w:val="18"/>
                <w:szCs w:val="18"/>
                <w:lang w:eastAsia="en-GB"/>
              </w:rPr>
            </w:pPr>
            <w:r>
              <w:rPr>
                <w:rFonts w:eastAsia="Times New Roman"/>
                <w:color w:val="000000"/>
                <w:sz w:val="18"/>
                <w:szCs w:val="18"/>
                <w:lang w:eastAsia="en-GB"/>
              </w:rPr>
              <w:t>5.7</w:t>
            </w:r>
          </w:p>
        </w:tc>
        <w:tc>
          <w:tcPr>
            <w:tcW w:w="850" w:type="dxa"/>
            <w:tcBorders>
              <w:top w:val="nil"/>
              <w:left w:val="nil"/>
              <w:right w:val="nil"/>
            </w:tcBorders>
            <w:vAlign w:val="bottom"/>
          </w:tcPr>
          <w:p w:rsidR="00505D40" w:rsidRPr="00B8244F" w:rsidRDefault="00505D40" w:rsidP="001667AE">
            <w:pPr>
              <w:rPr>
                <w:color w:val="000000"/>
                <w:sz w:val="18"/>
                <w:szCs w:val="18"/>
              </w:rPr>
            </w:pPr>
            <w:r>
              <w:rPr>
                <w:color w:val="000000"/>
                <w:sz w:val="18"/>
                <w:szCs w:val="18"/>
              </w:rPr>
              <w:t>0.65</w:t>
            </w:r>
          </w:p>
        </w:tc>
        <w:tc>
          <w:tcPr>
            <w:tcW w:w="794" w:type="dxa"/>
            <w:tcBorders>
              <w:top w:val="nil"/>
              <w:left w:val="nil"/>
              <w:right w:val="nil"/>
            </w:tcBorders>
            <w:vAlign w:val="bottom"/>
          </w:tcPr>
          <w:p w:rsidR="00505D40" w:rsidRPr="00B8244F" w:rsidRDefault="00505D40" w:rsidP="001667AE">
            <w:pPr>
              <w:rPr>
                <w:color w:val="000000"/>
                <w:sz w:val="18"/>
                <w:szCs w:val="18"/>
              </w:rPr>
            </w:pPr>
            <w:r>
              <w:rPr>
                <w:color w:val="000000"/>
                <w:sz w:val="18"/>
                <w:szCs w:val="18"/>
              </w:rPr>
              <w:t>1.43</w:t>
            </w:r>
          </w:p>
        </w:tc>
      </w:tr>
    </w:tbl>
    <w:p w:rsidR="005A3F4D" w:rsidRDefault="005A3F4D">
      <w:pPr>
        <w:spacing w:after="0" w:line="240" w:lineRule="auto"/>
      </w:pPr>
      <w:r>
        <w:br w:type="page"/>
      </w:r>
    </w:p>
    <w:p w:rsidR="005E586F" w:rsidRDefault="00EF62A5" w:rsidP="001B6C19">
      <w:pPr>
        <w:spacing w:line="360" w:lineRule="auto"/>
      </w:pPr>
      <w:proofErr w:type="gramStart"/>
      <w:r w:rsidRPr="00EF62A5">
        <w:lastRenderedPageBreak/>
        <w:t>Table 4.</w:t>
      </w:r>
      <w:proofErr w:type="gramEnd"/>
      <w:r w:rsidRPr="00EF62A5">
        <w:t xml:space="preserve"> Summary of GAMs fitted to krill density data (in g m</w:t>
      </w:r>
      <w:r w:rsidRPr="0059132F">
        <w:rPr>
          <w:vertAlign w:val="superscript"/>
        </w:rPr>
        <w:t>-2</w:t>
      </w:r>
      <w:r w:rsidRPr="00EF62A5">
        <w:t xml:space="preserve">) for the study area and </w:t>
      </w:r>
      <w:proofErr w:type="spellStart"/>
      <w:r w:rsidRPr="00EF62A5">
        <w:t>subregions</w:t>
      </w:r>
      <w:proofErr w:type="spellEnd"/>
      <w:r w:rsidRPr="00EF62A5">
        <w:t xml:space="preserve">.  The increase in the deviance explained (DE) by the model with the addition of each term is shown in parentheses. </w:t>
      </w:r>
      <w:proofErr w:type="spellStart"/>
      <w:r w:rsidR="007861BB">
        <w:t>Chl</w:t>
      </w:r>
      <w:proofErr w:type="spellEnd"/>
      <w:r w:rsidR="007861BB">
        <w:t xml:space="preserve"> is</w:t>
      </w:r>
      <w:r w:rsidRPr="00EF62A5">
        <w:t xml:space="preserve"> chlorophyll </w:t>
      </w:r>
      <w:r w:rsidRPr="0059132F">
        <w:rPr>
          <w:i/>
        </w:rPr>
        <w:t>a</w:t>
      </w:r>
      <w:r w:rsidR="007861BB">
        <w:t xml:space="preserve"> concentration and SLA is</w:t>
      </w:r>
      <w:r w:rsidRPr="00EF62A5">
        <w:t xml:space="preserve"> sea level anomaly.</w:t>
      </w:r>
    </w:p>
    <w:tbl>
      <w:tblPr>
        <w:tblStyle w:val="TableGrid"/>
        <w:tblW w:w="0" w:type="auto"/>
        <w:tblBorders>
          <w:left w:val="none" w:sz="0" w:space="0" w:color="auto"/>
          <w:right w:val="none" w:sz="0" w:space="0" w:color="auto"/>
          <w:insideV w:val="none" w:sz="0" w:space="0" w:color="auto"/>
        </w:tblBorders>
        <w:tblLook w:val="04A0"/>
      </w:tblPr>
      <w:tblGrid>
        <w:gridCol w:w="1932"/>
        <w:gridCol w:w="985"/>
        <w:gridCol w:w="566"/>
        <w:gridCol w:w="706"/>
        <w:gridCol w:w="283"/>
        <w:gridCol w:w="1407"/>
        <w:gridCol w:w="986"/>
        <w:gridCol w:w="990"/>
        <w:gridCol w:w="1126"/>
      </w:tblGrid>
      <w:tr w:rsidR="00C71001" w:rsidRPr="00FD0F7C" w:rsidTr="001667AE">
        <w:tc>
          <w:tcPr>
            <w:tcW w:w="1951" w:type="dxa"/>
            <w:tcBorders>
              <w:bottom w:val="nil"/>
            </w:tcBorders>
          </w:tcPr>
          <w:p w:rsidR="00C71001" w:rsidRPr="00FD0F7C" w:rsidRDefault="00C71001" w:rsidP="001667AE">
            <w:pPr>
              <w:rPr>
                <w:rFonts w:asciiTheme="minorHAnsi" w:hAnsiTheme="minorHAnsi"/>
                <w:sz w:val="18"/>
                <w:szCs w:val="18"/>
              </w:rPr>
            </w:pPr>
          </w:p>
        </w:tc>
        <w:tc>
          <w:tcPr>
            <w:tcW w:w="992" w:type="dxa"/>
            <w:tcBorders>
              <w:bottom w:val="nil"/>
            </w:tcBorders>
          </w:tcPr>
          <w:p w:rsidR="00C71001" w:rsidRPr="00FD0F7C" w:rsidRDefault="00C71001" w:rsidP="001667AE">
            <w:pPr>
              <w:rPr>
                <w:rFonts w:asciiTheme="minorHAnsi" w:hAnsiTheme="minorHAnsi"/>
                <w:sz w:val="18"/>
                <w:szCs w:val="18"/>
              </w:rPr>
            </w:pPr>
          </w:p>
        </w:tc>
        <w:tc>
          <w:tcPr>
            <w:tcW w:w="567" w:type="dxa"/>
            <w:tcBorders>
              <w:bottom w:val="nil"/>
            </w:tcBorders>
          </w:tcPr>
          <w:p w:rsidR="00C71001" w:rsidRPr="00FD0F7C" w:rsidRDefault="00C71001" w:rsidP="001667AE">
            <w:pPr>
              <w:rPr>
                <w:rFonts w:asciiTheme="minorHAnsi" w:hAnsiTheme="minorHAnsi"/>
                <w:sz w:val="18"/>
                <w:szCs w:val="18"/>
              </w:rPr>
            </w:pPr>
          </w:p>
        </w:tc>
        <w:tc>
          <w:tcPr>
            <w:tcW w:w="709" w:type="dxa"/>
            <w:tcBorders>
              <w:bottom w:val="nil"/>
            </w:tcBorders>
          </w:tcPr>
          <w:p w:rsidR="00C71001" w:rsidRPr="00FD0F7C" w:rsidRDefault="00C71001" w:rsidP="001667AE">
            <w:pPr>
              <w:rPr>
                <w:rFonts w:asciiTheme="minorHAnsi" w:hAnsiTheme="minorHAnsi"/>
                <w:sz w:val="18"/>
                <w:szCs w:val="18"/>
              </w:rPr>
            </w:pPr>
          </w:p>
        </w:tc>
        <w:tc>
          <w:tcPr>
            <w:tcW w:w="284" w:type="dxa"/>
            <w:tcBorders>
              <w:bottom w:val="nil"/>
            </w:tcBorders>
          </w:tcPr>
          <w:p w:rsidR="00C71001" w:rsidRPr="00FD0F7C" w:rsidRDefault="00C71001" w:rsidP="001667AE">
            <w:pPr>
              <w:rPr>
                <w:rFonts w:asciiTheme="minorHAnsi" w:hAnsiTheme="minorHAnsi"/>
                <w:sz w:val="18"/>
                <w:szCs w:val="18"/>
              </w:rPr>
            </w:pPr>
          </w:p>
        </w:tc>
        <w:tc>
          <w:tcPr>
            <w:tcW w:w="4536" w:type="dxa"/>
            <w:gridSpan w:val="4"/>
          </w:tcPr>
          <w:p w:rsidR="00C71001" w:rsidRPr="00FD0F7C" w:rsidRDefault="00C71001" w:rsidP="001667AE">
            <w:pPr>
              <w:rPr>
                <w:rFonts w:asciiTheme="minorHAnsi" w:hAnsiTheme="minorHAnsi"/>
                <w:sz w:val="18"/>
                <w:szCs w:val="18"/>
              </w:rPr>
            </w:pPr>
            <w:r>
              <w:rPr>
                <w:rFonts w:asciiTheme="minorHAnsi" w:hAnsiTheme="minorHAnsi"/>
                <w:sz w:val="18"/>
                <w:szCs w:val="18"/>
              </w:rPr>
              <w:t>Degrees of freedom of smoother</w:t>
            </w:r>
          </w:p>
        </w:tc>
      </w:tr>
      <w:tr w:rsidR="00C71001" w:rsidRPr="00FD0F7C" w:rsidTr="001667AE">
        <w:tc>
          <w:tcPr>
            <w:tcW w:w="1951"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Model</w:t>
            </w:r>
          </w:p>
        </w:tc>
        <w:tc>
          <w:tcPr>
            <w:tcW w:w="992"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Scale (nm)</w:t>
            </w:r>
          </w:p>
        </w:tc>
        <w:tc>
          <w:tcPr>
            <w:tcW w:w="567"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N</w:t>
            </w:r>
          </w:p>
        </w:tc>
        <w:tc>
          <w:tcPr>
            <w:tcW w:w="709"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DE (%)</w:t>
            </w:r>
          </w:p>
        </w:tc>
        <w:tc>
          <w:tcPr>
            <w:tcW w:w="284" w:type="dxa"/>
            <w:tcBorders>
              <w:top w:val="nil"/>
              <w:bottom w:val="nil"/>
            </w:tcBorders>
          </w:tcPr>
          <w:p w:rsidR="00C71001" w:rsidRPr="00FD0F7C" w:rsidRDefault="00C71001" w:rsidP="001667AE">
            <w:pPr>
              <w:rPr>
                <w:rFonts w:asciiTheme="minorHAnsi" w:hAnsiTheme="minorHAnsi"/>
                <w:sz w:val="18"/>
                <w:szCs w:val="18"/>
              </w:rPr>
            </w:pPr>
          </w:p>
        </w:tc>
        <w:tc>
          <w:tcPr>
            <w:tcW w:w="1417" w:type="dxa"/>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Break distance</w:t>
            </w:r>
          </w:p>
        </w:tc>
        <w:tc>
          <w:tcPr>
            <w:tcW w:w="992" w:type="dxa"/>
          </w:tcPr>
          <w:p w:rsidR="00C71001" w:rsidRPr="00FD0F7C" w:rsidRDefault="00C71001" w:rsidP="001667AE">
            <w:pPr>
              <w:rPr>
                <w:rFonts w:asciiTheme="minorHAnsi" w:hAnsiTheme="minorHAnsi"/>
                <w:sz w:val="18"/>
                <w:szCs w:val="18"/>
              </w:rPr>
            </w:pPr>
            <w:proofErr w:type="spellStart"/>
            <w:r w:rsidRPr="00FD0F7C">
              <w:rPr>
                <w:rFonts w:asciiTheme="minorHAnsi" w:hAnsiTheme="minorHAnsi"/>
                <w:sz w:val="18"/>
                <w:szCs w:val="18"/>
              </w:rPr>
              <w:t>Chl</w:t>
            </w:r>
            <w:proofErr w:type="spellEnd"/>
          </w:p>
        </w:tc>
        <w:tc>
          <w:tcPr>
            <w:tcW w:w="993" w:type="dxa"/>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Velocity</w:t>
            </w:r>
          </w:p>
        </w:tc>
        <w:tc>
          <w:tcPr>
            <w:tcW w:w="1134" w:type="dxa"/>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SLA</w:t>
            </w:r>
          </w:p>
        </w:tc>
      </w:tr>
      <w:tr w:rsidR="00C71001" w:rsidRPr="00FD0F7C" w:rsidTr="001667AE">
        <w:tc>
          <w:tcPr>
            <w:tcW w:w="1951"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 xml:space="preserve">Study area </w:t>
            </w:r>
          </w:p>
        </w:tc>
        <w:tc>
          <w:tcPr>
            <w:tcW w:w="992"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80</w:t>
            </w:r>
          </w:p>
        </w:tc>
        <w:tc>
          <w:tcPr>
            <w:tcW w:w="567"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11</w:t>
            </w:r>
          </w:p>
        </w:tc>
        <w:tc>
          <w:tcPr>
            <w:tcW w:w="709"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2.0</w:t>
            </w:r>
          </w:p>
        </w:tc>
        <w:tc>
          <w:tcPr>
            <w:tcW w:w="284" w:type="dxa"/>
            <w:tcBorders>
              <w:top w:val="nil"/>
              <w:bottom w:val="nil"/>
            </w:tcBorders>
          </w:tcPr>
          <w:p w:rsidR="00C71001" w:rsidRPr="00FD0F7C" w:rsidRDefault="00C71001" w:rsidP="001667AE">
            <w:pPr>
              <w:rPr>
                <w:rFonts w:asciiTheme="minorHAnsi" w:hAnsiTheme="minorHAnsi"/>
                <w:sz w:val="18"/>
                <w:szCs w:val="18"/>
              </w:rPr>
            </w:pPr>
          </w:p>
        </w:tc>
        <w:tc>
          <w:tcPr>
            <w:tcW w:w="1417"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26.5)</w:t>
            </w:r>
          </w:p>
        </w:tc>
        <w:tc>
          <w:tcPr>
            <w:tcW w:w="992"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2.2 (5.9)</w:t>
            </w:r>
          </w:p>
        </w:tc>
        <w:tc>
          <w:tcPr>
            <w:tcW w:w="993" w:type="dxa"/>
            <w:tcBorders>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3.1 (9.6)</w:t>
            </w:r>
          </w:p>
        </w:tc>
        <w:tc>
          <w:tcPr>
            <w:tcW w:w="1134" w:type="dxa"/>
            <w:tcBorders>
              <w:bottom w:val="nil"/>
            </w:tcBorders>
          </w:tcPr>
          <w:p w:rsidR="00C71001" w:rsidRPr="00FD0F7C" w:rsidRDefault="00C71001" w:rsidP="001667AE">
            <w:pPr>
              <w:rPr>
                <w:rFonts w:asciiTheme="minorHAnsi" w:hAnsiTheme="minorHAnsi"/>
                <w:sz w:val="18"/>
                <w:szCs w:val="18"/>
              </w:rPr>
            </w:pPr>
          </w:p>
        </w:tc>
      </w:tr>
      <w:tr w:rsidR="00C71001" w:rsidRPr="00FD0F7C" w:rsidTr="001667AE">
        <w:tc>
          <w:tcPr>
            <w:tcW w:w="1951"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 xml:space="preserve">Southern Shelves </w:t>
            </w:r>
          </w:p>
        </w:tc>
        <w:tc>
          <w:tcPr>
            <w:tcW w:w="992"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w:t>
            </w:r>
          </w:p>
        </w:tc>
        <w:tc>
          <w:tcPr>
            <w:tcW w:w="56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97</w:t>
            </w:r>
          </w:p>
        </w:tc>
        <w:tc>
          <w:tcPr>
            <w:tcW w:w="709"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3.9</w:t>
            </w:r>
          </w:p>
        </w:tc>
        <w:tc>
          <w:tcPr>
            <w:tcW w:w="284" w:type="dxa"/>
            <w:tcBorders>
              <w:top w:val="nil"/>
              <w:bottom w:val="nil"/>
            </w:tcBorders>
          </w:tcPr>
          <w:p w:rsidR="00C71001" w:rsidRPr="00FD0F7C" w:rsidRDefault="00C71001" w:rsidP="001667AE">
            <w:pPr>
              <w:rPr>
                <w:rFonts w:asciiTheme="minorHAnsi" w:hAnsiTheme="minorHAnsi"/>
                <w:sz w:val="18"/>
                <w:szCs w:val="18"/>
              </w:rPr>
            </w:pPr>
          </w:p>
        </w:tc>
        <w:tc>
          <w:tcPr>
            <w:tcW w:w="141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4 (4.5)</w:t>
            </w:r>
          </w:p>
        </w:tc>
        <w:tc>
          <w:tcPr>
            <w:tcW w:w="992"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5.0 (21.5)</w:t>
            </w:r>
          </w:p>
        </w:tc>
        <w:tc>
          <w:tcPr>
            <w:tcW w:w="993" w:type="dxa"/>
            <w:tcBorders>
              <w:top w:val="nil"/>
              <w:bottom w:val="nil"/>
            </w:tcBorders>
          </w:tcPr>
          <w:p w:rsidR="00C71001" w:rsidRPr="00FD0F7C" w:rsidRDefault="00C71001" w:rsidP="001667AE">
            <w:pPr>
              <w:rPr>
                <w:rFonts w:asciiTheme="minorHAnsi" w:hAnsiTheme="minorHAnsi"/>
                <w:sz w:val="18"/>
                <w:szCs w:val="18"/>
              </w:rPr>
            </w:pPr>
          </w:p>
        </w:tc>
        <w:tc>
          <w:tcPr>
            <w:tcW w:w="1134"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0 (17.9)</w:t>
            </w:r>
          </w:p>
        </w:tc>
      </w:tr>
      <w:tr w:rsidR="00C71001" w:rsidRPr="00FD0F7C" w:rsidTr="001667AE">
        <w:tc>
          <w:tcPr>
            <w:tcW w:w="1951"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South Georgia Shelf</w:t>
            </w:r>
          </w:p>
        </w:tc>
        <w:tc>
          <w:tcPr>
            <w:tcW w:w="992"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w:t>
            </w:r>
          </w:p>
        </w:tc>
        <w:tc>
          <w:tcPr>
            <w:tcW w:w="56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34</w:t>
            </w:r>
          </w:p>
        </w:tc>
        <w:tc>
          <w:tcPr>
            <w:tcW w:w="709"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3.9</w:t>
            </w:r>
          </w:p>
        </w:tc>
        <w:tc>
          <w:tcPr>
            <w:tcW w:w="284" w:type="dxa"/>
            <w:tcBorders>
              <w:top w:val="nil"/>
              <w:bottom w:val="nil"/>
            </w:tcBorders>
          </w:tcPr>
          <w:p w:rsidR="00C71001" w:rsidRPr="00FD0F7C" w:rsidRDefault="00C71001" w:rsidP="001667AE">
            <w:pPr>
              <w:rPr>
                <w:rFonts w:asciiTheme="minorHAnsi" w:hAnsiTheme="minorHAnsi"/>
                <w:sz w:val="18"/>
                <w:szCs w:val="18"/>
              </w:rPr>
            </w:pPr>
          </w:p>
        </w:tc>
        <w:tc>
          <w:tcPr>
            <w:tcW w:w="141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34)</w:t>
            </w:r>
          </w:p>
        </w:tc>
        <w:tc>
          <w:tcPr>
            <w:tcW w:w="992" w:type="dxa"/>
            <w:tcBorders>
              <w:top w:val="nil"/>
              <w:bottom w:val="nil"/>
            </w:tcBorders>
          </w:tcPr>
          <w:p w:rsidR="00C71001" w:rsidRPr="00FD0F7C" w:rsidRDefault="00C71001" w:rsidP="001667AE">
            <w:pPr>
              <w:rPr>
                <w:rFonts w:asciiTheme="minorHAnsi" w:hAnsiTheme="minorHAnsi"/>
                <w:sz w:val="18"/>
                <w:szCs w:val="18"/>
              </w:rPr>
            </w:pPr>
          </w:p>
        </w:tc>
        <w:tc>
          <w:tcPr>
            <w:tcW w:w="993" w:type="dxa"/>
            <w:tcBorders>
              <w:top w:val="nil"/>
              <w:bottom w:val="nil"/>
            </w:tcBorders>
          </w:tcPr>
          <w:p w:rsidR="00C71001" w:rsidRPr="00FD0F7C" w:rsidRDefault="00C71001" w:rsidP="001667AE">
            <w:pPr>
              <w:rPr>
                <w:rFonts w:asciiTheme="minorHAnsi" w:hAnsiTheme="minorHAnsi"/>
                <w:sz w:val="18"/>
                <w:szCs w:val="18"/>
              </w:rPr>
            </w:pPr>
          </w:p>
        </w:tc>
        <w:tc>
          <w:tcPr>
            <w:tcW w:w="1134"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9.9)</w:t>
            </w:r>
          </w:p>
        </w:tc>
      </w:tr>
      <w:tr w:rsidR="00C71001" w:rsidRPr="00FD0F7C" w:rsidTr="001667AE">
        <w:tc>
          <w:tcPr>
            <w:tcW w:w="1951"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Sea Ice Zone</w:t>
            </w:r>
          </w:p>
        </w:tc>
        <w:tc>
          <w:tcPr>
            <w:tcW w:w="992"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w:t>
            </w:r>
          </w:p>
        </w:tc>
        <w:tc>
          <w:tcPr>
            <w:tcW w:w="56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7</w:t>
            </w:r>
          </w:p>
        </w:tc>
        <w:tc>
          <w:tcPr>
            <w:tcW w:w="709"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5.6</w:t>
            </w:r>
          </w:p>
        </w:tc>
        <w:tc>
          <w:tcPr>
            <w:tcW w:w="284" w:type="dxa"/>
            <w:tcBorders>
              <w:top w:val="nil"/>
              <w:bottom w:val="nil"/>
            </w:tcBorders>
          </w:tcPr>
          <w:p w:rsidR="00C71001" w:rsidRPr="00FD0F7C" w:rsidRDefault="00C71001" w:rsidP="001667AE">
            <w:pPr>
              <w:rPr>
                <w:rFonts w:asciiTheme="minorHAnsi" w:hAnsiTheme="minorHAnsi"/>
                <w:sz w:val="18"/>
                <w:szCs w:val="18"/>
              </w:rPr>
            </w:pPr>
          </w:p>
        </w:tc>
        <w:tc>
          <w:tcPr>
            <w:tcW w:w="1417"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4.5)</w:t>
            </w:r>
          </w:p>
        </w:tc>
        <w:tc>
          <w:tcPr>
            <w:tcW w:w="992" w:type="dxa"/>
            <w:tcBorders>
              <w:top w:val="nil"/>
              <w:bottom w:val="nil"/>
            </w:tcBorders>
          </w:tcPr>
          <w:p w:rsidR="00C71001" w:rsidRPr="00FD0F7C" w:rsidRDefault="00C71001" w:rsidP="001667AE">
            <w:pPr>
              <w:rPr>
                <w:rFonts w:asciiTheme="minorHAnsi" w:hAnsiTheme="minorHAnsi"/>
                <w:sz w:val="18"/>
                <w:szCs w:val="18"/>
              </w:rPr>
            </w:pPr>
          </w:p>
        </w:tc>
        <w:tc>
          <w:tcPr>
            <w:tcW w:w="993"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5.3)</w:t>
            </w:r>
          </w:p>
        </w:tc>
        <w:tc>
          <w:tcPr>
            <w:tcW w:w="1134" w:type="dxa"/>
            <w:tcBorders>
              <w:top w:val="nil"/>
              <w:bottom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5.8)</w:t>
            </w:r>
          </w:p>
        </w:tc>
      </w:tr>
      <w:tr w:rsidR="00C71001" w:rsidRPr="00FD0F7C" w:rsidTr="001667AE">
        <w:tc>
          <w:tcPr>
            <w:tcW w:w="1951"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Open Ocean</w:t>
            </w:r>
          </w:p>
        </w:tc>
        <w:tc>
          <w:tcPr>
            <w:tcW w:w="992"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0</w:t>
            </w:r>
          </w:p>
        </w:tc>
        <w:tc>
          <w:tcPr>
            <w:tcW w:w="567"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15</w:t>
            </w:r>
          </w:p>
        </w:tc>
        <w:tc>
          <w:tcPr>
            <w:tcW w:w="709"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32.7</w:t>
            </w:r>
          </w:p>
        </w:tc>
        <w:tc>
          <w:tcPr>
            <w:tcW w:w="284" w:type="dxa"/>
            <w:tcBorders>
              <w:top w:val="nil"/>
            </w:tcBorders>
          </w:tcPr>
          <w:p w:rsidR="00C71001" w:rsidRPr="00FD0F7C" w:rsidRDefault="00C71001" w:rsidP="001667AE">
            <w:pPr>
              <w:rPr>
                <w:rFonts w:asciiTheme="minorHAnsi" w:hAnsiTheme="minorHAnsi"/>
                <w:sz w:val="18"/>
                <w:szCs w:val="18"/>
              </w:rPr>
            </w:pPr>
          </w:p>
        </w:tc>
        <w:tc>
          <w:tcPr>
            <w:tcW w:w="1417"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2.5 (23.7)</w:t>
            </w:r>
          </w:p>
        </w:tc>
        <w:tc>
          <w:tcPr>
            <w:tcW w:w="992"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4.0 (6.0)</w:t>
            </w:r>
          </w:p>
        </w:tc>
        <w:tc>
          <w:tcPr>
            <w:tcW w:w="993" w:type="dxa"/>
            <w:tcBorders>
              <w:top w:val="nil"/>
            </w:tcBorders>
          </w:tcPr>
          <w:p w:rsidR="00C71001" w:rsidRPr="00FD0F7C" w:rsidRDefault="00C71001" w:rsidP="001667AE">
            <w:pPr>
              <w:rPr>
                <w:rFonts w:asciiTheme="minorHAnsi" w:hAnsiTheme="minorHAnsi"/>
                <w:sz w:val="18"/>
                <w:szCs w:val="18"/>
              </w:rPr>
            </w:pPr>
            <w:r w:rsidRPr="00FD0F7C">
              <w:rPr>
                <w:rFonts w:asciiTheme="minorHAnsi" w:hAnsiTheme="minorHAnsi"/>
                <w:sz w:val="18"/>
                <w:szCs w:val="18"/>
              </w:rPr>
              <w:t>1.0 (3)</w:t>
            </w:r>
          </w:p>
        </w:tc>
        <w:tc>
          <w:tcPr>
            <w:tcW w:w="1134" w:type="dxa"/>
            <w:tcBorders>
              <w:top w:val="nil"/>
            </w:tcBorders>
          </w:tcPr>
          <w:p w:rsidR="00C71001" w:rsidRPr="00FD0F7C" w:rsidRDefault="00C71001" w:rsidP="001667AE">
            <w:pPr>
              <w:rPr>
                <w:rFonts w:asciiTheme="minorHAnsi" w:hAnsiTheme="minorHAnsi"/>
                <w:sz w:val="18"/>
                <w:szCs w:val="18"/>
              </w:rPr>
            </w:pPr>
          </w:p>
        </w:tc>
      </w:tr>
    </w:tbl>
    <w:p w:rsidR="005A3F4D" w:rsidRDefault="005A3F4D">
      <w:pPr>
        <w:spacing w:after="0" w:line="240" w:lineRule="auto"/>
      </w:pPr>
      <w:r>
        <w:br w:type="page"/>
      </w:r>
    </w:p>
    <w:p w:rsidR="00EF62A5" w:rsidRDefault="00EF62A5" w:rsidP="001B6C19">
      <w:pPr>
        <w:spacing w:line="360" w:lineRule="auto"/>
      </w:pPr>
      <w:proofErr w:type="gramStart"/>
      <w:r w:rsidRPr="00EF62A5">
        <w:lastRenderedPageBreak/>
        <w:t>Table 5.</w:t>
      </w:r>
      <w:proofErr w:type="gramEnd"/>
      <w:r w:rsidRPr="00EF62A5">
        <w:t xml:space="preserve"> </w:t>
      </w:r>
      <w:proofErr w:type="gramStart"/>
      <w:r w:rsidRPr="00EF62A5">
        <w:t>Summary of the forwards selection procedure for each model.</w:t>
      </w:r>
      <w:proofErr w:type="gramEnd"/>
      <w:r w:rsidRPr="00EF62A5">
        <w:t xml:space="preserve"> The selection order (1, 2 or 3) and significance level (‘***’ p &lt; 0.001, ‘**’ p &lt; 0.01 and ‘*’p &lt; 0.05) for the explanatory variables included in the final model are shown in bold font. A blank cell indicates that the variable was available during model selection but not retained in the final model. Other cell values indicate the following: (c1, c2 or c3) - the variable is correlated with an explanatory variable selected in a previous round (1, 2 or 3 respectively) and was subsequently excluded from model selection, </w:t>
      </w:r>
      <w:r w:rsidR="0059132F">
        <w:t xml:space="preserve">and </w:t>
      </w:r>
      <w:r w:rsidRPr="00EF62A5">
        <w:t>(</w:t>
      </w:r>
      <w:proofErr w:type="spellStart"/>
      <w:proofErr w:type="gramStart"/>
      <w:r w:rsidRPr="00EF62A5">
        <w:t>na</w:t>
      </w:r>
      <w:proofErr w:type="spellEnd"/>
      <w:proofErr w:type="gramEnd"/>
      <w:r w:rsidRPr="00EF62A5">
        <w:t>) - the nominal variable was excluded from model selection due to insufficient sample siz</w:t>
      </w:r>
      <w:r w:rsidR="007861BB">
        <w:t xml:space="preserve">e per level. </w:t>
      </w:r>
      <w:proofErr w:type="spellStart"/>
      <w:r w:rsidR="008D4A09">
        <w:t>Chl</w:t>
      </w:r>
      <w:proofErr w:type="spellEnd"/>
      <w:r w:rsidR="008D4A09">
        <w:t xml:space="preserve"> is</w:t>
      </w:r>
      <w:r w:rsidR="008D4A09" w:rsidRPr="00EF62A5">
        <w:t xml:space="preserve"> chlorophyll </w:t>
      </w:r>
      <w:r w:rsidR="008D4A09" w:rsidRPr="0059132F">
        <w:rPr>
          <w:i/>
        </w:rPr>
        <w:t>a</w:t>
      </w:r>
      <w:r w:rsidR="008D4A09">
        <w:t xml:space="preserve"> concentration</w:t>
      </w:r>
      <w:r w:rsidR="003C42B3">
        <w:t xml:space="preserve">, </w:t>
      </w:r>
      <w:r w:rsidR="008D4A09">
        <w:t>SLA is</w:t>
      </w:r>
      <w:r w:rsidR="008D4A09" w:rsidRPr="00EF62A5">
        <w:t xml:space="preserve"> sea level anomaly</w:t>
      </w:r>
      <w:r w:rsidR="003C42B3">
        <w:t>,</w:t>
      </w:r>
      <w:r w:rsidR="008D4A09">
        <w:t xml:space="preserve"> and SST is sea surface temperature</w:t>
      </w:r>
      <w:r w:rsidR="008D4A09" w:rsidRPr="00EF62A5">
        <w:t>.</w:t>
      </w:r>
    </w:p>
    <w:tbl>
      <w:tblPr>
        <w:tblW w:w="8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tblPr>
      <w:tblGrid>
        <w:gridCol w:w="2144"/>
        <w:gridCol w:w="732"/>
        <w:gridCol w:w="1009"/>
        <w:gridCol w:w="567"/>
        <w:gridCol w:w="708"/>
        <w:gridCol w:w="640"/>
        <w:gridCol w:w="636"/>
        <w:gridCol w:w="95"/>
        <w:gridCol w:w="167"/>
        <w:gridCol w:w="22"/>
        <w:gridCol w:w="708"/>
        <w:gridCol w:w="851"/>
      </w:tblGrid>
      <w:tr w:rsidR="001F339B" w:rsidRPr="00F861ED" w:rsidTr="001667AE">
        <w:tc>
          <w:tcPr>
            <w:tcW w:w="2144" w:type="dxa"/>
            <w:tcBorders>
              <w:left w:val="nil"/>
              <w:bottom w:val="nil"/>
              <w:right w:val="nil"/>
            </w:tcBorders>
            <w:vAlign w:val="center"/>
          </w:tcPr>
          <w:p w:rsidR="001F339B" w:rsidRDefault="001F339B" w:rsidP="001667AE">
            <w:pPr>
              <w:rPr>
                <w:color w:val="000000"/>
                <w:sz w:val="18"/>
                <w:szCs w:val="18"/>
              </w:rPr>
            </w:pPr>
          </w:p>
        </w:tc>
        <w:tc>
          <w:tcPr>
            <w:tcW w:w="4292" w:type="dxa"/>
            <w:gridSpan w:val="6"/>
            <w:tcBorders>
              <w:left w:val="nil"/>
              <w:bottom w:val="single" w:sz="4" w:space="0" w:color="auto"/>
              <w:right w:val="nil"/>
            </w:tcBorders>
            <w:vAlign w:val="center"/>
          </w:tcPr>
          <w:p w:rsidR="001F339B" w:rsidRPr="00F861ED" w:rsidRDefault="001F339B" w:rsidP="001667AE">
            <w:pPr>
              <w:rPr>
                <w:color w:val="000000"/>
                <w:sz w:val="18"/>
                <w:szCs w:val="18"/>
              </w:rPr>
            </w:pPr>
            <w:r>
              <w:rPr>
                <w:color w:val="000000"/>
                <w:sz w:val="18"/>
                <w:szCs w:val="18"/>
              </w:rPr>
              <w:t xml:space="preserve">Continuous variables  </w:t>
            </w:r>
          </w:p>
        </w:tc>
        <w:tc>
          <w:tcPr>
            <w:tcW w:w="284" w:type="dxa"/>
            <w:gridSpan w:val="3"/>
            <w:tcBorders>
              <w:left w:val="nil"/>
              <w:bottom w:val="nil"/>
              <w:right w:val="nil"/>
            </w:tcBorders>
            <w:vAlign w:val="center"/>
          </w:tcPr>
          <w:p w:rsidR="001F339B" w:rsidRPr="00F861ED" w:rsidRDefault="001F339B" w:rsidP="001667AE">
            <w:pPr>
              <w:rPr>
                <w:color w:val="000000"/>
                <w:sz w:val="18"/>
                <w:szCs w:val="18"/>
              </w:rPr>
            </w:pPr>
          </w:p>
        </w:tc>
        <w:tc>
          <w:tcPr>
            <w:tcW w:w="1559" w:type="dxa"/>
            <w:gridSpan w:val="2"/>
            <w:tcBorders>
              <w:left w:val="nil"/>
              <w:bottom w:val="single" w:sz="4" w:space="0" w:color="auto"/>
              <w:right w:val="nil"/>
            </w:tcBorders>
            <w:vAlign w:val="center"/>
          </w:tcPr>
          <w:p w:rsidR="001F339B" w:rsidRPr="00F861ED" w:rsidRDefault="001F339B" w:rsidP="001667AE">
            <w:pPr>
              <w:rPr>
                <w:color w:val="000000"/>
                <w:sz w:val="18"/>
                <w:szCs w:val="18"/>
              </w:rPr>
            </w:pPr>
            <w:r>
              <w:rPr>
                <w:color w:val="000000"/>
                <w:sz w:val="18"/>
                <w:szCs w:val="18"/>
              </w:rPr>
              <w:t>Nominal variables</w:t>
            </w:r>
          </w:p>
        </w:tc>
      </w:tr>
      <w:tr w:rsidR="001F339B" w:rsidRPr="00F861ED" w:rsidTr="001667AE">
        <w:tc>
          <w:tcPr>
            <w:tcW w:w="2144" w:type="dxa"/>
            <w:tcBorders>
              <w:top w:val="nil"/>
              <w:left w:val="nil"/>
              <w:bottom w:val="single" w:sz="4" w:space="0" w:color="auto"/>
              <w:right w:val="nil"/>
            </w:tcBorders>
            <w:vAlign w:val="center"/>
          </w:tcPr>
          <w:p w:rsidR="001F339B" w:rsidRPr="00F861ED" w:rsidRDefault="001F339B" w:rsidP="001667AE">
            <w:pPr>
              <w:rPr>
                <w:color w:val="000000"/>
                <w:sz w:val="18"/>
                <w:szCs w:val="18"/>
              </w:rPr>
            </w:pPr>
            <w:r>
              <w:rPr>
                <w:color w:val="000000"/>
                <w:sz w:val="18"/>
                <w:szCs w:val="18"/>
              </w:rPr>
              <w:t>Model</w:t>
            </w:r>
          </w:p>
        </w:tc>
        <w:tc>
          <w:tcPr>
            <w:tcW w:w="732" w:type="dxa"/>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Depth</w:t>
            </w:r>
          </w:p>
        </w:tc>
        <w:tc>
          <w:tcPr>
            <w:tcW w:w="1009" w:type="dxa"/>
            <w:tcBorders>
              <w:left w:val="nil"/>
              <w:bottom w:val="single" w:sz="4" w:space="0" w:color="auto"/>
              <w:right w:val="nil"/>
            </w:tcBorders>
            <w:vAlign w:val="center"/>
          </w:tcPr>
          <w:p w:rsidR="001F339B" w:rsidRPr="00F861ED" w:rsidRDefault="001F339B" w:rsidP="001667AE">
            <w:pPr>
              <w:rPr>
                <w:color w:val="000000"/>
                <w:sz w:val="18"/>
                <w:szCs w:val="18"/>
              </w:rPr>
            </w:pPr>
            <w:r>
              <w:rPr>
                <w:color w:val="000000"/>
                <w:sz w:val="18"/>
                <w:szCs w:val="18"/>
              </w:rPr>
              <w:t>Break distance</w:t>
            </w:r>
          </w:p>
        </w:tc>
        <w:tc>
          <w:tcPr>
            <w:tcW w:w="567" w:type="dxa"/>
            <w:tcBorders>
              <w:left w:val="nil"/>
              <w:bottom w:val="single" w:sz="4" w:space="0" w:color="auto"/>
              <w:right w:val="nil"/>
            </w:tcBorders>
            <w:vAlign w:val="center"/>
          </w:tcPr>
          <w:p w:rsidR="001F339B" w:rsidRPr="00F861ED" w:rsidRDefault="001F339B" w:rsidP="001667AE">
            <w:pPr>
              <w:rPr>
                <w:color w:val="000000"/>
                <w:sz w:val="18"/>
                <w:szCs w:val="18"/>
              </w:rPr>
            </w:pPr>
            <w:proofErr w:type="spellStart"/>
            <w:r>
              <w:rPr>
                <w:color w:val="000000"/>
                <w:sz w:val="18"/>
                <w:szCs w:val="18"/>
              </w:rPr>
              <w:t>Chl</w:t>
            </w:r>
            <w:proofErr w:type="spellEnd"/>
          </w:p>
        </w:tc>
        <w:tc>
          <w:tcPr>
            <w:tcW w:w="708" w:type="dxa"/>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Vel</w:t>
            </w:r>
            <w:r>
              <w:rPr>
                <w:color w:val="000000"/>
                <w:sz w:val="18"/>
                <w:szCs w:val="18"/>
              </w:rPr>
              <w:t>ocity</w:t>
            </w:r>
          </w:p>
        </w:tc>
        <w:tc>
          <w:tcPr>
            <w:tcW w:w="640" w:type="dxa"/>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SLA</w:t>
            </w:r>
          </w:p>
        </w:tc>
        <w:tc>
          <w:tcPr>
            <w:tcW w:w="731" w:type="dxa"/>
            <w:gridSpan w:val="2"/>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SST</w:t>
            </w:r>
          </w:p>
        </w:tc>
        <w:tc>
          <w:tcPr>
            <w:tcW w:w="167" w:type="dxa"/>
            <w:tcBorders>
              <w:top w:val="nil"/>
              <w:left w:val="nil"/>
              <w:bottom w:val="nil"/>
              <w:right w:val="nil"/>
            </w:tcBorders>
          </w:tcPr>
          <w:p w:rsidR="001F339B" w:rsidRPr="00F861ED" w:rsidRDefault="001F339B" w:rsidP="001667AE">
            <w:pPr>
              <w:rPr>
                <w:color w:val="000000"/>
                <w:sz w:val="18"/>
                <w:szCs w:val="18"/>
              </w:rPr>
            </w:pPr>
          </w:p>
        </w:tc>
        <w:tc>
          <w:tcPr>
            <w:tcW w:w="730" w:type="dxa"/>
            <w:gridSpan w:val="2"/>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Zone</w:t>
            </w:r>
          </w:p>
        </w:tc>
        <w:tc>
          <w:tcPr>
            <w:tcW w:w="851" w:type="dxa"/>
            <w:tcBorders>
              <w:left w:val="nil"/>
              <w:bottom w:val="single" w:sz="4" w:space="0" w:color="auto"/>
              <w:right w:val="nil"/>
            </w:tcBorders>
            <w:vAlign w:val="center"/>
          </w:tcPr>
          <w:p w:rsidR="001F339B" w:rsidRPr="00F861ED" w:rsidRDefault="001F339B" w:rsidP="001667AE">
            <w:pPr>
              <w:rPr>
                <w:color w:val="000000"/>
                <w:sz w:val="18"/>
                <w:szCs w:val="18"/>
              </w:rPr>
            </w:pPr>
            <w:r w:rsidRPr="00F861ED">
              <w:rPr>
                <w:color w:val="000000"/>
                <w:sz w:val="18"/>
                <w:szCs w:val="18"/>
              </w:rPr>
              <w:t>Ship</w:t>
            </w:r>
          </w:p>
        </w:tc>
      </w:tr>
      <w:tr w:rsidR="001F339B" w:rsidRPr="00F861ED" w:rsidTr="001667AE">
        <w:tc>
          <w:tcPr>
            <w:tcW w:w="2144" w:type="dxa"/>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S</w:t>
            </w:r>
            <w:r>
              <w:rPr>
                <w:color w:val="000000"/>
                <w:sz w:val="18"/>
                <w:szCs w:val="18"/>
              </w:rPr>
              <w:t xml:space="preserve">tudy area </w:t>
            </w:r>
          </w:p>
        </w:tc>
        <w:tc>
          <w:tcPr>
            <w:tcW w:w="732" w:type="dxa"/>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1</w:t>
            </w:r>
            <w:r w:rsidRPr="00F861ED">
              <w:rPr>
                <w:color w:val="000000"/>
                <w:sz w:val="18"/>
                <w:szCs w:val="18"/>
              </w:rPr>
              <w:t>)</w:t>
            </w:r>
          </w:p>
        </w:tc>
        <w:tc>
          <w:tcPr>
            <w:tcW w:w="1009" w:type="dxa"/>
            <w:tcBorders>
              <w:top w:val="nil"/>
              <w:left w:val="nil"/>
              <w:bottom w:val="nil"/>
              <w:right w:val="nil"/>
            </w:tcBorders>
            <w:vAlign w:val="center"/>
          </w:tcPr>
          <w:p w:rsidR="001F339B" w:rsidRPr="00F861ED" w:rsidRDefault="001F339B" w:rsidP="001667AE">
            <w:pPr>
              <w:rPr>
                <w:color w:val="000000"/>
                <w:sz w:val="18"/>
                <w:szCs w:val="18"/>
              </w:rPr>
            </w:pPr>
            <w:r w:rsidRPr="00D17FA5">
              <w:rPr>
                <w:b/>
                <w:color w:val="000000"/>
                <w:sz w:val="18"/>
                <w:szCs w:val="18"/>
              </w:rPr>
              <w:t>1 *</w:t>
            </w:r>
            <w:r w:rsidRPr="00F861ED">
              <w:rPr>
                <w:color w:val="000000"/>
                <w:sz w:val="18"/>
                <w:szCs w:val="18"/>
              </w:rPr>
              <w:t>**</w:t>
            </w:r>
          </w:p>
        </w:tc>
        <w:tc>
          <w:tcPr>
            <w:tcW w:w="567" w:type="dxa"/>
            <w:tcBorders>
              <w:top w:val="nil"/>
              <w:left w:val="nil"/>
              <w:bottom w:val="nil"/>
              <w:right w:val="nil"/>
            </w:tcBorders>
            <w:vAlign w:val="center"/>
          </w:tcPr>
          <w:p w:rsidR="001F339B" w:rsidRPr="00D17FA5" w:rsidRDefault="001F339B" w:rsidP="001667AE">
            <w:pPr>
              <w:rPr>
                <w:b/>
                <w:color w:val="000000"/>
                <w:sz w:val="18"/>
                <w:szCs w:val="18"/>
              </w:rPr>
            </w:pPr>
            <w:r w:rsidRPr="00D17FA5">
              <w:rPr>
                <w:b/>
                <w:color w:val="000000"/>
                <w:sz w:val="18"/>
                <w:szCs w:val="18"/>
              </w:rPr>
              <w:t>3 *</w:t>
            </w:r>
          </w:p>
        </w:tc>
        <w:tc>
          <w:tcPr>
            <w:tcW w:w="708" w:type="dxa"/>
            <w:tcBorders>
              <w:top w:val="nil"/>
              <w:left w:val="nil"/>
              <w:bottom w:val="nil"/>
              <w:right w:val="nil"/>
            </w:tcBorders>
            <w:vAlign w:val="center"/>
          </w:tcPr>
          <w:p w:rsidR="001F339B" w:rsidRPr="00F861ED" w:rsidRDefault="001F339B" w:rsidP="001667AE">
            <w:pPr>
              <w:rPr>
                <w:color w:val="000000"/>
                <w:sz w:val="18"/>
                <w:szCs w:val="18"/>
              </w:rPr>
            </w:pPr>
            <w:r w:rsidRPr="00D17FA5">
              <w:rPr>
                <w:b/>
                <w:color w:val="000000"/>
                <w:sz w:val="18"/>
                <w:szCs w:val="18"/>
              </w:rPr>
              <w:t>2 *</w:t>
            </w:r>
            <w:r w:rsidRPr="00F861ED">
              <w:rPr>
                <w:color w:val="000000"/>
                <w:sz w:val="18"/>
                <w:szCs w:val="18"/>
              </w:rPr>
              <w:t>*</w:t>
            </w:r>
          </w:p>
        </w:tc>
        <w:tc>
          <w:tcPr>
            <w:tcW w:w="640" w:type="dxa"/>
            <w:tcBorders>
              <w:top w:val="nil"/>
              <w:left w:val="nil"/>
              <w:bottom w:val="nil"/>
              <w:right w:val="nil"/>
            </w:tcBorders>
            <w:vAlign w:val="center"/>
          </w:tcPr>
          <w:p w:rsidR="001F339B" w:rsidRPr="00F861ED" w:rsidRDefault="001F339B" w:rsidP="001667AE">
            <w:pPr>
              <w:rPr>
                <w:color w:val="000000"/>
                <w:sz w:val="18"/>
                <w:szCs w:val="18"/>
              </w:rPr>
            </w:pPr>
          </w:p>
        </w:tc>
        <w:tc>
          <w:tcPr>
            <w:tcW w:w="731" w:type="dxa"/>
            <w:gridSpan w:val="2"/>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2</w:t>
            </w:r>
            <w:r w:rsidRPr="00F861ED">
              <w:rPr>
                <w:color w:val="000000"/>
                <w:sz w:val="18"/>
                <w:szCs w:val="18"/>
              </w:rPr>
              <w:t>)</w:t>
            </w:r>
          </w:p>
        </w:tc>
        <w:tc>
          <w:tcPr>
            <w:tcW w:w="167" w:type="dxa"/>
            <w:tcBorders>
              <w:top w:val="nil"/>
              <w:left w:val="nil"/>
              <w:bottom w:val="nil"/>
              <w:right w:val="nil"/>
            </w:tcBorders>
          </w:tcPr>
          <w:p w:rsidR="001F339B" w:rsidRPr="00F861ED" w:rsidRDefault="001F339B" w:rsidP="001667AE">
            <w:pPr>
              <w:rPr>
                <w:color w:val="000000"/>
                <w:sz w:val="18"/>
                <w:szCs w:val="18"/>
              </w:rPr>
            </w:pPr>
          </w:p>
        </w:tc>
        <w:tc>
          <w:tcPr>
            <w:tcW w:w="730" w:type="dxa"/>
            <w:gridSpan w:val="2"/>
            <w:tcBorders>
              <w:top w:val="nil"/>
              <w:left w:val="nil"/>
              <w:bottom w:val="nil"/>
              <w:right w:val="nil"/>
            </w:tcBorders>
            <w:vAlign w:val="center"/>
          </w:tcPr>
          <w:p w:rsidR="001F339B" w:rsidRPr="00F861ED" w:rsidRDefault="001F339B" w:rsidP="001667AE">
            <w:pPr>
              <w:rPr>
                <w:color w:val="000000"/>
                <w:sz w:val="18"/>
                <w:szCs w:val="18"/>
              </w:rPr>
            </w:pPr>
          </w:p>
        </w:tc>
        <w:tc>
          <w:tcPr>
            <w:tcW w:w="851" w:type="dxa"/>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w:t>
            </w:r>
            <w:proofErr w:type="spellStart"/>
            <w:r w:rsidRPr="00F861ED">
              <w:rPr>
                <w:color w:val="000000"/>
                <w:sz w:val="18"/>
                <w:szCs w:val="18"/>
              </w:rPr>
              <w:t>na</w:t>
            </w:r>
            <w:proofErr w:type="spellEnd"/>
            <w:r w:rsidRPr="00F861ED">
              <w:rPr>
                <w:color w:val="000000"/>
                <w:sz w:val="18"/>
                <w:szCs w:val="18"/>
              </w:rPr>
              <w:t>)</w:t>
            </w:r>
          </w:p>
        </w:tc>
      </w:tr>
      <w:tr w:rsidR="001F339B" w:rsidRPr="00F861ED" w:rsidTr="001667AE">
        <w:tc>
          <w:tcPr>
            <w:tcW w:w="2144" w:type="dxa"/>
            <w:tcBorders>
              <w:top w:val="nil"/>
              <w:left w:val="nil"/>
              <w:bottom w:val="nil"/>
              <w:right w:val="nil"/>
            </w:tcBorders>
            <w:vAlign w:val="center"/>
          </w:tcPr>
          <w:p w:rsidR="001F339B" w:rsidRPr="00F861ED" w:rsidRDefault="001F339B" w:rsidP="001667AE">
            <w:pPr>
              <w:rPr>
                <w:color w:val="000000"/>
                <w:sz w:val="18"/>
                <w:szCs w:val="18"/>
              </w:rPr>
            </w:pPr>
            <w:r>
              <w:rPr>
                <w:color w:val="000000"/>
                <w:sz w:val="18"/>
                <w:szCs w:val="18"/>
              </w:rPr>
              <w:t>Southern Shelves</w:t>
            </w:r>
            <w:r w:rsidRPr="00F861ED">
              <w:rPr>
                <w:color w:val="000000"/>
                <w:sz w:val="18"/>
                <w:szCs w:val="18"/>
              </w:rPr>
              <w:t xml:space="preserve"> </w:t>
            </w:r>
          </w:p>
        </w:tc>
        <w:tc>
          <w:tcPr>
            <w:tcW w:w="732" w:type="dxa"/>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3</w:t>
            </w:r>
            <w:r w:rsidRPr="00F861ED">
              <w:rPr>
                <w:color w:val="000000"/>
                <w:sz w:val="18"/>
                <w:szCs w:val="18"/>
              </w:rPr>
              <w:t>)</w:t>
            </w:r>
          </w:p>
        </w:tc>
        <w:tc>
          <w:tcPr>
            <w:tcW w:w="1009" w:type="dxa"/>
            <w:tcBorders>
              <w:top w:val="nil"/>
              <w:left w:val="nil"/>
              <w:bottom w:val="nil"/>
              <w:right w:val="nil"/>
            </w:tcBorders>
            <w:vAlign w:val="center"/>
          </w:tcPr>
          <w:p w:rsidR="001F339B" w:rsidRPr="004347C0" w:rsidRDefault="001F339B" w:rsidP="001667AE">
            <w:pPr>
              <w:rPr>
                <w:b/>
                <w:color w:val="000000"/>
                <w:sz w:val="18"/>
                <w:szCs w:val="18"/>
              </w:rPr>
            </w:pPr>
            <w:r w:rsidRPr="004347C0">
              <w:rPr>
                <w:b/>
                <w:color w:val="000000"/>
                <w:sz w:val="18"/>
                <w:szCs w:val="18"/>
              </w:rPr>
              <w:t>3 *</w:t>
            </w:r>
          </w:p>
        </w:tc>
        <w:tc>
          <w:tcPr>
            <w:tcW w:w="567" w:type="dxa"/>
            <w:tcBorders>
              <w:top w:val="nil"/>
              <w:left w:val="nil"/>
              <w:bottom w:val="nil"/>
              <w:right w:val="nil"/>
            </w:tcBorders>
            <w:vAlign w:val="center"/>
          </w:tcPr>
          <w:p w:rsidR="001F339B" w:rsidRPr="00F861ED" w:rsidRDefault="001F339B" w:rsidP="001667AE">
            <w:pPr>
              <w:rPr>
                <w:color w:val="000000"/>
                <w:sz w:val="18"/>
                <w:szCs w:val="18"/>
              </w:rPr>
            </w:pPr>
            <w:r w:rsidRPr="004347C0">
              <w:rPr>
                <w:b/>
                <w:color w:val="000000"/>
                <w:sz w:val="18"/>
                <w:szCs w:val="18"/>
              </w:rPr>
              <w:t>1 *</w:t>
            </w:r>
            <w:r w:rsidRPr="00F861ED">
              <w:rPr>
                <w:color w:val="000000"/>
                <w:sz w:val="18"/>
                <w:szCs w:val="18"/>
              </w:rPr>
              <w:t>**</w:t>
            </w:r>
          </w:p>
        </w:tc>
        <w:tc>
          <w:tcPr>
            <w:tcW w:w="708" w:type="dxa"/>
            <w:tcBorders>
              <w:top w:val="nil"/>
              <w:left w:val="nil"/>
              <w:bottom w:val="nil"/>
              <w:right w:val="nil"/>
            </w:tcBorders>
            <w:vAlign w:val="center"/>
          </w:tcPr>
          <w:p w:rsidR="001F339B" w:rsidRPr="00F861ED" w:rsidRDefault="001F339B" w:rsidP="001667AE">
            <w:pPr>
              <w:rPr>
                <w:color w:val="000000"/>
                <w:sz w:val="18"/>
                <w:szCs w:val="18"/>
              </w:rPr>
            </w:pPr>
          </w:p>
        </w:tc>
        <w:tc>
          <w:tcPr>
            <w:tcW w:w="640" w:type="dxa"/>
            <w:tcBorders>
              <w:top w:val="nil"/>
              <w:left w:val="nil"/>
              <w:bottom w:val="nil"/>
              <w:right w:val="nil"/>
            </w:tcBorders>
            <w:vAlign w:val="center"/>
          </w:tcPr>
          <w:p w:rsidR="001F339B" w:rsidRPr="004347C0" w:rsidRDefault="001F339B" w:rsidP="001667AE">
            <w:pPr>
              <w:rPr>
                <w:b/>
                <w:color w:val="000000"/>
                <w:sz w:val="18"/>
                <w:szCs w:val="18"/>
              </w:rPr>
            </w:pPr>
            <w:r w:rsidRPr="004347C0">
              <w:rPr>
                <w:b/>
                <w:color w:val="000000"/>
                <w:sz w:val="18"/>
                <w:szCs w:val="18"/>
              </w:rPr>
              <w:t>2 ***</w:t>
            </w:r>
          </w:p>
        </w:tc>
        <w:tc>
          <w:tcPr>
            <w:tcW w:w="731" w:type="dxa"/>
            <w:gridSpan w:val="2"/>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2</w:t>
            </w:r>
            <w:r w:rsidRPr="00F861ED">
              <w:rPr>
                <w:color w:val="000000"/>
                <w:sz w:val="18"/>
                <w:szCs w:val="18"/>
              </w:rPr>
              <w:t>)</w:t>
            </w:r>
          </w:p>
        </w:tc>
        <w:tc>
          <w:tcPr>
            <w:tcW w:w="167" w:type="dxa"/>
            <w:tcBorders>
              <w:top w:val="nil"/>
              <w:left w:val="nil"/>
              <w:bottom w:val="nil"/>
              <w:right w:val="nil"/>
            </w:tcBorders>
          </w:tcPr>
          <w:p w:rsidR="001F339B" w:rsidRPr="00F861ED" w:rsidRDefault="001F339B" w:rsidP="001667AE">
            <w:pPr>
              <w:rPr>
                <w:color w:val="000000"/>
                <w:sz w:val="18"/>
                <w:szCs w:val="18"/>
              </w:rPr>
            </w:pPr>
          </w:p>
        </w:tc>
        <w:tc>
          <w:tcPr>
            <w:tcW w:w="730" w:type="dxa"/>
            <w:gridSpan w:val="2"/>
            <w:tcBorders>
              <w:top w:val="nil"/>
              <w:left w:val="nil"/>
              <w:bottom w:val="nil"/>
              <w:right w:val="nil"/>
            </w:tcBorders>
            <w:vAlign w:val="center"/>
          </w:tcPr>
          <w:p w:rsidR="001F339B" w:rsidRPr="00F861ED" w:rsidRDefault="001F339B" w:rsidP="001667AE">
            <w:pPr>
              <w:rPr>
                <w:color w:val="000000"/>
                <w:sz w:val="18"/>
                <w:szCs w:val="18"/>
              </w:rPr>
            </w:pPr>
          </w:p>
        </w:tc>
        <w:tc>
          <w:tcPr>
            <w:tcW w:w="851" w:type="dxa"/>
            <w:tcBorders>
              <w:top w:val="nil"/>
              <w:left w:val="nil"/>
              <w:bottom w:val="nil"/>
              <w:right w:val="nil"/>
            </w:tcBorders>
            <w:vAlign w:val="center"/>
          </w:tcPr>
          <w:p w:rsidR="001F339B" w:rsidRPr="00F861ED" w:rsidRDefault="001F339B" w:rsidP="001667AE">
            <w:pPr>
              <w:rPr>
                <w:color w:val="000000"/>
                <w:sz w:val="18"/>
                <w:szCs w:val="18"/>
              </w:rPr>
            </w:pPr>
          </w:p>
        </w:tc>
      </w:tr>
      <w:tr w:rsidR="001F339B" w:rsidRPr="00F861ED" w:rsidTr="001667AE">
        <w:tc>
          <w:tcPr>
            <w:tcW w:w="2144" w:type="dxa"/>
            <w:tcBorders>
              <w:top w:val="nil"/>
              <w:left w:val="nil"/>
              <w:bottom w:val="nil"/>
              <w:right w:val="nil"/>
            </w:tcBorders>
            <w:vAlign w:val="center"/>
          </w:tcPr>
          <w:p w:rsidR="001F339B" w:rsidRPr="00F861ED" w:rsidRDefault="001F339B" w:rsidP="001667AE">
            <w:pPr>
              <w:rPr>
                <w:color w:val="000000"/>
                <w:sz w:val="18"/>
                <w:szCs w:val="18"/>
              </w:rPr>
            </w:pPr>
            <w:r>
              <w:rPr>
                <w:color w:val="000000"/>
                <w:sz w:val="18"/>
                <w:szCs w:val="18"/>
              </w:rPr>
              <w:t>South Georgia S</w:t>
            </w:r>
            <w:r w:rsidRPr="00F861ED">
              <w:rPr>
                <w:color w:val="000000"/>
                <w:sz w:val="18"/>
                <w:szCs w:val="18"/>
              </w:rPr>
              <w:t>helf</w:t>
            </w:r>
          </w:p>
        </w:tc>
        <w:tc>
          <w:tcPr>
            <w:tcW w:w="732" w:type="dxa"/>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1</w:t>
            </w:r>
            <w:r w:rsidRPr="00F861ED">
              <w:rPr>
                <w:color w:val="000000"/>
                <w:sz w:val="18"/>
                <w:szCs w:val="18"/>
              </w:rPr>
              <w:t>)</w:t>
            </w:r>
          </w:p>
        </w:tc>
        <w:tc>
          <w:tcPr>
            <w:tcW w:w="1009" w:type="dxa"/>
            <w:tcBorders>
              <w:top w:val="nil"/>
              <w:left w:val="nil"/>
              <w:bottom w:val="nil"/>
              <w:right w:val="nil"/>
            </w:tcBorders>
            <w:vAlign w:val="center"/>
          </w:tcPr>
          <w:p w:rsidR="001F339B" w:rsidRPr="00F861ED" w:rsidRDefault="001F339B" w:rsidP="001667AE">
            <w:pPr>
              <w:rPr>
                <w:color w:val="000000"/>
                <w:sz w:val="18"/>
                <w:szCs w:val="18"/>
              </w:rPr>
            </w:pPr>
            <w:r w:rsidRPr="00340658">
              <w:rPr>
                <w:b/>
                <w:color w:val="000000"/>
                <w:sz w:val="18"/>
                <w:szCs w:val="18"/>
              </w:rPr>
              <w:t>1 *</w:t>
            </w:r>
            <w:r w:rsidRPr="00F861ED">
              <w:rPr>
                <w:color w:val="000000"/>
                <w:sz w:val="18"/>
                <w:szCs w:val="18"/>
              </w:rPr>
              <w:t>*</w:t>
            </w:r>
          </w:p>
        </w:tc>
        <w:tc>
          <w:tcPr>
            <w:tcW w:w="567" w:type="dxa"/>
            <w:tcBorders>
              <w:top w:val="nil"/>
              <w:left w:val="nil"/>
              <w:bottom w:val="nil"/>
              <w:right w:val="nil"/>
            </w:tcBorders>
            <w:vAlign w:val="center"/>
          </w:tcPr>
          <w:p w:rsidR="001F339B" w:rsidRPr="00F861ED" w:rsidRDefault="001F339B" w:rsidP="001667AE">
            <w:pPr>
              <w:rPr>
                <w:color w:val="000000"/>
                <w:sz w:val="18"/>
                <w:szCs w:val="18"/>
              </w:rPr>
            </w:pPr>
          </w:p>
        </w:tc>
        <w:tc>
          <w:tcPr>
            <w:tcW w:w="708" w:type="dxa"/>
            <w:tcBorders>
              <w:top w:val="nil"/>
              <w:left w:val="nil"/>
              <w:bottom w:val="nil"/>
              <w:right w:val="nil"/>
            </w:tcBorders>
            <w:vAlign w:val="center"/>
          </w:tcPr>
          <w:p w:rsidR="001F339B" w:rsidRPr="00F861ED" w:rsidRDefault="001F339B" w:rsidP="001667AE">
            <w:pPr>
              <w:rPr>
                <w:color w:val="000000"/>
                <w:sz w:val="18"/>
                <w:szCs w:val="18"/>
              </w:rPr>
            </w:pPr>
          </w:p>
        </w:tc>
        <w:tc>
          <w:tcPr>
            <w:tcW w:w="640" w:type="dxa"/>
            <w:tcBorders>
              <w:top w:val="nil"/>
              <w:left w:val="nil"/>
              <w:bottom w:val="nil"/>
              <w:right w:val="nil"/>
            </w:tcBorders>
            <w:vAlign w:val="center"/>
          </w:tcPr>
          <w:p w:rsidR="001F339B" w:rsidRPr="00340658" w:rsidRDefault="001F339B" w:rsidP="001667AE">
            <w:pPr>
              <w:rPr>
                <w:b/>
                <w:color w:val="000000"/>
                <w:sz w:val="18"/>
                <w:szCs w:val="18"/>
              </w:rPr>
            </w:pPr>
            <w:r w:rsidRPr="00340658">
              <w:rPr>
                <w:b/>
                <w:color w:val="000000"/>
                <w:sz w:val="18"/>
                <w:szCs w:val="18"/>
              </w:rPr>
              <w:t>2 *</w:t>
            </w:r>
          </w:p>
        </w:tc>
        <w:tc>
          <w:tcPr>
            <w:tcW w:w="731" w:type="dxa"/>
            <w:gridSpan w:val="2"/>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c</w:t>
            </w:r>
            <w:r>
              <w:rPr>
                <w:color w:val="000000"/>
                <w:sz w:val="18"/>
                <w:szCs w:val="18"/>
              </w:rPr>
              <w:t>2</w:t>
            </w:r>
            <w:r w:rsidRPr="00F861ED">
              <w:rPr>
                <w:color w:val="000000"/>
                <w:sz w:val="18"/>
                <w:szCs w:val="18"/>
              </w:rPr>
              <w:t>)</w:t>
            </w:r>
          </w:p>
        </w:tc>
        <w:tc>
          <w:tcPr>
            <w:tcW w:w="167" w:type="dxa"/>
            <w:tcBorders>
              <w:top w:val="nil"/>
              <w:left w:val="nil"/>
              <w:bottom w:val="nil"/>
              <w:right w:val="nil"/>
            </w:tcBorders>
          </w:tcPr>
          <w:p w:rsidR="001F339B" w:rsidRPr="00F861ED" w:rsidRDefault="001F339B" w:rsidP="001667AE">
            <w:pPr>
              <w:rPr>
                <w:color w:val="000000"/>
                <w:sz w:val="18"/>
                <w:szCs w:val="18"/>
              </w:rPr>
            </w:pPr>
          </w:p>
        </w:tc>
        <w:tc>
          <w:tcPr>
            <w:tcW w:w="730" w:type="dxa"/>
            <w:gridSpan w:val="2"/>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w:t>
            </w:r>
            <w:proofErr w:type="spellStart"/>
            <w:r w:rsidRPr="00F861ED">
              <w:rPr>
                <w:color w:val="000000"/>
                <w:sz w:val="18"/>
                <w:szCs w:val="18"/>
              </w:rPr>
              <w:t>na</w:t>
            </w:r>
            <w:proofErr w:type="spellEnd"/>
            <w:r w:rsidRPr="00F861ED">
              <w:rPr>
                <w:color w:val="000000"/>
                <w:sz w:val="18"/>
                <w:szCs w:val="18"/>
              </w:rPr>
              <w:t>)</w:t>
            </w:r>
          </w:p>
        </w:tc>
        <w:tc>
          <w:tcPr>
            <w:tcW w:w="851" w:type="dxa"/>
            <w:tcBorders>
              <w:top w:val="nil"/>
              <w:left w:val="nil"/>
              <w:bottom w:val="nil"/>
              <w:right w:val="nil"/>
            </w:tcBorders>
            <w:vAlign w:val="center"/>
          </w:tcPr>
          <w:p w:rsidR="001F339B" w:rsidRPr="00F861ED" w:rsidRDefault="001F339B" w:rsidP="001667AE">
            <w:pPr>
              <w:rPr>
                <w:color w:val="000000"/>
                <w:sz w:val="18"/>
                <w:szCs w:val="18"/>
              </w:rPr>
            </w:pPr>
          </w:p>
        </w:tc>
      </w:tr>
      <w:tr w:rsidR="001F339B" w:rsidRPr="00F861ED" w:rsidTr="001667AE">
        <w:tc>
          <w:tcPr>
            <w:tcW w:w="2144" w:type="dxa"/>
            <w:tcBorders>
              <w:top w:val="nil"/>
              <w:left w:val="nil"/>
              <w:bottom w:val="nil"/>
              <w:right w:val="nil"/>
            </w:tcBorders>
            <w:vAlign w:val="center"/>
          </w:tcPr>
          <w:p w:rsidR="001F339B" w:rsidRPr="00F861ED" w:rsidRDefault="001F339B" w:rsidP="001667AE">
            <w:pPr>
              <w:rPr>
                <w:color w:val="000000"/>
                <w:sz w:val="18"/>
                <w:szCs w:val="18"/>
              </w:rPr>
            </w:pPr>
            <w:r>
              <w:rPr>
                <w:color w:val="000000"/>
                <w:sz w:val="18"/>
                <w:szCs w:val="18"/>
              </w:rPr>
              <w:t>Sea Ice Zone</w:t>
            </w:r>
          </w:p>
        </w:tc>
        <w:tc>
          <w:tcPr>
            <w:tcW w:w="732" w:type="dxa"/>
            <w:tcBorders>
              <w:top w:val="nil"/>
              <w:left w:val="nil"/>
              <w:bottom w:val="nil"/>
              <w:right w:val="nil"/>
            </w:tcBorders>
            <w:vAlign w:val="center"/>
          </w:tcPr>
          <w:p w:rsidR="001F339B" w:rsidRPr="00F861ED" w:rsidRDefault="001F339B" w:rsidP="001667AE">
            <w:pPr>
              <w:rPr>
                <w:color w:val="000000"/>
                <w:sz w:val="18"/>
                <w:szCs w:val="18"/>
              </w:rPr>
            </w:pPr>
          </w:p>
        </w:tc>
        <w:tc>
          <w:tcPr>
            <w:tcW w:w="1009" w:type="dxa"/>
            <w:tcBorders>
              <w:top w:val="nil"/>
              <w:left w:val="nil"/>
              <w:bottom w:val="nil"/>
              <w:right w:val="nil"/>
            </w:tcBorders>
            <w:vAlign w:val="center"/>
          </w:tcPr>
          <w:p w:rsidR="001F339B" w:rsidRPr="00F861ED" w:rsidRDefault="001F339B" w:rsidP="001667AE">
            <w:pPr>
              <w:rPr>
                <w:color w:val="000000"/>
                <w:sz w:val="18"/>
                <w:szCs w:val="18"/>
              </w:rPr>
            </w:pPr>
            <w:r w:rsidRPr="00F9434D">
              <w:rPr>
                <w:b/>
                <w:color w:val="000000"/>
                <w:sz w:val="18"/>
                <w:szCs w:val="18"/>
              </w:rPr>
              <w:t>2 *</w:t>
            </w:r>
            <w:r w:rsidRPr="00F861ED">
              <w:rPr>
                <w:color w:val="000000"/>
                <w:sz w:val="18"/>
                <w:szCs w:val="18"/>
              </w:rPr>
              <w:t>**</w:t>
            </w:r>
          </w:p>
        </w:tc>
        <w:tc>
          <w:tcPr>
            <w:tcW w:w="567" w:type="dxa"/>
            <w:tcBorders>
              <w:top w:val="nil"/>
              <w:left w:val="nil"/>
              <w:bottom w:val="nil"/>
              <w:right w:val="nil"/>
            </w:tcBorders>
            <w:vAlign w:val="center"/>
          </w:tcPr>
          <w:p w:rsidR="001F339B" w:rsidRPr="00F861ED" w:rsidRDefault="001F339B" w:rsidP="001667AE">
            <w:pPr>
              <w:rPr>
                <w:color w:val="000000"/>
                <w:sz w:val="18"/>
                <w:szCs w:val="18"/>
              </w:rPr>
            </w:pPr>
          </w:p>
        </w:tc>
        <w:tc>
          <w:tcPr>
            <w:tcW w:w="708" w:type="dxa"/>
            <w:tcBorders>
              <w:top w:val="nil"/>
              <w:left w:val="nil"/>
              <w:bottom w:val="nil"/>
              <w:right w:val="nil"/>
            </w:tcBorders>
            <w:vAlign w:val="center"/>
          </w:tcPr>
          <w:p w:rsidR="001F339B" w:rsidRPr="00F861ED" w:rsidRDefault="001F339B" w:rsidP="001667AE">
            <w:pPr>
              <w:rPr>
                <w:color w:val="000000"/>
                <w:sz w:val="18"/>
                <w:szCs w:val="18"/>
              </w:rPr>
            </w:pPr>
            <w:r w:rsidRPr="00F9434D">
              <w:rPr>
                <w:b/>
                <w:color w:val="000000"/>
                <w:sz w:val="18"/>
                <w:szCs w:val="18"/>
              </w:rPr>
              <w:t>1 *</w:t>
            </w:r>
            <w:r w:rsidRPr="00F861ED">
              <w:rPr>
                <w:color w:val="000000"/>
                <w:sz w:val="18"/>
                <w:szCs w:val="18"/>
              </w:rPr>
              <w:t>*</w:t>
            </w:r>
          </w:p>
        </w:tc>
        <w:tc>
          <w:tcPr>
            <w:tcW w:w="640" w:type="dxa"/>
            <w:tcBorders>
              <w:top w:val="nil"/>
              <w:left w:val="nil"/>
              <w:bottom w:val="nil"/>
              <w:right w:val="nil"/>
            </w:tcBorders>
            <w:vAlign w:val="center"/>
          </w:tcPr>
          <w:p w:rsidR="001F339B" w:rsidRPr="00F861ED" w:rsidRDefault="001F339B" w:rsidP="001667AE">
            <w:pPr>
              <w:rPr>
                <w:color w:val="000000"/>
                <w:sz w:val="18"/>
                <w:szCs w:val="18"/>
              </w:rPr>
            </w:pPr>
            <w:r w:rsidRPr="00F9434D">
              <w:rPr>
                <w:b/>
                <w:color w:val="000000"/>
                <w:sz w:val="18"/>
                <w:szCs w:val="18"/>
              </w:rPr>
              <w:t>3 *</w:t>
            </w:r>
            <w:r w:rsidRPr="00F861ED">
              <w:rPr>
                <w:color w:val="000000"/>
                <w:sz w:val="18"/>
                <w:szCs w:val="18"/>
              </w:rPr>
              <w:t>*</w:t>
            </w:r>
          </w:p>
        </w:tc>
        <w:tc>
          <w:tcPr>
            <w:tcW w:w="731" w:type="dxa"/>
            <w:gridSpan w:val="2"/>
            <w:tcBorders>
              <w:top w:val="nil"/>
              <w:left w:val="nil"/>
              <w:bottom w:val="nil"/>
              <w:right w:val="nil"/>
            </w:tcBorders>
            <w:vAlign w:val="center"/>
          </w:tcPr>
          <w:p w:rsidR="001F339B" w:rsidRPr="00F861ED" w:rsidRDefault="001F339B" w:rsidP="001667AE">
            <w:pPr>
              <w:rPr>
                <w:color w:val="000000"/>
                <w:sz w:val="18"/>
                <w:szCs w:val="18"/>
              </w:rPr>
            </w:pPr>
          </w:p>
        </w:tc>
        <w:tc>
          <w:tcPr>
            <w:tcW w:w="167" w:type="dxa"/>
            <w:tcBorders>
              <w:top w:val="nil"/>
              <w:left w:val="nil"/>
              <w:bottom w:val="nil"/>
              <w:right w:val="nil"/>
            </w:tcBorders>
          </w:tcPr>
          <w:p w:rsidR="001F339B" w:rsidRPr="00F861ED" w:rsidRDefault="001F339B" w:rsidP="001667AE">
            <w:pPr>
              <w:rPr>
                <w:color w:val="000000"/>
                <w:sz w:val="18"/>
                <w:szCs w:val="18"/>
              </w:rPr>
            </w:pPr>
          </w:p>
        </w:tc>
        <w:tc>
          <w:tcPr>
            <w:tcW w:w="730" w:type="dxa"/>
            <w:gridSpan w:val="2"/>
            <w:tcBorders>
              <w:top w:val="nil"/>
              <w:left w:val="nil"/>
              <w:bottom w:val="nil"/>
              <w:right w:val="nil"/>
            </w:tcBorders>
            <w:vAlign w:val="center"/>
          </w:tcPr>
          <w:p w:rsidR="001F339B" w:rsidRPr="00F861ED" w:rsidRDefault="001F339B" w:rsidP="001667AE">
            <w:pPr>
              <w:rPr>
                <w:color w:val="000000"/>
                <w:sz w:val="18"/>
                <w:szCs w:val="18"/>
              </w:rPr>
            </w:pPr>
            <w:r w:rsidRPr="00F861ED">
              <w:rPr>
                <w:color w:val="000000"/>
                <w:sz w:val="18"/>
                <w:szCs w:val="18"/>
              </w:rPr>
              <w:t>(</w:t>
            </w:r>
            <w:proofErr w:type="spellStart"/>
            <w:r w:rsidRPr="00F861ED">
              <w:rPr>
                <w:color w:val="000000"/>
                <w:sz w:val="18"/>
                <w:szCs w:val="18"/>
              </w:rPr>
              <w:t>na</w:t>
            </w:r>
            <w:proofErr w:type="spellEnd"/>
            <w:r w:rsidRPr="00F861ED">
              <w:rPr>
                <w:color w:val="000000"/>
                <w:sz w:val="18"/>
                <w:szCs w:val="18"/>
              </w:rPr>
              <w:t>)</w:t>
            </w:r>
          </w:p>
        </w:tc>
        <w:tc>
          <w:tcPr>
            <w:tcW w:w="851" w:type="dxa"/>
            <w:tcBorders>
              <w:top w:val="nil"/>
              <w:left w:val="nil"/>
              <w:bottom w:val="nil"/>
              <w:right w:val="nil"/>
            </w:tcBorders>
            <w:vAlign w:val="center"/>
          </w:tcPr>
          <w:p w:rsidR="001F339B" w:rsidRPr="00F861ED" w:rsidRDefault="001F339B" w:rsidP="001667AE">
            <w:pPr>
              <w:rPr>
                <w:color w:val="000000"/>
                <w:sz w:val="18"/>
                <w:szCs w:val="18"/>
              </w:rPr>
            </w:pPr>
          </w:p>
        </w:tc>
      </w:tr>
      <w:tr w:rsidR="001F339B" w:rsidRPr="00F861ED" w:rsidTr="001667AE">
        <w:tc>
          <w:tcPr>
            <w:tcW w:w="2144" w:type="dxa"/>
            <w:tcBorders>
              <w:top w:val="nil"/>
              <w:left w:val="nil"/>
              <w:right w:val="nil"/>
            </w:tcBorders>
            <w:vAlign w:val="center"/>
          </w:tcPr>
          <w:p w:rsidR="001F339B" w:rsidRPr="00F861ED" w:rsidRDefault="001F339B" w:rsidP="001667AE">
            <w:pPr>
              <w:rPr>
                <w:color w:val="000000"/>
                <w:sz w:val="18"/>
                <w:szCs w:val="18"/>
              </w:rPr>
            </w:pPr>
            <w:r>
              <w:rPr>
                <w:color w:val="000000"/>
                <w:sz w:val="18"/>
                <w:szCs w:val="18"/>
              </w:rPr>
              <w:t>Open Ocean</w:t>
            </w:r>
          </w:p>
        </w:tc>
        <w:tc>
          <w:tcPr>
            <w:tcW w:w="732" w:type="dxa"/>
            <w:tcBorders>
              <w:top w:val="nil"/>
              <w:left w:val="nil"/>
              <w:right w:val="nil"/>
            </w:tcBorders>
            <w:vAlign w:val="center"/>
          </w:tcPr>
          <w:p w:rsidR="001F339B" w:rsidRPr="00F861ED" w:rsidRDefault="001F339B" w:rsidP="001667AE">
            <w:pPr>
              <w:rPr>
                <w:color w:val="000000"/>
                <w:sz w:val="18"/>
                <w:szCs w:val="18"/>
              </w:rPr>
            </w:pPr>
          </w:p>
        </w:tc>
        <w:tc>
          <w:tcPr>
            <w:tcW w:w="1009" w:type="dxa"/>
            <w:tcBorders>
              <w:top w:val="nil"/>
              <w:left w:val="nil"/>
              <w:right w:val="nil"/>
            </w:tcBorders>
            <w:vAlign w:val="center"/>
          </w:tcPr>
          <w:p w:rsidR="001F339B" w:rsidRPr="00F861ED" w:rsidRDefault="001F339B" w:rsidP="001667AE">
            <w:pPr>
              <w:rPr>
                <w:color w:val="000000"/>
                <w:sz w:val="18"/>
                <w:szCs w:val="18"/>
              </w:rPr>
            </w:pPr>
            <w:r w:rsidRPr="00034625">
              <w:rPr>
                <w:b/>
                <w:color w:val="000000"/>
                <w:sz w:val="18"/>
                <w:szCs w:val="18"/>
              </w:rPr>
              <w:t>1 *</w:t>
            </w:r>
            <w:r w:rsidRPr="00F861ED">
              <w:rPr>
                <w:color w:val="000000"/>
                <w:sz w:val="18"/>
                <w:szCs w:val="18"/>
              </w:rPr>
              <w:t>**</w:t>
            </w:r>
          </w:p>
        </w:tc>
        <w:tc>
          <w:tcPr>
            <w:tcW w:w="567" w:type="dxa"/>
            <w:tcBorders>
              <w:top w:val="nil"/>
              <w:left w:val="nil"/>
              <w:right w:val="nil"/>
            </w:tcBorders>
            <w:vAlign w:val="center"/>
          </w:tcPr>
          <w:p w:rsidR="001F339B" w:rsidRPr="00034625" w:rsidRDefault="001F339B" w:rsidP="001667AE">
            <w:pPr>
              <w:rPr>
                <w:b/>
                <w:color w:val="000000"/>
                <w:sz w:val="18"/>
                <w:szCs w:val="18"/>
              </w:rPr>
            </w:pPr>
            <w:r w:rsidRPr="00034625">
              <w:rPr>
                <w:b/>
                <w:color w:val="000000"/>
                <w:sz w:val="18"/>
                <w:szCs w:val="18"/>
              </w:rPr>
              <w:t>2 *</w:t>
            </w:r>
          </w:p>
        </w:tc>
        <w:tc>
          <w:tcPr>
            <w:tcW w:w="708" w:type="dxa"/>
            <w:tcBorders>
              <w:top w:val="nil"/>
              <w:left w:val="nil"/>
              <w:right w:val="nil"/>
            </w:tcBorders>
            <w:vAlign w:val="center"/>
          </w:tcPr>
          <w:p w:rsidR="001F339B" w:rsidRPr="00034625" w:rsidRDefault="001F339B" w:rsidP="001667AE">
            <w:pPr>
              <w:rPr>
                <w:b/>
                <w:color w:val="000000"/>
                <w:sz w:val="18"/>
                <w:szCs w:val="18"/>
              </w:rPr>
            </w:pPr>
            <w:r w:rsidRPr="00034625">
              <w:rPr>
                <w:b/>
                <w:color w:val="000000"/>
                <w:sz w:val="18"/>
                <w:szCs w:val="18"/>
              </w:rPr>
              <w:t>3 *</w:t>
            </w:r>
          </w:p>
        </w:tc>
        <w:tc>
          <w:tcPr>
            <w:tcW w:w="640" w:type="dxa"/>
            <w:tcBorders>
              <w:top w:val="nil"/>
              <w:left w:val="nil"/>
              <w:right w:val="nil"/>
            </w:tcBorders>
            <w:vAlign w:val="center"/>
          </w:tcPr>
          <w:p w:rsidR="001F339B" w:rsidRPr="00F861ED" w:rsidRDefault="001F339B" w:rsidP="001667AE">
            <w:pPr>
              <w:rPr>
                <w:color w:val="000000"/>
                <w:sz w:val="18"/>
                <w:szCs w:val="18"/>
              </w:rPr>
            </w:pPr>
          </w:p>
        </w:tc>
        <w:tc>
          <w:tcPr>
            <w:tcW w:w="731" w:type="dxa"/>
            <w:gridSpan w:val="2"/>
            <w:tcBorders>
              <w:top w:val="nil"/>
              <w:left w:val="nil"/>
              <w:right w:val="nil"/>
            </w:tcBorders>
            <w:vAlign w:val="center"/>
          </w:tcPr>
          <w:p w:rsidR="001F339B" w:rsidRPr="00F861ED" w:rsidRDefault="001F339B" w:rsidP="001667AE">
            <w:pPr>
              <w:rPr>
                <w:color w:val="000000"/>
                <w:sz w:val="18"/>
                <w:szCs w:val="18"/>
              </w:rPr>
            </w:pPr>
          </w:p>
        </w:tc>
        <w:tc>
          <w:tcPr>
            <w:tcW w:w="167" w:type="dxa"/>
            <w:tcBorders>
              <w:top w:val="nil"/>
              <w:left w:val="nil"/>
              <w:right w:val="nil"/>
            </w:tcBorders>
          </w:tcPr>
          <w:p w:rsidR="001F339B" w:rsidRPr="00F861ED" w:rsidRDefault="001F339B" w:rsidP="001667AE">
            <w:pPr>
              <w:rPr>
                <w:color w:val="000000"/>
                <w:sz w:val="18"/>
                <w:szCs w:val="18"/>
              </w:rPr>
            </w:pPr>
          </w:p>
        </w:tc>
        <w:tc>
          <w:tcPr>
            <w:tcW w:w="730" w:type="dxa"/>
            <w:gridSpan w:val="2"/>
            <w:tcBorders>
              <w:top w:val="nil"/>
              <w:left w:val="nil"/>
              <w:right w:val="nil"/>
            </w:tcBorders>
            <w:vAlign w:val="center"/>
          </w:tcPr>
          <w:p w:rsidR="001F339B" w:rsidRPr="00F861ED" w:rsidRDefault="001F339B" w:rsidP="001667AE">
            <w:pPr>
              <w:rPr>
                <w:color w:val="000000"/>
                <w:sz w:val="18"/>
                <w:szCs w:val="18"/>
              </w:rPr>
            </w:pPr>
          </w:p>
        </w:tc>
        <w:tc>
          <w:tcPr>
            <w:tcW w:w="851" w:type="dxa"/>
            <w:tcBorders>
              <w:top w:val="nil"/>
              <w:left w:val="nil"/>
              <w:right w:val="nil"/>
            </w:tcBorders>
            <w:vAlign w:val="center"/>
          </w:tcPr>
          <w:p w:rsidR="001F339B" w:rsidRPr="00F861ED" w:rsidRDefault="001F339B" w:rsidP="001667AE">
            <w:pPr>
              <w:rPr>
                <w:color w:val="000000"/>
                <w:sz w:val="18"/>
                <w:szCs w:val="18"/>
              </w:rPr>
            </w:pPr>
          </w:p>
        </w:tc>
      </w:tr>
    </w:tbl>
    <w:p w:rsidR="003671A0" w:rsidRDefault="003671A0">
      <w:pPr>
        <w:spacing w:after="0" w:line="240" w:lineRule="auto"/>
        <w:rPr>
          <w:b/>
        </w:rPr>
      </w:pPr>
      <w:r>
        <w:rPr>
          <w:b/>
        </w:rPr>
        <w:br w:type="page"/>
      </w:r>
    </w:p>
    <w:p w:rsidR="003671A0" w:rsidRPr="003671A0" w:rsidRDefault="003671A0" w:rsidP="001B6C19">
      <w:pPr>
        <w:spacing w:line="360" w:lineRule="auto"/>
        <w:rPr>
          <w:b/>
        </w:rPr>
      </w:pPr>
      <w:r w:rsidRPr="003671A0">
        <w:rPr>
          <w:b/>
        </w:rPr>
        <w:lastRenderedPageBreak/>
        <w:t>FIGURE HEADINGS</w:t>
      </w:r>
    </w:p>
    <w:p w:rsidR="001B6C19" w:rsidRDefault="001B6C19" w:rsidP="001B6C19">
      <w:pPr>
        <w:spacing w:line="360" w:lineRule="auto"/>
      </w:pPr>
      <w:r w:rsidRPr="001B6C19">
        <w:t xml:space="preserve">Figure 1. Map of the study area.  </w:t>
      </w:r>
      <w:proofErr w:type="spellStart"/>
      <w:r w:rsidRPr="001B6C19">
        <w:t>Climatological</w:t>
      </w:r>
      <w:proofErr w:type="spellEnd"/>
      <w:r w:rsidRPr="001B6C19">
        <w:t xml:space="preserve"> mean positions of the fronts of the Antarctic Circumpolar </w:t>
      </w:r>
      <w:r w:rsidR="003D53C3">
        <w:t xml:space="preserve">Current (ACC) are plotted </w:t>
      </w:r>
      <w:r w:rsidR="002854AF">
        <w:fldChar w:fldCharType="begin">
          <w:fldData xml:space="preserve">PEVuZE5vdGU+PENpdGU+PEF1dGhvcj5PcnNpPC9BdXRob3I+PFllYXI+MTk5NTwvWWVhcj48UmVj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2NDEtNjczPC9wYWdlcz48dm9sdW1lPjQyPC92b2x1bWU+PG51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</w:fldData>
        </w:fldChar>
      </w:r>
      <w:r w:rsidR="00095AF2">
        <w:instrText xml:space="preserve"> ADDIN EN.CITE </w:instrText>
      </w:r>
      <w:r w:rsidR="002854AF">
        <w:fldChar w:fldCharType="begin">
          <w:fldData xml:space="preserve">PEVuZE5vdGU+PENpdGU+PEF1dGhvcj5PcnNpPC9BdXRob3I+PFllYXI+MTk5NTwvWWVhcj48UmVj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2NDEtNjczPC9wYWdlcz48dm9sdW1lPjQyPC92b2x1bWU+PG51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</w:fldData>
        </w:fldChar>
      </w:r>
      <w:r w:rsidR="00095AF2">
        <w:instrText xml:space="preserve"> ADDIN EN.CITE.DATA </w:instrText>
      </w:r>
      <w:r w:rsidR="002854AF">
        <w:fldChar w:fldCharType="end"/>
      </w:r>
      <w:r w:rsidR="002854AF">
        <w:fldChar w:fldCharType="separate"/>
      </w:r>
      <w:r w:rsidR="00555AB1">
        <w:rPr>
          <w:noProof/>
        </w:rPr>
        <w:t>(</w:t>
      </w:r>
      <w:hyperlink w:anchor="_ENREF_46" w:tooltip="Orsi, 1995 #212" w:history="1">
        <w:r w:rsidR="00796198">
          <w:rPr>
            <w:noProof/>
          </w:rPr>
          <w:t>Orsi et al., 1995</w:t>
        </w:r>
      </w:hyperlink>
      <w:r w:rsidR="00555AB1">
        <w:rPr>
          <w:noProof/>
        </w:rPr>
        <w:t xml:space="preserve">; </w:t>
      </w:r>
      <w:hyperlink w:anchor="_ENREF_62" w:tooltip="Thorpe, 2002 #211" w:history="1">
        <w:r w:rsidR="00796198">
          <w:rPr>
            <w:noProof/>
          </w:rPr>
          <w:t>Thorpe et al., 2002</w:t>
        </w:r>
      </w:hyperlink>
      <w:r w:rsidR="00555AB1">
        <w:rPr>
          <w:noProof/>
        </w:rPr>
        <w:t>)</w:t>
      </w:r>
      <w:r w:rsidR="002854AF">
        <w:fldChar w:fldCharType="end"/>
      </w:r>
      <w:r w:rsidRPr="001B6C19">
        <w:t xml:space="preserve">.  </w:t>
      </w:r>
      <w:proofErr w:type="gramStart"/>
      <w:r w:rsidRPr="001B6C19">
        <w:t>SAF</w:t>
      </w:r>
      <w:r w:rsidR="002C7FC4">
        <w:t xml:space="preserve"> - </w:t>
      </w:r>
      <w:proofErr w:type="spellStart"/>
      <w:r w:rsidRPr="001B6C19">
        <w:t>Subantarctic</w:t>
      </w:r>
      <w:proofErr w:type="spellEnd"/>
      <w:r w:rsidRPr="001B6C19">
        <w:t xml:space="preserve"> Front, PF</w:t>
      </w:r>
      <w:r w:rsidR="002C7FC4">
        <w:t xml:space="preserve"> - </w:t>
      </w:r>
      <w:r w:rsidRPr="001B6C19">
        <w:t>Polar Front, SACCF</w:t>
      </w:r>
      <w:r w:rsidR="002C7FC4">
        <w:t xml:space="preserve"> - </w:t>
      </w:r>
      <w:r w:rsidRPr="001B6C19">
        <w:t>Southern ACC front, SBACC</w:t>
      </w:r>
      <w:r w:rsidR="002C7FC4">
        <w:t xml:space="preserve"> - </w:t>
      </w:r>
      <w:r w:rsidRPr="001B6C19">
        <w:t>Southern boundary of the ACC.</w:t>
      </w:r>
      <w:proofErr w:type="gramEnd"/>
      <w:r w:rsidRPr="001B6C19">
        <w:t xml:space="preserve"> The mean sea ice extent, corresponding to 15% ice concentration, is shown for S</w:t>
      </w:r>
      <w:r w:rsidR="006C2F4F">
        <w:t xml:space="preserve">eptember 1999 and January 2000 </w:t>
      </w:r>
      <w:r w:rsidR="002854AF">
        <w:fldChar w:fldCharType="begin"/>
      </w:r>
      <w:r w:rsidR="006C2F4F">
        <w:instrText xml:space="preserve"> ADDIN EN.CITE &lt;EndNote&gt;&lt;Cite&gt;&lt;Author&gt;Cavalieri&lt;/Author&gt;&lt;Year&gt;1996, updated yearly&lt;/Year&gt;&lt;RecNum&gt;213&lt;/RecNum&gt;&lt;DisplayText&gt;(Cavalieri et al., 1996, updated yearly)&lt;/DisplayText&gt;&lt;record&gt;&lt;rec-number&gt;213&lt;/rec-number&gt;&lt;foreign-keys&gt;&lt;key app="EN" db-id="vtva2s0v3ez5weedpwxv2rzyrpadfzv9wwzv"&gt;213&lt;/key&gt;&lt;/foreign-keys&gt;&lt;ref-type name="Generic"&gt;13&lt;/ref-type&gt;&lt;contributors&gt;&lt;authors&gt;&lt;author&gt;Cavalieri, D.J.&lt;/author&gt;&lt;author&gt;Parkinson, C.L.&lt;/author&gt;&lt;author&gt;Gloersen, P.&lt;/author&gt;&lt;author&gt;Zwally, H.J.&lt;/author&gt;&lt;/authors&gt;&lt;/contributors&gt;&lt;titles&gt;&lt;title&gt;Sea Ice Concentrations from Nimbus-7 SMMR and DMSP SSM/I-SSMIS Passive Microwave Data, Version 1&lt;/title&gt;&lt;/titles&gt;&lt;dates&gt;&lt;year&gt;1996, updated yearly&lt;/year&gt;&lt;/dates&gt;&lt;pub-location&gt;http://dx.doi.org/10.5067/8GQ8LZQVL0VL&lt;/pub-location&gt;&lt;publisher&gt;Boulder, Colorado USA. NSIDC: National Snow and Ice Data Center&lt;/publisher&gt;&lt;urls&gt;&lt;/urls&gt;&lt;/record&gt;&lt;/Cite&gt;&lt;/EndNote&gt;</w:instrText>
      </w:r>
      <w:r w:rsidR="002854AF">
        <w:fldChar w:fldCharType="separate"/>
      </w:r>
      <w:r w:rsidR="006C2F4F">
        <w:rPr>
          <w:noProof/>
        </w:rPr>
        <w:t>(</w:t>
      </w:r>
      <w:hyperlink w:anchor="_ENREF_5" w:tooltip="Cavalieri, 1996, updated yearly #213" w:history="1">
        <w:r w:rsidR="00796198">
          <w:rPr>
            <w:noProof/>
          </w:rPr>
          <w:t>Cavalieri et al., 1996, updated yearly</w:t>
        </w:r>
      </w:hyperlink>
      <w:r w:rsidR="006C2F4F">
        <w:rPr>
          <w:noProof/>
        </w:rPr>
        <w:t>)</w:t>
      </w:r>
      <w:r w:rsidR="002854AF">
        <w:fldChar w:fldCharType="end"/>
      </w:r>
      <w:r w:rsidR="006C2F4F">
        <w:t>.</w:t>
      </w:r>
    </w:p>
    <w:p w:rsidR="001B6C19" w:rsidRDefault="001B6C19" w:rsidP="001B6C19">
      <w:pPr>
        <w:spacing w:line="360" w:lineRule="auto"/>
      </w:pPr>
      <w:proofErr w:type="gramStart"/>
      <w:r w:rsidRPr="001B6C19">
        <w:t xml:space="preserve">Figure </w:t>
      </w:r>
      <w:r w:rsidR="00BB7F1C">
        <w:t>2</w:t>
      </w:r>
      <w:r w:rsidRPr="001B6C19">
        <w:t>.</w:t>
      </w:r>
      <w:proofErr w:type="gramEnd"/>
      <w:r w:rsidRPr="001B6C19">
        <w:t xml:space="preserve"> </w:t>
      </w:r>
      <w:r w:rsidR="00383032">
        <w:t>Examples of the r</w:t>
      </w:r>
      <w:r w:rsidRPr="001B6C19">
        <w:t xml:space="preserve">emotely sensed environmental </w:t>
      </w:r>
      <w:r w:rsidR="000C781E">
        <w:t xml:space="preserve">data </w:t>
      </w:r>
      <w:r w:rsidRPr="001B6C19">
        <w:t xml:space="preserve">used in the analysis: </w:t>
      </w:r>
      <w:r w:rsidR="00A313E9">
        <w:t>(</w:t>
      </w:r>
      <w:r w:rsidRPr="001B6C19">
        <w:t>a) water mass zone</w:t>
      </w:r>
      <w:r w:rsidR="00CF5FA4">
        <w:t xml:space="preserve"> (SP - </w:t>
      </w:r>
      <w:r w:rsidR="00CF5FA4">
        <w:rPr>
          <w:color w:val="000000"/>
        </w:rPr>
        <w:t>sub polar waters, SZACC - southern zone of the Antarctic Circumpolar Current, AZ - Antarctic Zone, and PFZ - Polar Frontal Zone</w:t>
      </w:r>
      <w:r w:rsidR="00CF5FA4">
        <w:t>)</w:t>
      </w:r>
      <w:r w:rsidRPr="001B6C19">
        <w:t xml:space="preserve">, </w:t>
      </w:r>
      <w:r w:rsidR="00A313E9">
        <w:t>(</w:t>
      </w:r>
      <w:r w:rsidR="002553C9">
        <w:t>b) sea surface temperature (SST)</w:t>
      </w:r>
      <w:r w:rsidRPr="001B6C19">
        <w:t xml:space="preserve">, </w:t>
      </w:r>
      <w:r w:rsidR="00A313E9">
        <w:t>(</w:t>
      </w:r>
      <w:r w:rsidRPr="001B6C19">
        <w:t>c) sur</w:t>
      </w:r>
      <w:r w:rsidR="009014AC">
        <w:t xml:space="preserve">face </w:t>
      </w:r>
      <w:proofErr w:type="spellStart"/>
      <w:r w:rsidR="009014AC">
        <w:t>geostrophic</w:t>
      </w:r>
      <w:proofErr w:type="spellEnd"/>
      <w:r w:rsidR="009014AC">
        <w:t xml:space="preserve"> current speed</w:t>
      </w:r>
      <w:r w:rsidRPr="001B6C19">
        <w:t xml:space="preserve">, </w:t>
      </w:r>
      <w:r w:rsidR="00A313E9">
        <w:t>(</w:t>
      </w:r>
      <w:r w:rsidR="002553C9">
        <w:t>d) sea level anomaly</w:t>
      </w:r>
      <w:r w:rsidR="00F40DF1">
        <w:t xml:space="preserve"> (SLA)</w:t>
      </w:r>
      <w:r w:rsidR="00247E69">
        <w:t>,</w:t>
      </w:r>
      <w:r w:rsidRPr="001B6C19">
        <w:t xml:space="preserve"> and </w:t>
      </w:r>
      <w:r w:rsidR="00A313E9">
        <w:t>(</w:t>
      </w:r>
      <w:r w:rsidRPr="001B6C19">
        <w:t xml:space="preserve">e) chlorophyll </w:t>
      </w:r>
      <w:r w:rsidRPr="00A313E9">
        <w:rPr>
          <w:i/>
        </w:rPr>
        <w:t>a</w:t>
      </w:r>
      <w:r w:rsidR="00CD2F43">
        <w:rPr>
          <w:i/>
        </w:rPr>
        <w:t xml:space="preserve"> </w:t>
      </w:r>
      <w:r w:rsidR="00CD2F43" w:rsidRPr="00CD2F43">
        <w:t>concentration (</w:t>
      </w:r>
      <w:proofErr w:type="spellStart"/>
      <w:r w:rsidR="00CD2F43" w:rsidRPr="00CD2F43">
        <w:t>Chl</w:t>
      </w:r>
      <w:proofErr w:type="spellEnd"/>
      <w:r w:rsidR="00FE7594">
        <w:t>; log-</w:t>
      </w:r>
      <w:r w:rsidR="00F0447D">
        <w:t>transformed</w:t>
      </w:r>
      <w:r w:rsidR="00CD2F43" w:rsidRPr="00CD2F43">
        <w:t>)</w:t>
      </w:r>
      <w:r w:rsidR="000C3362" w:rsidRPr="00CD2F43">
        <w:t>.</w:t>
      </w:r>
      <w:r w:rsidR="00E73BB3" w:rsidRPr="00CD2F43">
        <w:t xml:space="preserve"> </w:t>
      </w:r>
      <w:r w:rsidR="00E73BB3">
        <w:t>Mean daily values for the time pe</w:t>
      </w:r>
      <w:r w:rsidR="007E798D">
        <w:t>riod of the survey are shown in</w:t>
      </w:r>
      <w:r w:rsidR="00E73BB3">
        <w:t xml:space="preserve"> </w:t>
      </w:r>
      <w:r w:rsidR="001667AE">
        <w:t>panels (a), (c) and (d)</w:t>
      </w:r>
      <w:r w:rsidR="00E73BB3">
        <w:t>. Monthly composites for January 2000 are shown in panels (b) and (e).</w:t>
      </w:r>
      <w:r w:rsidR="00F27EE1">
        <w:t xml:space="preserve"> </w:t>
      </w:r>
      <w:r w:rsidR="00C63B2E">
        <w:t>For f</w:t>
      </w:r>
      <w:r w:rsidR="00E73BB3">
        <w:t>u</w:t>
      </w:r>
      <w:r w:rsidRPr="001B6C19">
        <w:t xml:space="preserve">rther details, including </w:t>
      </w:r>
      <w:proofErr w:type="gramStart"/>
      <w:r w:rsidRPr="001B6C19">
        <w:t>source</w:t>
      </w:r>
      <w:r w:rsidR="00C63B2E">
        <w:t>s</w:t>
      </w:r>
      <w:r w:rsidRPr="001B6C19">
        <w:t>,</w:t>
      </w:r>
      <w:proofErr w:type="gramEnd"/>
      <w:r w:rsidRPr="001B6C19">
        <w:t xml:space="preserve"> </w:t>
      </w:r>
      <w:r w:rsidR="00C63B2E">
        <w:t>see</w:t>
      </w:r>
      <w:r w:rsidRPr="001B6C19">
        <w:t xml:space="preserve"> Table 1.</w:t>
      </w:r>
    </w:p>
    <w:p w:rsidR="00C63B2E" w:rsidRDefault="00BB7F1C" w:rsidP="001B6C19">
      <w:pPr>
        <w:spacing w:line="360" w:lineRule="auto"/>
      </w:pPr>
      <w:r>
        <w:t>Figure 3</w:t>
      </w:r>
      <w:r w:rsidRPr="001B6C19">
        <w:t xml:space="preserve">. Division of the study area into </w:t>
      </w:r>
      <w:proofErr w:type="spellStart"/>
      <w:r w:rsidRPr="001B6C19">
        <w:t>subregions</w:t>
      </w:r>
      <w:proofErr w:type="spellEnd"/>
      <w:r w:rsidRPr="001B6C19">
        <w:t xml:space="preserve">: </w:t>
      </w:r>
      <w:r>
        <w:t>(</w:t>
      </w:r>
      <w:r w:rsidRPr="001B6C19">
        <w:t xml:space="preserve">a) the four </w:t>
      </w:r>
      <w:proofErr w:type="spellStart"/>
      <w:r w:rsidRPr="001B6C19">
        <w:t>subregions</w:t>
      </w:r>
      <w:proofErr w:type="spellEnd"/>
      <w:r w:rsidRPr="001B6C19">
        <w:t xml:space="preserve"> used in the regional analys</w:t>
      </w:r>
      <w:r w:rsidR="00C63B2E">
        <w:t>is</w:t>
      </w:r>
      <w:r w:rsidR="00D772A9">
        <w:t xml:space="preserve"> and the small </w:t>
      </w:r>
      <w:proofErr w:type="spellStart"/>
      <w:r w:rsidR="00D772A9">
        <w:t>subregion</w:t>
      </w:r>
      <w:proofErr w:type="spellEnd"/>
      <w:r w:rsidR="00D772A9">
        <w:t xml:space="preserve"> excluded because of </w:t>
      </w:r>
      <w:proofErr w:type="spellStart"/>
      <w:r w:rsidR="00D772A9">
        <w:t>undersampling</w:t>
      </w:r>
      <w:proofErr w:type="spellEnd"/>
      <w:r w:rsidRPr="001B6C19">
        <w:t xml:space="preserve">, and </w:t>
      </w:r>
      <w:r>
        <w:t>(</w:t>
      </w:r>
      <w:r w:rsidRPr="001B6C19">
        <w:t xml:space="preserve">b) spatial distribution of cluster types from the Raymond (2011) pelagic regionalisation. </w:t>
      </w:r>
      <w:r w:rsidR="00D772A9">
        <w:t xml:space="preserve">See Table 2 for the mapping of cluster types to </w:t>
      </w:r>
      <w:proofErr w:type="spellStart"/>
      <w:r w:rsidR="00D772A9">
        <w:t>subregions</w:t>
      </w:r>
      <w:proofErr w:type="spellEnd"/>
      <w:r w:rsidR="00D772A9">
        <w:t xml:space="preserve">. </w:t>
      </w:r>
      <w:r w:rsidRPr="001B6C19">
        <w:t>The thick black line delineates the study area.</w:t>
      </w:r>
    </w:p>
    <w:p w:rsidR="001B6C19" w:rsidRPr="001B6C19" w:rsidRDefault="001B6C19" w:rsidP="001B6C19">
      <w:pPr>
        <w:spacing w:line="360" w:lineRule="auto"/>
      </w:pPr>
      <w:r w:rsidRPr="001B6C19">
        <w:t>Figure 4. Distribution of Antarctic krill (g m</w:t>
      </w:r>
      <w:r w:rsidRPr="00247E69">
        <w:rPr>
          <w:vertAlign w:val="superscript"/>
        </w:rPr>
        <w:t>-2</w:t>
      </w:r>
      <w:r w:rsidRPr="001B6C19">
        <w:t xml:space="preserve">) at 10 nm resolution in January-February 2000 during the CCAMLR 2000 synoptic survey, based on re-estimated values </w:t>
      </w:r>
      <w:r w:rsidR="002854AF">
        <w:fldChar w:fldCharType="begin"/>
      </w:r>
      <w:r w:rsidR="00095AF2">
        <w:instrText xml:space="preserve"> ADDIN EN.CITE &lt;EndNote&gt;&lt;Cite&gt;&lt;Author&gt;CCAMLR&lt;/Author&gt;&lt;Year&gt;2010&lt;/Year&gt;&lt;RecNum&gt;157&lt;/RecNum&gt;&lt;DisplayText&gt;(CCAMLR, 2010b; Fielding et al., 2011)&lt;/DisplayText&gt;&lt;record&gt;&lt;rec-number&gt;157&lt;/rec-number&gt;&lt;foreign-keys&gt;&lt;key app="EN" db-id="vtva2s0v3ez5weedpwxv2rzyrpadfzv9wwzv"&gt;157&lt;/key&gt;&lt;/foreign-keys&gt;&lt;ref-type name="Generic"&gt;13&lt;/ref-type&gt;&lt;contributors&gt;&lt;authors&gt;&lt;author&gt;CCAMLR&lt;/author&gt;&lt;/authors&gt;&lt;/contributors&gt;&lt;titles&gt;&lt;title&gt;Report of the Fifth Meeting of the Subgroup on Acoustic Survey and Analysis Methods (Cambridge, UK 1 to 4 June 2010)&lt;/title&gt;&lt;secondary-title&gt;SC-CAMLR-XXIX/06&lt;/secondary-title&gt;&lt;/titles&gt;&lt;dates&gt;&lt;year&gt;2010&lt;/year&gt;&lt;/dates&gt;&lt;pub-location&gt;Hobart, Tasmania&lt;/pub-location&gt;&lt;publisher&gt;CCAMLR&lt;/publisher&gt;&lt;urls&gt;&lt;/urls&gt;&lt;modified-date&gt;b&lt;/modified-date&gt;&lt;/record&gt;&lt;/Cite&gt;&lt;Cite&gt;&lt;Author&gt;Fielding&lt;/Author&gt;&lt;Year&gt;2011&lt;/Year&gt;&lt;RecNum&gt;158&lt;/RecNum&gt;&lt;record&gt;&lt;rec-number&gt;158&lt;/rec-number&gt;&lt;foreign-keys&gt;&lt;key app="EN" db-id="vtva2s0v3ez5weedpwxv2rzyrpadfzv9wwzv"&gt;158&lt;/key&gt;&lt;/foreign-keys&gt;&lt;ref-type name="Generic"&gt;13&lt;/ref-type&gt;&lt;contributors&gt;&lt;authors&gt;&lt;author&gt;Fielding, S.&lt;/author&gt;&lt;author&gt;Watkins, J.&lt;/author&gt;&lt;author&gt;Cossio, Anthony M.&lt;/author&gt;&lt;author&gt;Reiss, C.&lt;/author&gt;&lt;author&gt;Watters, G.&lt;/author&gt;&lt;author&gt;Calise, L.&lt;/author&gt;&lt;author&gt;Skaret, G.&lt;/author&gt;&lt;author&gt;Takao, Y.&lt;/author&gt;&lt;author&gt;Zhao, X.&lt;/author&gt;&lt;author&gt;Agnew, David J.&lt;/author&gt;&lt;author&gt;Ramm, D.&lt;/author&gt;&lt;author&gt;Reid, K.&lt;/author&gt;&lt;/authors&gt;&lt;/contributors&gt;&lt;titles&gt;&lt;title&gt;The ASAM 2010 assessment of krill biomass for area 48 from the Scotia Sea CCAMLR 2000 synoptic survey&lt;/title&gt;&lt;secondary-title&gt;WG-EMM-11/20&lt;/secondary-title&gt;&lt;/titles&gt;&lt;dates&gt;&lt;year&gt;2011&lt;/year&gt;&lt;/dates&gt;&lt;pub-location&gt;Hobart, Tasmania&lt;/pub-location&gt;&lt;publisher&gt;CCAMLR&lt;/publisher&gt;&lt;urls&gt;&lt;/urls&gt;&lt;/record&gt;&lt;/Cite&gt;&lt;/EndNote&gt;</w:instrText>
      </w:r>
      <w:r w:rsidR="002854AF">
        <w:fldChar w:fldCharType="separate"/>
      </w:r>
      <w:r w:rsidR="00CF529F">
        <w:rPr>
          <w:noProof/>
        </w:rPr>
        <w:t>(</w:t>
      </w:r>
      <w:hyperlink w:anchor="_ENREF_8" w:tooltip="CCAMLR, 2010 #157" w:history="1">
        <w:r w:rsidR="00796198">
          <w:rPr>
            <w:noProof/>
          </w:rPr>
          <w:t>CCAMLR, 2010b</w:t>
        </w:r>
      </w:hyperlink>
      <w:r w:rsidR="00CF529F">
        <w:rPr>
          <w:noProof/>
        </w:rPr>
        <w:t xml:space="preserve">; </w:t>
      </w:r>
      <w:hyperlink w:anchor="_ENREF_20" w:tooltip="Fielding, 2011 #158" w:history="1">
        <w:r w:rsidR="00796198">
          <w:rPr>
            <w:noProof/>
          </w:rPr>
          <w:t>Fielding et al., 2011</w:t>
        </w:r>
      </w:hyperlink>
      <w:r w:rsidR="00CF529F">
        <w:rPr>
          <w:noProof/>
        </w:rPr>
        <w:t>)</w:t>
      </w:r>
      <w:r w:rsidR="002854AF">
        <w:fldChar w:fldCharType="end"/>
      </w:r>
      <w:r w:rsidRPr="001B6C19">
        <w:t>.</w:t>
      </w:r>
    </w:p>
    <w:p w:rsidR="001B6C19" w:rsidRPr="001B6C19" w:rsidRDefault="001B6C19" w:rsidP="001B6C19">
      <w:pPr>
        <w:spacing w:line="360" w:lineRule="auto"/>
      </w:pPr>
      <w:r w:rsidRPr="001B6C19">
        <w:t>Figure 5. Estimated smoothing curves for the GAMs fitted to krill density data (in g m</w:t>
      </w:r>
      <w:r w:rsidRPr="00247E69">
        <w:rPr>
          <w:vertAlign w:val="superscript"/>
        </w:rPr>
        <w:t>-2</w:t>
      </w:r>
      <w:r w:rsidRPr="001B6C19">
        <w:t>)</w:t>
      </w:r>
      <w:r w:rsidR="00247E69">
        <w:t>: (</w:t>
      </w:r>
      <w:r w:rsidRPr="001B6C19">
        <w:t xml:space="preserve">a) the whole study area, </w:t>
      </w:r>
      <w:r w:rsidR="00247E69">
        <w:t>(</w:t>
      </w:r>
      <w:r w:rsidRPr="001B6C19">
        <w:t xml:space="preserve">b) Southern Shelves </w:t>
      </w:r>
      <w:proofErr w:type="spellStart"/>
      <w:r w:rsidRPr="001B6C19">
        <w:t>subregion</w:t>
      </w:r>
      <w:proofErr w:type="spellEnd"/>
      <w:r w:rsidRPr="001B6C19">
        <w:t xml:space="preserve">, </w:t>
      </w:r>
      <w:r w:rsidR="00247E69">
        <w:t>(</w:t>
      </w:r>
      <w:r w:rsidRPr="001B6C19">
        <w:t xml:space="preserve">c) South Georgia Shelf, </w:t>
      </w:r>
      <w:r w:rsidR="00247E69">
        <w:t>(</w:t>
      </w:r>
      <w:r w:rsidRPr="001B6C19">
        <w:t>d) Sea Ice Zone</w:t>
      </w:r>
      <w:r w:rsidR="00247E69">
        <w:t>,</w:t>
      </w:r>
      <w:r w:rsidRPr="001B6C19">
        <w:t xml:space="preserve"> and </w:t>
      </w:r>
      <w:r w:rsidR="00247E69">
        <w:t>(</w:t>
      </w:r>
      <w:r w:rsidRPr="001B6C19">
        <w:t xml:space="preserve">e) Open Ocean. The dotted lines indicate the 95% confidence intervals.  Note that the axes limits vary between models. </w:t>
      </w:r>
      <w:proofErr w:type="spellStart"/>
      <w:r w:rsidR="00D907DF">
        <w:t>Chl</w:t>
      </w:r>
      <w:proofErr w:type="spellEnd"/>
      <w:r w:rsidR="00D907DF">
        <w:t xml:space="preserve"> is</w:t>
      </w:r>
      <w:r w:rsidR="00D907DF" w:rsidRPr="00EF62A5">
        <w:t xml:space="preserve"> chlorophyll </w:t>
      </w:r>
      <w:r w:rsidR="00D907DF" w:rsidRPr="0059132F">
        <w:rPr>
          <w:i/>
        </w:rPr>
        <w:t>a</w:t>
      </w:r>
      <w:r w:rsidR="00D907DF">
        <w:t xml:space="preserve"> concentration and SLA is</w:t>
      </w:r>
      <w:r w:rsidR="00D907DF" w:rsidRPr="00EF62A5">
        <w:t xml:space="preserve"> sea level anomaly</w:t>
      </w:r>
      <w:r w:rsidR="00D907DF">
        <w:t>.</w:t>
      </w:r>
      <w:r w:rsidRPr="001B6C19">
        <w:t xml:space="preserve"> </w:t>
      </w:r>
    </w:p>
    <w:p w:rsidR="00AC1E7D" w:rsidRDefault="001B6C19" w:rsidP="00D168AC">
      <w:pPr>
        <w:spacing w:line="360" w:lineRule="auto"/>
      </w:pPr>
      <w:r w:rsidRPr="001B6C19">
        <w:t>Figure 6. Krill density distribution (g m</w:t>
      </w:r>
      <w:r w:rsidRPr="00247E69">
        <w:rPr>
          <w:vertAlign w:val="superscript"/>
        </w:rPr>
        <w:t>-2</w:t>
      </w:r>
      <w:r w:rsidRPr="001B6C19">
        <w:t xml:space="preserve">) at 80 nm resolution: </w:t>
      </w:r>
      <w:r w:rsidR="00247E69">
        <w:t>(</w:t>
      </w:r>
      <w:r w:rsidRPr="001B6C19">
        <w:t>a) observed values,</w:t>
      </w:r>
      <w:r w:rsidR="00247E69">
        <w:t xml:space="preserve"> and</w:t>
      </w:r>
      <w:r w:rsidRPr="001B6C19">
        <w:t xml:space="preserve"> </w:t>
      </w:r>
      <w:r w:rsidR="00247E69">
        <w:t>(</w:t>
      </w:r>
      <w:r w:rsidRPr="001B6C19">
        <w:t>b) values fitted by the GAM for the whole study area.</w:t>
      </w:r>
    </w:p>
    <w:p w:rsidR="00A259F5" w:rsidRDefault="00A259F5" w:rsidP="00D168AC">
      <w:pPr>
        <w:spacing w:line="360" w:lineRule="auto"/>
      </w:pPr>
    </w:p>
    <w:p w:rsidR="00A259F5" w:rsidRDefault="00A259F5">
      <w:pPr>
        <w:spacing w:after="0" w:line="240" w:lineRule="auto"/>
      </w:pPr>
      <w:r>
        <w:br w:type="page"/>
      </w:r>
    </w:p>
    <w:p w:rsidR="00A259F5" w:rsidRDefault="00A259F5">
      <w:pPr>
        <w:spacing w:after="0" w:line="240" w:lineRule="auto"/>
        <w:rPr>
          <w:noProof/>
          <w:lang w:eastAsia="en-GB"/>
        </w:rPr>
      </w:pPr>
      <w:r>
        <w:rPr>
          <w:noProof/>
          <w:lang w:eastAsia="en-GB"/>
        </w:rPr>
        <w:lastRenderedPageBreak/>
        <w:t>Figure 1.</w:t>
      </w:r>
    </w:p>
    <w:p w:rsidR="00A259F5" w:rsidRDefault="00A259F5" w:rsidP="00D168AC">
      <w:pPr>
        <w:spacing w:line="360" w:lineRule="auto"/>
      </w:pPr>
    </w:p>
    <w:p w:rsidR="00A259F5" w:rsidRDefault="00A259F5" w:rsidP="00D168AC">
      <w:pPr>
        <w:spacing w:line="360" w:lineRule="auto"/>
      </w:pPr>
      <w:r>
        <w:rPr>
          <w:noProof/>
          <w:lang w:eastAsia="en-GB"/>
        </w:rPr>
        <w:drawing>
          <wp:inline distT="0" distB="0" distL="0" distR="0">
            <wp:extent cx="5565775" cy="4243705"/>
            <wp:effectExtent l="19050" t="0" r="0" b="0"/>
            <wp:docPr id="1" name="Picture 0" descr="Silk_Figure_1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1_revised.jpg"/>
                    <pic:cNvPicPr/>
                  </pic:nvPicPr>
                  <pic:blipFill>
                    <a:blip r:embed="rId17" cstate="print"/>
                    <a:stretch>
                      <a:fillRect/>
                    </a:stretch>
                  </pic:blipFill>
                  <pic:spPr>
                    <a:xfrm>
                      <a:off x="0" y="0"/>
                      <a:ext cx="5565775" cy="4243705"/>
                    </a:xfrm>
                    <a:prstGeom prst="rect">
                      <a:avLst/>
                    </a:prstGeom>
                  </pic:spPr>
                </pic:pic>
              </a:graphicData>
            </a:graphic>
          </wp:inline>
        </w:drawing>
      </w:r>
    </w:p>
    <w:p w:rsidR="00A259F5" w:rsidRDefault="00A259F5">
      <w:pPr>
        <w:spacing w:after="0" w:line="240" w:lineRule="auto"/>
      </w:pPr>
      <w:r>
        <w:br w:type="page"/>
      </w:r>
    </w:p>
    <w:p w:rsidR="00A259F5" w:rsidRDefault="00A259F5" w:rsidP="00A259F5">
      <w:pPr>
        <w:spacing w:after="0" w:line="240" w:lineRule="auto"/>
        <w:rPr>
          <w:noProof/>
          <w:lang w:eastAsia="en-GB"/>
        </w:rPr>
      </w:pPr>
      <w:r>
        <w:rPr>
          <w:noProof/>
          <w:lang w:eastAsia="en-GB"/>
        </w:rPr>
        <w:lastRenderedPageBreak/>
        <w:t>Figure 2.</w:t>
      </w:r>
    </w:p>
    <w:p w:rsidR="00A259F5" w:rsidRDefault="00A259F5" w:rsidP="00A259F5">
      <w:pPr>
        <w:spacing w:after="0" w:line="240" w:lineRule="auto"/>
      </w:pPr>
    </w:p>
    <w:p w:rsidR="00A259F5" w:rsidRDefault="00A259F5" w:rsidP="00D168AC">
      <w:pPr>
        <w:spacing w:line="360" w:lineRule="auto"/>
      </w:pPr>
      <w:r>
        <w:rPr>
          <w:noProof/>
          <w:lang w:eastAsia="en-GB"/>
        </w:rPr>
        <w:drawing>
          <wp:inline distT="0" distB="0" distL="0" distR="0">
            <wp:extent cx="5565775" cy="6506210"/>
            <wp:effectExtent l="19050" t="0" r="0" b="0"/>
            <wp:docPr id="2" name="Picture 1" descr="Silk_Figure_2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2_revised.jpg"/>
                    <pic:cNvPicPr/>
                  </pic:nvPicPr>
                  <pic:blipFill>
                    <a:blip r:embed="rId18" cstate="print"/>
                    <a:stretch>
                      <a:fillRect/>
                    </a:stretch>
                  </pic:blipFill>
                  <pic:spPr>
                    <a:xfrm>
                      <a:off x="0" y="0"/>
                      <a:ext cx="5565775" cy="6506210"/>
                    </a:xfrm>
                    <a:prstGeom prst="rect">
                      <a:avLst/>
                    </a:prstGeom>
                  </pic:spPr>
                </pic:pic>
              </a:graphicData>
            </a:graphic>
          </wp:inline>
        </w:drawing>
      </w:r>
    </w:p>
    <w:p w:rsidR="00A259F5" w:rsidRDefault="00A259F5">
      <w:pPr>
        <w:spacing w:after="0" w:line="240" w:lineRule="auto"/>
      </w:pPr>
      <w:r>
        <w:br w:type="page"/>
      </w:r>
    </w:p>
    <w:p w:rsidR="00A259F5" w:rsidRDefault="00A259F5" w:rsidP="00A259F5">
      <w:pPr>
        <w:spacing w:after="0" w:line="240" w:lineRule="auto"/>
        <w:rPr>
          <w:noProof/>
          <w:lang w:eastAsia="en-GB"/>
        </w:rPr>
      </w:pPr>
      <w:r>
        <w:rPr>
          <w:noProof/>
          <w:lang w:eastAsia="en-GB"/>
        </w:rPr>
        <w:lastRenderedPageBreak/>
        <w:t>Figure 3.</w:t>
      </w:r>
    </w:p>
    <w:p w:rsidR="00A259F5" w:rsidRDefault="00A259F5" w:rsidP="00D168AC">
      <w:pPr>
        <w:spacing w:line="360" w:lineRule="auto"/>
      </w:pPr>
    </w:p>
    <w:p w:rsidR="00A259F5" w:rsidRDefault="0096161C" w:rsidP="00D168AC">
      <w:pPr>
        <w:spacing w:line="360" w:lineRule="auto"/>
      </w:pPr>
      <w:r>
        <w:rPr>
          <w:noProof/>
          <w:lang w:eastAsia="en-GB"/>
        </w:rPr>
        <w:drawing>
          <wp:inline distT="0" distB="0" distL="0" distR="0">
            <wp:extent cx="5565775" cy="5354955"/>
            <wp:effectExtent l="19050" t="0" r="0" b="0"/>
            <wp:docPr id="3" name="Picture 2" descr="Silk_Figure_3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3_revised.jpg"/>
                    <pic:cNvPicPr/>
                  </pic:nvPicPr>
                  <pic:blipFill>
                    <a:blip r:embed="rId19" cstate="print"/>
                    <a:stretch>
                      <a:fillRect/>
                    </a:stretch>
                  </pic:blipFill>
                  <pic:spPr>
                    <a:xfrm>
                      <a:off x="0" y="0"/>
                      <a:ext cx="5565775" cy="5354955"/>
                    </a:xfrm>
                    <a:prstGeom prst="rect">
                      <a:avLst/>
                    </a:prstGeom>
                  </pic:spPr>
                </pic:pic>
              </a:graphicData>
            </a:graphic>
          </wp:inline>
        </w:drawing>
      </w:r>
    </w:p>
    <w:p w:rsidR="00A259F5" w:rsidRDefault="00A259F5" w:rsidP="00D168AC">
      <w:pPr>
        <w:spacing w:line="360" w:lineRule="auto"/>
      </w:pPr>
    </w:p>
    <w:p w:rsidR="0096161C" w:rsidRDefault="0096161C">
      <w:pPr>
        <w:spacing w:after="0" w:line="240" w:lineRule="auto"/>
      </w:pPr>
      <w:r>
        <w:br w:type="page"/>
      </w:r>
    </w:p>
    <w:p w:rsidR="0096161C" w:rsidRDefault="0096161C" w:rsidP="0096161C">
      <w:pPr>
        <w:spacing w:after="0" w:line="240" w:lineRule="auto"/>
        <w:rPr>
          <w:noProof/>
          <w:lang w:eastAsia="en-GB"/>
        </w:rPr>
      </w:pPr>
      <w:r>
        <w:rPr>
          <w:noProof/>
          <w:lang w:eastAsia="en-GB"/>
        </w:rPr>
        <w:lastRenderedPageBreak/>
        <w:t>Figure 4.</w:t>
      </w:r>
    </w:p>
    <w:p w:rsidR="0096161C" w:rsidRDefault="0096161C" w:rsidP="00D168AC">
      <w:pPr>
        <w:spacing w:line="360" w:lineRule="auto"/>
      </w:pPr>
    </w:p>
    <w:p w:rsidR="0096161C" w:rsidRDefault="0096161C" w:rsidP="00D168AC">
      <w:pPr>
        <w:spacing w:line="360" w:lineRule="auto"/>
      </w:pPr>
      <w:r>
        <w:rPr>
          <w:noProof/>
          <w:lang w:eastAsia="en-GB"/>
        </w:rPr>
        <w:drawing>
          <wp:inline distT="0" distB="0" distL="0" distR="0">
            <wp:extent cx="5565775" cy="4249420"/>
            <wp:effectExtent l="19050" t="0" r="0" b="0"/>
            <wp:docPr id="4" name="Picture 3" descr="Silk_Figure_4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4_revised.jpg"/>
                    <pic:cNvPicPr/>
                  </pic:nvPicPr>
                  <pic:blipFill>
                    <a:blip r:embed="rId20" cstate="print"/>
                    <a:stretch>
                      <a:fillRect/>
                    </a:stretch>
                  </pic:blipFill>
                  <pic:spPr>
                    <a:xfrm>
                      <a:off x="0" y="0"/>
                      <a:ext cx="5565775" cy="4249420"/>
                    </a:xfrm>
                    <a:prstGeom prst="rect">
                      <a:avLst/>
                    </a:prstGeom>
                  </pic:spPr>
                </pic:pic>
              </a:graphicData>
            </a:graphic>
          </wp:inline>
        </w:drawing>
      </w:r>
    </w:p>
    <w:p w:rsidR="0096161C" w:rsidRDefault="0096161C">
      <w:pPr>
        <w:spacing w:after="0" w:line="240" w:lineRule="auto"/>
      </w:pPr>
      <w:r>
        <w:br w:type="page"/>
      </w:r>
    </w:p>
    <w:p w:rsidR="0096161C" w:rsidRDefault="0096161C" w:rsidP="0096161C">
      <w:pPr>
        <w:spacing w:after="0" w:line="240" w:lineRule="auto"/>
        <w:rPr>
          <w:noProof/>
          <w:lang w:eastAsia="en-GB"/>
        </w:rPr>
      </w:pPr>
      <w:r>
        <w:rPr>
          <w:noProof/>
          <w:lang w:eastAsia="en-GB"/>
        </w:rPr>
        <w:lastRenderedPageBreak/>
        <w:t>Figure 5.</w:t>
      </w:r>
    </w:p>
    <w:p w:rsidR="0096161C" w:rsidRDefault="0096161C" w:rsidP="00D168AC">
      <w:pPr>
        <w:spacing w:line="360" w:lineRule="auto"/>
      </w:pPr>
    </w:p>
    <w:p w:rsidR="0096161C" w:rsidRDefault="0096161C" w:rsidP="00D168AC">
      <w:pPr>
        <w:spacing w:line="360" w:lineRule="auto"/>
      </w:pPr>
      <w:r>
        <w:rPr>
          <w:noProof/>
          <w:lang w:eastAsia="en-GB"/>
        </w:rPr>
        <w:drawing>
          <wp:inline distT="0" distB="0" distL="0" distR="0">
            <wp:extent cx="5565775" cy="6474460"/>
            <wp:effectExtent l="19050" t="0" r="0" b="0"/>
            <wp:docPr id="5" name="Picture 4" descr="Silk_Figure_5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5_revised.jpg"/>
                    <pic:cNvPicPr/>
                  </pic:nvPicPr>
                  <pic:blipFill>
                    <a:blip r:embed="rId21" cstate="print"/>
                    <a:stretch>
                      <a:fillRect/>
                    </a:stretch>
                  </pic:blipFill>
                  <pic:spPr>
                    <a:xfrm>
                      <a:off x="0" y="0"/>
                      <a:ext cx="5565775" cy="6474460"/>
                    </a:xfrm>
                    <a:prstGeom prst="rect">
                      <a:avLst/>
                    </a:prstGeom>
                  </pic:spPr>
                </pic:pic>
              </a:graphicData>
            </a:graphic>
          </wp:inline>
        </w:drawing>
      </w:r>
    </w:p>
    <w:p w:rsidR="0096161C" w:rsidRDefault="0096161C">
      <w:pPr>
        <w:spacing w:after="0" w:line="240" w:lineRule="auto"/>
      </w:pPr>
      <w:r>
        <w:br w:type="page"/>
      </w:r>
    </w:p>
    <w:p w:rsidR="0096161C" w:rsidRDefault="0096161C" w:rsidP="0096161C">
      <w:pPr>
        <w:spacing w:after="0" w:line="240" w:lineRule="auto"/>
        <w:rPr>
          <w:noProof/>
          <w:lang w:eastAsia="en-GB"/>
        </w:rPr>
      </w:pPr>
      <w:r>
        <w:rPr>
          <w:noProof/>
          <w:lang w:eastAsia="en-GB"/>
        </w:rPr>
        <w:lastRenderedPageBreak/>
        <w:t>Figure 6.</w:t>
      </w:r>
    </w:p>
    <w:p w:rsidR="0096161C" w:rsidRDefault="0096161C" w:rsidP="00D168AC">
      <w:pPr>
        <w:spacing w:line="360" w:lineRule="auto"/>
      </w:pPr>
    </w:p>
    <w:p w:rsidR="0096161C" w:rsidRDefault="0096161C" w:rsidP="00D168AC">
      <w:pPr>
        <w:spacing w:line="360" w:lineRule="auto"/>
      </w:pPr>
      <w:r>
        <w:rPr>
          <w:noProof/>
          <w:lang w:eastAsia="en-GB"/>
        </w:rPr>
        <w:drawing>
          <wp:inline distT="0" distB="0" distL="0" distR="0">
            <wp:extent cx="3023616" cy="4849368"/>
            <wp:effectExtent l="19050" t="0" r="5334" b="0"/>
            <wp:docPr id="6" name="Picture 5" descr="Silk_Figure_6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lk_Figure_6_revised.jpg"/>
                    <pic:cNvPicPr/>
                  </pic:nvPicPr>
                  <pic:blipFill>
                    <a:blip r:embed="rId22" cstate="print"/>
                    <a:stretch>
                      <a:fillRect/>
                    </a:stretch>
                  </pic:blipFill>
                  <pic:spPr>
                    <a:xfrm>
                      <a:off x="0" y="0"/>
                      <a:ext cx="3023616" cy="4849368"/>
                    </a:xfrm>
                    <a:prstGeom prst="rect">
                      <a:avLst/>
                    </a:prstGeom>
                  </pic:spPr>
                </pic:pic>
              </a:graphicData>
            </a:graphic>
          </wp:inline>
        </w:drawing>
      </w:r>
    </w:p>
    <w:sectPr w:rsidR="0096161C" w:rsidSect="00D000E4">
      <w:footerReference w:type="default" r:id="rId23"/>
      <w:pgSz w:w="11906" w:h="16838"/>
      <w:pgMar w:top="1440" w:right="1440" w:bottom="1440" w:left="1701"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0F83" w:rsidRDefault="00DF0F83" w:rsidP="00A818D4">
      <w:pPr>
        <w:spacing w:after="0" w:line="240" w:lineRule="auto"/>
      </w:pPr>
      <w:r>
        <w:separator/>
      </w:r>
    </w:p>
  </w:endnote>
  <w:endnote w:type="continuationSeparator" w:id="0">
    <w:p w:rsidR="00DF0F83" w:rsidRDefault="00DF0F83" w:rsidP="00A818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20E" w:rsidRDefault="002854AF">
    <w:pPr>
      <w:pStyle w:val="Footer"/>
      <w:jc w:val="center"/>
    </w:pPr>
    <w:r>
      <w:fldChar w:fldCharType="begin"/>
    </w:r>
    <w:r w:rsidR="00EB120E">
      <w:instrText xml:space="preserve"> PAGE   \* MERGEFORMAT </w:instrText>
    </w:r>
    <w:r>
      <w:fldChar w:fldCharType="separate"/>
    </w:r>
    <w:r w:rsidR="0096161C">
      <w:rPr>
        <w:noProof/>
      </w:rPr>
      <w:t>33</w:t>
    </w:r>
    <w:r>
      <w:rPr>
        <w:noProof/>
      </w:rPr>
      <w:fldChar w:fldCharType="end"/>
    </w:r>
  </w:p>
  <w:p w:rsidR="00EB120E" w:rsidRDefault="00EB12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0F83" w:rsidRDefault="00DF0F83" w:rsidP="00A818D4">
      <w:pPr>
        <w:spacing w:after="0" w:line="240" w:lineRule="auto"/>
      </w:pPr>
      <w:r>
        <w:separator/>
      </w:r>
    </w:p>
  </w:footnote>
  <w:footnote w:type="continuationSeparator" w:id="0">
    <w:p w:rsidR="00DF0F83" w:rsidRDefault="00DF0F83" w:rsidP="00A818D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22F52"/>
    <w:multiLevelType w:val="hybridMultilevel"/>
    <w:tmpl w:val="20E42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100B61"/>
    <w:multiLevelType w:val="hybridMultilevel"/>
    <w:tmpl w:val="93826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7546F1"/>
    <w:multiLevelType w:val="hybridMultilevel"/>
    <w:tmpl w:val="B5DAE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A40D99"/>
    <w:multiLevelType w:val="hybridMultilevel"/>
    <w:tmpl w:val="3E7CAACC"/>
    <w:lvl w:ilvl="0" w:tplc="A44A25D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033FEB"/>
    <w:multiLevelType w:val="hybridMultilevel"/>
    <w:tmpl w:val="C5584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B390AC1"/>
    <w:multiLevelType w:val="hybridMultilevel"/>
    <w:tmpl w:val="60341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F275E20"/>
    <w:multiLevelType w:val="hybridMultilevel"/>
    <w:tmpl w:val="676AE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A06376"/>
    <w:multiLevelType w:val="hybridMultilevel"/>
    <w:tmpl w:val="09648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A53BD6"/>
    <w:multiLevelType w:val="hybridMultilevel"/>
    <w:tmpl w:val="607E4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22B04C2"/>
    <w:multiLevelType w:val="hybridMultilevel"/>
    <w:tmpl w:val="60202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773A02"/>
    <w:multiLevelType w:val="hybridMultilevel"/>
    <w:tmpl w:val="F7CA9838"/>
    <w:lvl w:ilvl="0" w:tplc="EB64F5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DB03C18"/>
    <w:multiLevelType w:val="hybridMultilevel"/>
    <w:tmpl w:val="28722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CD2721"/>
    <w:multiLevelType w:val="hybridMultilevel"/>
    <w:tmpl w:val="6278F03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87A2B4E"/>
    <w:multiLevelType w:val="hybridMultilevel"/>
    <w:tmpl w:val="51083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9D2540B"/>
    <w:multiLevelType w:val="hybridMultilevel"/>
    <w:tmpl w:val="03E84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24437D6"/>
    <w:multiLevelType w:val="hybridMultilevel"/>
    <w:tmpl w:val="9B00E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F882E1C"/>
    <w:multiLevelType w:val="hybridMultilevel"/>
    <w:tmpl w:val="624EB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23F5618"/>
    <w:multiLevelType w:val="hybridMultilevel"/>
    <w:tmpl w:val="EE2A5D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9DC6843"/>
    <w:multiLevelType w:val="hybridMultilevel"/>
    <w:tmpl w:val="8B9A1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6031BA"/>
    <w:multiLevelType w:val="hybridMultilevel"/>
    <w:tmpl w:val="89C6D1F8"/>
    <w:lvl w:ilvl="0" w:tplc="C6C898AC">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1EB2478"/>
    <w:multiLevelType w:val="hybridMultilevel"/>
    <w:tmpl w:val="0FD0D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2C8452A"/>
    <w:multiLevelType w:val="hybridMultilevel"/>
    <w:tmpl w:val="286E5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20"/>
  </w:num>
  <w:num w:numId="4">
    <w:abstractNumId w:val="4"/>
  </w:num>
  <w:num w:numId="5">
    <w:abstractNumId w:val="21"/>
  </w:num>
  <w:num w:numId="6">
    <w:abstractNumId w:val="6"/>
  </w:num>
  <w:num w:numId="7">
    <w:abstractNumId w:val="10"/>
  </w:num>
  <w:num w:numId="8">
    <w:abstractNumId w:val="7"/>
  </w:num>
  <w:num w:numId="9">
    <w:abstractNumId w:val="5"/>
  </w:num>
  <w:num w:numId="10">
    <w:abstractNumId w:val="12"/>
  </w:num>
  <w:num w:numId="11">
    <w:abstractNumId w:val="2"/>
  </w:num>
  <w:num w:numId="12">
    <w:abstractNumId w:val="1"/>
  </w:num>
  <w:num w:numId="13">
    <w:abstractNumId w:val="11"/>
  </w:num>
  <w:num w:numId="14">
    <w:abstractNumId w:val="18"/>
  </w:num>
  <w:num w:numId="15">
    <w:abstractNumId w:val="14"/>
  </w:num>
  <w:num w:numId="16">
    <w:abstractNumId w:val="16"/>
  </w:num>
  <w:num w:numId="17">
    <w:abstractNumId w:val="0"/>
  </w:num>
  <w:num w:numId="18">
    <w:abstractNumId w:val="19"/>
  </w:num>
  <w:num w:numId="19">
    <w:abstractNumId w:val="3"/>
  </w:num>
  <w:num w:numId="20">
    <w:abstractNumId w:val="17"/>
  </w:num>
  <w:num w:numId="21">
    <w:abstractNumId w:val="8"/>
  </w:num>
  <w:num w:numId="2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lk, Janet">
    <w15:presenceInfo w15:providerId="AD" w15:userId="S-1-5-21-806336098-328524925-2139088911-51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ICES J Marine Sci JR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va2s0v3ez5weedpwxv2rzyrpadfzv9wwzv&quot;&gt;JRDSilk Library&lt;record-ids&gt;&lt;item&gt;33&lt;/item&gt;&lt;item&gt;34&lt;/item&gt;&lt;item&gt;42&lt;/item&gt;&lt;item&gt;54&lt;/item&gt;&lt;item&gt;55&lt;/item&gt;&lt;item&gt;57&lt;/item&gt;&lt;item&gt;68&lt;/item&gt;&lt;item&gt;79&lt;/item&gt;&lt;item&gt;85&lt;/item&gt;&lt;item&gt;96&lt;/item&gt;&lt;item&gt;97&lt;/item&gt;&lt;item&gt;99&lt;/item&gt;&lt;item&gt;102&lt;/item&gt;&lt;item&gt;103&lt;/item&gt;&lt;item&gt;104&lt;/item&gt;&lt;item&gt;113&lt;/item&gt;&lt;item&gt;116&lt;/item&gt;&lt;item&gt;118&lt;/item&gt;&lt;item&gt;119&lt;/item&gt;&lt;item&gt;133&lt;/item&gt;&lt;item&gt;134&lt;/item&gt;&lt;item&gt;135&lt;/item&gt;&lt;item&gt;136&lt;/item&gt;&lt;item&gt;137&lt;/item&gt;&lt;item&gt;139&lt;/item&gt;&lt;item&gt;140&lt;/item&gt;&lt;item&gt;142&lt;/item&gt;&lt;item&gt;146&lt;/item&gt;&lt;item&gt;147&lt;/item&gt;&lt;item&gt;149&lt;/item&gt;&lt;item&gt;150&lt;/item&gt;&lt;item&gt;151&lt;/item&gt;&lt;item&gt;152&lt;/item&gt;&lt;item&gt;153&lt;/item&gt;&lt;item&gt;154&lt;/item&gt;&lt;item&gt;156&lt;/item&gt;&lt;item&gt;157&lt;/item&gt;&lt;item&gt;158&lt;/item&gt;&lt;item&gt;159&lt;/item&gt;&lt;item&gt;164&lt;/item&gt;&lt;item&gt;165&lt;/item&gt;&lt;item&gt;166&lt;/item&gt;&lt;item&gt;167&lt;/item&gt;&lt;item&gt;169&lt;/item&gt;&lt;item&gt;172&lt;/item&gt;&lt;item&gt;173&lt;/item&gt;&lt;item&gt;175&lt;/item&gt;&lt;item&gt;177&lt;/item&gt;&lt;item&gt;178&lt;/item&gt;&lt;item&gt;179&lt;/item&gt;&lt;item&gt;180&lt;/item&gt;&lt;item&gt;181&lt;/item&gt;&lt;item&gt;183&lt;/item&gt;&lt;item&gt;185&lt;/item&gt;&lt;item&gt;186&lt;/item&gt;&lt;item&gt;187&lt;/item&gt;&lt;item&gt;188&lt;/item&gt;&lt;item&gt;191&lt;/item&gt;&lt;item&gt;193&lt;/item&gt;&lt;item&gt;194&lt;/item&gt;&lt;item&gt;195&lt;/item&gt;&lt;item&gt;196&lt;/item&gt;&lt;item&gt;198&lt;/item&gt;&lt;item&gt;200&lt;/item&gt;&lt;item&gt;201&lt;/item&gt;&lt;item&gt;202&lt;/item&gt;&lt;item&gt;203&lt;/item&gt;&lt;item&gt;204&lt;/item&gt;&lt;item&gt;205&lt;/item&gt;&lt;item&gt;207&lt;/item&gt;&lt;item&gt;208&lt;/item&gt;&lt;item&gt;210&lt;/item&gt;&lt;item&gt;211&lt;/item&gt;&lt;item&gt;212&lt;/item&gt;&lt;item&gt;213&lt;/item&gt;&lt;item&gt;215&lt;/item&gt;&lt;item&gt;216&lt;/item&gt;&lt;item&gt;217&lt;/item&gt;&lt;/record-ids&gt;&lt;/item&gt;&lt;/Libraries&gt;"/>
  </w:docVars>
  <w:rsids>
    <w:rsidRoot w:val="00FD292D"/>
    <w:rsid w:val="0000012F"/>
    <w:rsid w:val="000025CA"/>
    <w:rsid w:val="00002D72"/>
    <w:rsid w:val="00004433"/>
    <w:rsid w:val="000046C7"/>
    <w:rsid w:val="00006832"/>
    <w:rsid w:val="00006EB6"/>
    <w:rsid w:val="00007429"/>
    <w:rsid w:val="0001040F"/>
    <w:rsid w:val="00010D56"/>
    <w:rsid w:val="000113CC"/>
    <w:rsid w:val="00012164"/>
    <w:rsid w:val="00012222"/>
    <w:rsid w:val="00012515"/>
    <w:rsid w:val="00012A91"/>
    <w:rsid w:val="00014642"/>
    <w:rsid w:val="00014B6C"/>
    <w:rsid w:val="00016548"/>
    <w:rsid w:val="00016BF5"/>
    <w:rsid w:val="00017B3C"/>
    <w:rsid w:val="0002025E"/>
    <w:rsid w:val="00020F7C"/>
    <w:rsid w:val="00021831"/>
    <w:rsid w:val="000221F0"/>
    <w:rsid w:val="000231A4"/>
    <w:rsid w:val="00023C74"/>
    <w:rsid w:val="00024FF7"/>
    <w:rsid w:val="00025388"/>
    <w:rsid w:val="00025498"/>
    <w:rsid w:val="00026098"/>
    <w:rsid w:val="0002778D"/>
    <w:rsid w:val="00030281"/>
    <w:rsid w:val="00030395"/>
    <w:rsid w:val="00030E3B"/>
    <w:rsid w:val="00032299"/>
    <w:rsid w:val="0003267A"/>
    <w:rsid w:val="00032C0D"/>
    <w:rsid w:val="00033FE7"/>
    <w:rsid w:val="00034B19"/>
    <w:rsid w:val="0003559C"/>
    <w:rsid w:val="0003596A"/>
    <w:rsid w:val="00036E4E"/>
    <w:rsid w:val="0003739C"/>
    <w:rsid w:val="000375B7"/>
    <w:rsid w:val="0004095A"/>
    <w:rsid w:val="00040D47"/>
    <w:rsid w:val="00041D47"/>
    <w:rsid w:val="00041EE5"/>
    <w:rsid w:val="00041F9C"/>
    <w:rsid w:val="00042A1A"/>
    <w:rsid w:val="00042B78"/>
    <w:rsid w:val="00043AE4"/>
    <w:rsid w:val="000443D7"/>
    <w:rsid w:val="00045B0D"/>
    <w:rsid w:val="00046F1C"/>
    <w:rsid w:val="00047A2B"/>
    <w:rsid w:val="00047F82"/>
    <w:rsid w:val="00050466"/>
    <w:rsid w:val="000508FA"/>
    <w:rsid w:val="0005112D"/>
    <w:rsid w:val="00051405"/>
    <w:rsid w:val="00051D6B"/>
    <w:rsid w:val="00052C5C"/>
    <w:rsid w:val="00052E22"/>
    <w:rsid w:val="00052E69"/>
    <w:rsid w:val="00052FCB"/>
    <w:rsid w:val="000540CB"/>
    <w:rsid w:val="000546E1"/>
    <w:rsid w:val="000551BA"/>
    <w:rsid w:val="000552D7"/>
    <w:rsid w:val="00055C91"/>
    <w:rsid w:val="00056896"/>
    <w:rsid w:val="00056DAF"/>
    <w:rsid w:val="00057AE5"/>
    <w:rsid w:val="000629D0"/>
    <w:rsid w:val="0006572E"/>
    <w:rsid w:val="000664ED"/>
    <w:rsid w:val="00066A33"/>
    <w:rsid w:val="00066DE6"/>
    <w:rsid w:val="000678A7"/>
    <w:rsid w:val="00072822"/>
    <w:rsid w:val="00073170"/>
    <w:rsid w:val="0007690E"/>
    <w:rsid w:val="00076AD6"/>
    <w:rsid w:val="00076DED"/>
    <w:rsid w:val="000777FA"/>
    <w:rsid w:val="0008023B"/>
    <w:rsid w:val="0008178A"/>
    <w:rsid w:val="000820DB"/>
    <w:rsid w:val="0008274A"/>
    <w:rsid w:val="00082E7C"/>
    <w:rsid w:val="00083BDB"/>
    <w:rsid w:val="00084C62"/>
    <w:rsid w:val="00086C93"/>
    <w:rsid w:val="00087907"/>
    <w:rsid w:val="00092212"/>
    <w:rsid w:val="000926C4"/>
    <w:rsid w:val="000927A6"/>
    <w:rsid w:val="00092A47"/>
    <w:rsid w:val="000930C6"/>
    <w:rsid w:val="0009326E"/>
    <w:rsid w:val="00093839"/>
    <w:rsid w:val="000938C5"/>
    <w:rsid w:val="00093BED"/>
    <w:rsid w:val="00093FAD"/>
    <w:rsid w:val="00094588"/>
    <w:rsid w:val="000945A3"/>
    <w:rsid w:val="00094ABC"/>
    <w:rsid w:val="00095477"/>
    <w:rsid w:val="00095A28"/>
    <w:rsid w:val="00095AF2"/>
    <w:rsid w:val="00095EC6"/>
    <w:rsid w:val="000968A5"/>
    <w:rsid w:val="000A0030"/>
    <w:rsid w:val="000A08F8"/>
    <w:rsid w:val="000A1C5F"/>
    <w:rsid w:val="000A24BF"/>
    <w:rsid w:val="000A29FD"/>
    <w:rsid w:val="000A45E9"/>
    <w:rsid w:val="000A467F"/>
    <w:rsid w:val="000A5976"/>
    <w:rsid w:val="000A6BCC"/>
    <w:rsid w:val="000A7BF1"/>
    <w:rsid w:val="000B0A57"/>
    <w:rsid w:val="000B0FCF"/>
    <w:rsid w:val="000B15B2"/>
    <w:rsid w:val="000B1781"/>
    <w:rsid w:val="000B249B"/>
    <w:rsid w:val="000B2887"/>
    <w:rsid w:val="000B2C60"/>
    <w:rsid w:val="000B501D"/>
    <w:rsid w:val="000B5907"/>
    <w:rsid w:val="000B5958"/>
    <w:rsid w:val="000B6485"/>
    <w:rsid w:val="000B6615"/>
    <w:rsid w:val="000C03D2"/>
    <w:rsid w:val="000C0D8C"/>
    <w:rsid w:val="000C0EA4"/>
    <w:rsid w:val="000C2653"/>
    <w:rsid w:val="000C3362"/>
    <w:rsid w:val="000C39EA"/>
    <w:rsid w:val="000C4882"/>
    <w:rsid w:val="000C5727"/>
    <w:rsid w:val="000C5765"/>
    <w:rsid w:val="000C5D45"/>
    <w:rsid w:val="000C5EFD"/>
    <w:rsid w:val="000C5FAE"/>
    <w:rsid w:val="000C781E"/>
    <w:rsid w:val="000D0F87"/>
    <w:rsid w:val="000D10D6"/>
    <w:rsid w:val="000D2A89"/>
    <w:rsid w:val="000D379C"/>
    <w:rsid w:val="000D3A45"/>
    <w:rsid w:val="000D3E17"/>
    <w:rsid w:val="000D46DB"/>
    <w:rsid w:val="000D52FE"/>
    <w:rsid w:val="000D537F"/>
    <w:rsid w:val="000D54B4"/>
    <w:rsid w:val="000D5BD7"/>
    <w:rsid w:val="000D640D"/>
    <w:rsid w:val="000D6909"/>
    <w:rsid w:val="000D7172"/>
    <w:rsid w:val="000D74A2"/>
    <w:rsid w:val="000D7C26"/>
    <w:rsid w:val="000E0675"/>
    <w:rsid w:val="000E1366"/>
    <w:rsid w:val="000E13FE"/>
    <w:rsid w:val="000E147D"/>
    <w:rsid w:val="000E1B06"/>
    <w:rsid w:val="000E1DC3"/>
    <w:rsid w:val="000E225C"/>
    <w:rsid w:val="000E2C1F"/>
    <w:rsid w:val="000E2EE8"/>
    <w:rsid w:val="000E3ECA"/>
    <w:rsid w:val="000E3F89"/>
    <w:rsid w:val="000E55D2"/>
    <w:rsid w:val="000E5B73"/>
    <w:rsid w:val="000E6EB3"/>
    <w:rsid w:val="000E770C"/>
    <w:rsid w:val="000E79A8"/>
    <w:rsid w:val="000F04FE"/>
    <w:rsid w:val="000F0A23"/>
    <w:rsid w:val="000F0FB7"/>
    <w:rsid w:val="000F133C"/>
    <w:rsid w:val="000F1719"/>
    <w:rsid w:val="000F261F"/>
    <w:rsid w:val="000F38AE"/>
    <w:rsid w:val="000F4467"/>
    <w:rsid w:val="000F56B6"/>
    <w:rsid w:val="000F5906"/>
    <w:rsid w:val="001002C4"/>
    <w:rsid w:val="0010127B"/>
    <w:rsid w:val="0010222F"/>
    <w:rsid w:val="00102718"/>
    <w:rsid w:val="00103093"/>
    <w:rsid w:val="001033B7"/>
    <w:rsid w:val="00103A10"/>
    <w:rsid w:val="00103A7C"/>
    <w:rsid w:val="00104131"/>
    <w:rsid w:val="00105373"/>
    <w:rsid w:val="001058F7"/>
    <w:rsid w:val="00106022"/>
    <w:rsid w:val="00106761"/>
    <w:rsid w:val="00107689"/>
    <w:rsid w:val="0011062E"/>
    <w:rsid w:val="001111EC"/>
    <w:rsid w:val="001116A5"/>
    <w:rsid w:val="00112958"/>
    <w:rsid w:val="00112B42"/>
    <w:rsid w:val="00113143"/>
    <w:rsid w:val="00113330"/>
    <w:rsid w:val="001135EC"/>
    <w:rsid w:val="001149A3"/>
    <w:rsid w:val="00114C10"/>
    <w:rsid w:val="00115A81"/>
    <w:rsid w:val="00115CCB"/>
    <w:rsid w:val="001167C5"/>
    <w:rsid w:val="00117181"/>
    <w:rsid w:val="00117D00"/>
    <w:rsid w:val="00120FF5"/>
    <w:rsid w:val="00122C25"/>
    <w:rsid w:val="001234F7"/>
    <w:rsid w:val="00124176"/>
    <w:rsid w:val="00126115"/>
    <w:rsid w:val="0012678D"/>
    <w:rsid w:val="00126FDF"/>
    <w:rsid w:val="00127A61"/>
    <w:rsid w:val="0013040D"/>
    <w:rsid w:val="0013050B"/>
    <w:rsid w:val="00130C9B"/>
    <w:rsid w:val="00130DF2"/>
    <w:rsid w:val="00132FBF"/>
    <w:rsid w:val="001332EB"/>
    <w:rsid w:val="00134BFB"/>
    <w:rsid w:val="00135101"/>
    <w:rsid w:val="00135631"/>
    <w:rsid w:val="00135A46"/>
    <w:rsid w:val="0013601C"/>
    <w:rsid w:val="001366EA"/>
    <w:rsid w:val="0013701F"/>
    <w:rsid w:val="00140357"/>
    <w:rsid w:val="001412AC"/>
    <w:rsid w:val="00141F79"/>
    <w:rsid w:val="0014214A"/>
    <w:rsid w:val="00142CEC"/>
    <w:rsid w:val="00142DAE"/>
    <w:rsid w:val="001438DF"/>
    <w:rsid w:val="00144C34"/>
    <w:rsid w:val="00145524"/>
    <w:rsid w:val="00145C94"/>
    <w:rsid w:val="00147061"/>
    <w:rsid w:val="00147AF4"/>
    <w:rsid w:val="00150373"/>
    <w:rsid w:val="00150F9E"/>
    <w:rsid w:val="00151764"/>
    <w:rsid w:val="00151B95"/>
    <w:rsid w:val="00152616"/>
    <w:rsid w:val="001543AC"/>
    <w:rsid w:val="001543B4"/>
    <w:rsid w:val="00154644"/>
    <w:rsid w:val="00154EBB"/>
    <w:rsid w:val="00156146"/>
    <w:rsid w:val="00156439"/>
    <w:rsid w:val="00156895"/>
    <w:rsid w:val="00156D15"/>
    <w:rsid w:val="00156ED7"/>
    <w:rsid w:val="00156F6A"/>
    <w:rsid w:val="00160DBE"/>
    <w:rsid w:val="00162393"/>
    <w:rsid w:val="00162B1B"/>
    <w:rsid w:val="00163130"/>
    <w:rsid w:val="001636D9"/>
    <w:rsid w:val="0016559E"/>
    <w:rsid w:val="001657E1"/>
    <w:rsid w:val="00165D95"/>
    <w:rsid w:val="0016637F"/>
    <w:rsid w:val="001667AE"/>
    <w:rsid w:val="00167030"/>
    <w:rsid w:val="00167E1F"/>
    <w:rsid w:val="001725B5"/>
    <w:rsid w:val="00172E5A"/>
    <w:rsid w:val="00173237"/>
    <w:rsid w:val="00173A19"/>
    <w:rsid w:val="00173ADD"/>
    <w:rsid w:val="00173DDD"/>
    <w:rsid w:val="001752C1"/>
    <w:rsid w:val="001754EE"/>
    <w:rsid w:val="00175A11"/>
    <w:rsid w:val="00176DA6"/>
    <w:rsid w:val="001777B2"/>
    <w:rsid w:val="00177E1A"/>
    <w:rsid w:val="00180D8D"/>
    <w:rsid w:val="00182EC3"/>
    <w:rsid w:val="001835B7"/>
    <w:rsid w:val="00183AFA"/>
    <w:rsid w:val="00183FC8"/>
    <w:rsid w:val="001853C7"/>
    <w:rsid w:val="001860E6"/>
    <w:rsid w:val="00186446"/>
    <w:rsid w:val="001875BC"/>
    <w:rsid w:val="00190518"/>
    <w:rsid w:val="00190643"/>
    <w:rsid w:val="001928F2"/>
    <w:rsid w:val="0019377B"/>
    <w:rsid w:val="00193B1E"/>
    <w:rsid w:val="00194807"/>
    <w:rsid w:val="0019540A"/>
    <w:rsid w:val="00195566"/>
    <w:rsid w:val="00195926"/>
    <w:rsid w:val="00195BB3"/>
    <w:rsid w:val="00195C8C"/>
    <w:rsid w:val="00195E04"/>
    <w:rsid w:val="00196202"/>
    <w:rsid w:val="00196957"/>
    <w:rsid w:val="00196E45"/>
    <w:rsid w:val="00197046"/>
    <w:rsid w:val="0019747D"/>
    <w:rsid w:val="001A083D"/>
    <w:rsid w:val="001A2132"/>
    <w:rsid w:val="001A33E2"/>
    <w:rsid w:val="001A388A"/>
    <w:rsid w:val="001A39A3"/>
    <w:rsid w:val="001A3A7A"/>
    <w:rsid w:val="001A433C"/>
    <w:rsid w:val="001A5169"/>
    <w:rsid w:val="001A6508"/>
    <w:rsid w:val="001A730A"/>
    <w:rsid w:val="001A7BD2"/>
    <w:rsid w:val="001B064E"/>
    <w:rsid w:val="001B12F2"/>
    <w:rsid w:val="001B2062"/>
    <w:rsid w:val="001B239D"/>
    <w:rsid w:val="001B2A02"/>
    <w:rsid w:val="001B3839"/>
    <w:rsid w:val="001B411B"/>
    <w:rsid w:val="001B41FF"/>
    <w:rsid w:val="001B4D3B"/>
    <w:rsid w:val="001B572D"/>
    <w:rsid w:val="001B670C"/>
    <w:rsid w:val="001B67AA"/>
    <w:rsid w:val="001B6C19"/>
    <w:rsid w:val="001B79C2"/>
    <w:rsid w:val="001B7BC6"/>
    <w:rsid w:val="001C036D"/>
    <w:rsid w:val="001C14F8"/>
    <w:rsid w:val="001C1D06"/>
    <w:rsid w:val="001C2392"/>
    <w:rsid w:val="001C2984"/>
    <w:rsid w:val="001C36F2"/>
    <w:rsid w:val="001C39F0"/>
    <w:rsid w:val="001C3DCD"/>
    <w:rsid w:val="001C5310"/>
    <w:rsid w:val="001C57B8"/>
    <w:rsid w:val="001C5D59"/>
    <w:rsid w:val="001C6633"/>
    <w:rsid w:val="001C7A01"/>
    <w:rsid w:val="001D0518"/>
    <w:rsid w:val="001D2153"/>
    <w:rsid w:val="001D3D85"/>
    <w:rsid w:val="001D4C46"/>
    <w:rsid w:val="001D4C4B"/>
    <w:rsid w:val="001D64D2"/>
    <w:rsid w:val="001E083F"/>
    <w:rsid w:val="001E185F"/>
    <w:rsid w:val="001E1FD3"/>
    <w:rsid w:val="001E23AF"/>
    <w:rsid w:val="001E24A6"/>
    <w:rsid w:val="001E25E9"/>
    <w:rsid w:val="001E2727"/>
    <w:rsid w:val="001E29BA"/>
    <w:rsid w:val="001E3181"/>
    <w:rsid w:val="001E3BD2"/>
    <w:rsid w:val="001E5904"/>
    <w:rsid w:val="001E59CD"/>
    <w:rsid w:val="001E669E"/>
    <w:rsid w:val="001E7073"/>
    <w:rsid w:val="001E7F51"/>
    <w:rsid w:val="001F045C"/>
    <w:rsid w:val="001F05F2"/>
    <w:rsid w:val="001F0865"/>
    <w:rsid w:val="001F1072"/>
    <w:rsid w:val="001F2200"/>
    <w:rsid w:val="001F2806"/>
    <w:rsid w:val="001F3122"/>
    <w:rsid w:val="001F339B"/>
    <w:rsid w:val="001F3F07"/>
    <w:rsid w:val="001F4DB5"/>
    <w:rsid w:val="001F4FF6"/>
    <w:rsid w:val="001F51A7"/>
    <w:rsid w:val="001F6411"/>
    <w:rsid w:val="001F649E"/>
    <w:rsid w:val="001F73B5"/>
    <w:rsid w:val="001F7B24"/>
    <w:rsid w:val="001F7CE2"/>
    <w:rsid w:val="001F7F6D"/>
    <w:rsid w:val="001F7FE4"/>
    <w:rsid w:val="002007ED"/>
    <w:rsid w:val="00200931"/>
    <w:rsid w:val="0020193B"/>
    <w:rsid w:val="00202315"/>
    <w:rsid w:val="00202AC9"/>
    <w:rsid w:val="002039EC"/>
    <w:rsid w:val="00203C2C"/>
    <w:rsid w:val="00203ECF"/>
    <w:rsid w:val="00204C45"/>
    <w:rsid w:val="00204F46"/>
    <w:rsid w:val="00204F63"/>
    <w:rsid w:val="0020592A"/>
    <w:rsid w:val="00205E92"/>
    <w:rsid w:val="00206FE5"/>
    <w:rsid w:val="002074F9"/>
    <w:rsid w:val="00207FB7"/>
    <w:rsid w:val="00210002"/>
    <w:rsid w:val="00210EA2"/>
    <w:rsid w:val="00214429"/>
    <w:rsid w:val="00214480"/>
    <w:rsid w:val="0021448B"/>
    <w:rsid w:val="00214A62"/>
    <w:rsid w:val="00215D12"/>
    <w:rsid w:val="00216E94"/>
    <w:rsid w:val="00217697"/>
    <w:rsid w:val="00217872"/>
    <w:rsid w:val="00217C4A"/>
    <w:rsid w:val="002205CD"/>
    <w:rsid w:val="002207D9"/>
    <w:rsid w:val="00220A5E"/>
    <w:rsid w:val="00221632"/>
    <w:rsid w:val="00222174"/>
    <w:rsid w:val="002261C7"/>
    <w:rsid w:val="0023001C"/>
    <w:rsid w:val="002303CD"/>
    <w:rsid w:val="00230DDF"/>
    <w:rsid w:val="0023145F"/>
    <w:rsid w:val="002318EB"/>
    <w:rsid w:val="00231D27"/>
    <w:rsid w:val="00232DA4"/>
    <w:rsid w:val="00232F71"/>
    <w:rsid w:val="002336B4"/>
    <w:rsid w:val="00233AE6"/>
    <w:rsid w:val="002357D1"/>
    <w:rsid w:val="00237DD5"/>
    <w:rsid w:val="00240C10"/>
    <w:rsid w:val="002422CD"/>
    <w:rsid w:val="002442DE"/>
    <w:rsid w:val="002452BA"/>
    <w:rsid w:val="00245769"/>
    <w:rsid w:val="002458ED"/>
    <w:rsid w:val="00246CB9"/>
    <w:rsid w:val="00246E3A"/>
    <w:rsid w:val="00247333"/>
    <w:rsid w:val="00247E69"/>
    <w:rsid w:val="00250F79"/>
    <w:rsid w:val="00252C3A"/>
    <w:rsid w:val="00254391"/>
    <w:rsid w:val="00254DD5"/>
    <w:rsid w:val="00254F62"/>
    <w:rsid w:val="002553C9"/>
    <w:rsid w:val="002556E2"/>
    <w:rsid w:val="0025598E"/>
    <w:rsid w:val="00255D98"/>
    <w:rsid w:val="002564ED"/>
    <w:rsid w:val="002565A2"/>
    <w:rsid w:val="0025692B"/>
    <w:rsid w:val="00256E4A"/>
    <w:rsid w:val="002570F7"/>
    <w:rsid w:val="002578AA"/>
    <w:rsid w:val="00257E27"/>
    <w:rsid w:val="002601BB"/>
    <w:rsid w:val="00260CDA"/>
    <w:rsid w:val="002616F4"/>
    <w:rsid w:val="00262FB7"/>
    <w:rsid w:val="00263125"/>
    <w:rsid w:val="00264ECD"/>
    <w:rsid w:val="00265874"/>
    <w:rsid w:val="00266272"/>
    <w:rsid w:val="00266949"/>
    <w:rsid w:val="00266E15"/>
    <w:rsid w:val="002677FF"/>
    <w:rsid w:val="00267ED1"/>
    <w:rsid w:val="002705F9"/>
    <w:rsid w:val="00271163"/>
    <w:rsid w:val="002723AD"/>
    <w:rsid w:val="00272669"/>
    <w:rsid w:val="00272943"/>
    <w:rsid w:val="00272F61"/>
    <w:rsid w:val="00273666"/>
    <w:rsid w:val="00273FA3"/>
    <w:rsid w:val="00276103"/>
    <w:rsid w:val="00277311"/>
    <w:rsid w:val="00277F14"/>
    <w:rsid w:val="00281100"/>
    <w:rsid w:val="00281DCA"/>
    <w:rsid w:val="002822D9"/>
    <w:rsid w:val="002825B2"/>
    <w:rsid w:val="00282D44"/>
    <w:rsid w:val="00283312"/>
    <w:rsid w:val="00283BF6"/>
    <w:rsid w:val="00284AA0"/>
    <w:rsid w:val="002854AF"/>
    <w:rsid w:val="00285B59"/>
    <w:rsid w:val="00286211"/>
    <w:rsid w:val="00286843"/>
    <w:rsid w:val="002871E2"/>
    <w:rsid w:val="002879A1"/>
    <w:rsid w:val="00287A7C"/>
    <w:rsid w:val="00287E47"/>
    <w:rsid w:val="00290615"/>
    <w:rsid w:val="00290749"/>
    <w:rsid w:val="0029086D"/>
    <w:rsid w:val="002910E7"/>
    <w:rsid w:val="00291598"/>
    <w:rsid w:val="00291643"/>
    <w:rsid w:val="00294D6D"/>
    <w:rsid w:val="002955AE"/>
    <w:rsid w:val="00295D24"/>
    <w:rsid w:val="00296690"/>
    <w:rsid w:val="002968BE"/>
    <w:rsid w:val="002971D9"/>
    <w:rsid w:val="002A0958"/>
    <w:rsid w:val="002A0E83"/>
    <w:rsid w:val="002A1205"/>
    <w:rsid w:val="002A1A42"/>
    <w:rsid w:val="002A1B93"/>
    <w:rsid w:val="002A1D0D"/>
    <w:rsid w:val="002A239F"/>
    <w:rsid w:val="002A2B5E"/>
    <w:rsid w:val="002A33D2"/>
    <w:rsid w:val="002A47C2"/>
    <w:rsid w:val="002A5248"/>
    <w:rsid w:val="002A59E2"/>
    <w:rsid w:val="002A5C37"/>
    <w:rsid w:val="002A63E8"/>
    <w:rsid w:val="002A675C"/>
    <w:rsid w:val="002A69F7"/>
    <w:rsid w:val="002A6B15"/>
    <w:rsid w:val="002A7350"/>
    <w:rsid w:val="002A74E7"/>
    <w:rsid w:val="002A79AE"/>
    <w:rsid w:val="002A7AA4"/>
    <w:rsid w:val="002B1352"/>
    <w:rsid w:val="002B16AC"/>
    <w:rsid w:val="002B2E7F"/>
    <w:rsid w:val="002B30E4"/>
    <w:rsid w:val="002B34DF"/>
    <w:rsid w:val="002B3D59"/>
    <w:rsid w:val="002B468C"/>
    <w:rsid w:val="002B540F"/>
    <w:rsid w:val="002B578F"/>
    <w:rsid w:val="002B59AF"/>
    <w:rsid w:val="002B6043"/>
    <w:rsid w:val="002B6531"/>
    <w:rsid w:val="002B6C44"/>
    <w:rsid w:val="002B798C"/>
    <w:rsid w:val="002C032E"/>
    <w:rsid w:val="002C1509"/>
    <w:rsid w:val="002C2CF7"/>
    <w:rsid w:val="002C574F"/>
    <w:rsid w:val="002C60B6"/>
    <w:rsid w:val="002C6140"/>
    <w:rsid w:val="002C65FB"/>
    <w:rsid w:val="002C6ECF"/>
    <w:rsid w:val="002C775F"/>
    <w:rsid w:val="002C79EF"/>
    <w:rsid w:val="002C7FC4"/>
    <w:rsid w:val="002D048B"/>
    <w:rsid w:val="002D15F2"/>
    <w:rsid w:val="002D1651"/>
    <w:rsid w:val="002D2216"/>
    <w:rsid w:val="002D27FC"/>
    <w:rsid w:val="002D3AA6"/>
    <w:rsid w:val="002D3E4E"/>
    <w:rsid w:val="002D46D9"/>
    <w:rsid w:val="002D5482"/>
    <w:rsid w:val="002D65C0"/>
    <w:rsid w:val="002D7884"/>
    <w:rsid w:val="002D78E6"/>
    <w:rsid w:val="002D7A32"/>
    <w:rsid w:val="002E0C57"/>
    <w:rsid w:val="002E0CBF"/>
    <w:rsid w:val="002E2048"/>
    <w:rsid w:val="002E211E"/>
    <w:rsid w:val="002E29AF"/>
    <w:rsid w:val="002E2F54"/>
    <w:rsid w:val="002E3016"/>
    <w:rsid w:val="002E381C"/>
    <w:rsid w:val="002E3D5A"/>
    <w:rsid w:val="002E6E7A"/>
    <w:rsid w:val="002E7413"/>
    <w:rsid w:val="002F0387"/>
    <w:rsid w:val="002F0C48"/>
    <w:rsid w:val="002F15DE"/>
    <w:rsid w:val="002F18DA"/>
    <w:rsid w:val="002F2D04"/>
    <w:rsid w:val="002F3DDC"/>
    <w:rsid w:val="002F3FE3"/>
    <w:rsid w:val="002F4D91"/>
    <w:rsid w:val="002F5015"/>
    <w:rsid w:val="002F5877"/>
    <w:rsid w:val="002F5D27"/>
    <w:rsid w:val="002F637A"/>
    <w:rsid w:val="002F6B08"/>
    <w:rsid w:val="002F71AA"/>
    <w:rsid w:val="002F7316"/>
    <w:rsid w:val="002F73D1"/>
    <w:rsid w:val="002F7FEE"/>
    <w:rsid w:val="00300821"/>
    <w:rsid w:val="00300C37"/>
    <w:rsid w:val="0030151B"/>
    <w:rsid w:val="0030255B"/>
    <w:rsid w:val="00302FBE"/>
    <w:rsid w:val="0030399F"/>
    <w:rsid w:val="00303B5C"/>
    <w:rsid w:val="00305506"/>
    <w:rsid w:val="0030606C"/>
    <w:rsid w:val="0030654E"/>
    <w:rsid w:val="00306CEA"/>
    <w:rsid w:val="00307C60"/>
    <w:rsid w:val="00312E7E"/>
    <w:rsid w:val="00313837"/>
    <w:rsid w:val="00313A3A"/>
    <w:rsid w:val="00313C8D"/>
    <w:rsid w:val="00314793"/>
    <w:rsid w:val="00315BCD"/>
    <w:rsid w:val="00315BD8"/>
    <w:rsid w:val="00316AC1"/>
    <w:rsid w:val="00316C79"/>
    <w:rsid w:val="003177A2"/>
    <w:rsid w:val="00320F30"/>
    <w:rsid w:val="00321035"/>
    <w:rsid w:val="00324AC6"/>
    <w:rsid w:val="00324F70"/>
    <w:rsid w:val="00325D35"/>
    <w:rsid w:val="00325D8F"/>
    <w:rsid w:val="00327236"/>
    <w:rsid w:val="00327300"/>
    <w:rsid w:val="0032757B"/>
    <w:rsid w:val="00327852"/>
    <w:rsid w:val="0032788E"/>
    <w:rsid w:val="0033080F"/>
    <w:rsid w:val="003312C5"/>
    <w:rsid w:val="00331E42"/>
    <w:rsid w:val="0033276A"/>
    <w:rsid w:val="00332C8A"/>
    <w:rsid w:val="00333E9F"/>
    <w:rsid w:val="00334246"/>
    <w:rsid w:val="00334888"/>
    <w:rsid w:val="00334E42"/>
    <w:rsid w:val="00334F85"/>
    <w:rsid w:val="00335B55"/>
    <w:rsid w:val="00335E3C"/>
    <w:rsid w:val="0033624C"/>
    <w:rsid w:val="0033672B"/>
    <w:rsid w:val="0033796A"/>
    <w:rsid w:val="00337CC0"/>
    <w:rsid w:val="003400F9"/>
    <w:rsid w:val="00340921"/>
    <w:rsid w:val="00340AB0"/>
    <w:rsid w:val="00341306"/>
    <w:rsid w:val="00341406"/>
    <w:rsid w:val="003420B0"/>
    <w:rsid w:val="003429CF"/>
    <w:rsid w:val="00342BA8"/>
    <w:rsid w:val="00342CF0"/>
    <w:rsid w:val="00342F4D"/>
    <w:rsid w:val="00343F74"/>
    <w:rsid w:val="003447E2"/>
    <w:rsid w:val="0034561F"/>
    <w:rsid w:val="00345B42"/>
    <w:rsid w:val="00346CF9"/>
    <w:rsid w:val="00347502"/>
    <w:rsid w:val="0034765E"/>
    <w:rsid w:val="00347FFA"/>
    <w:rsid w:val="003510FE"/>
    <w:rsid w:val="0035139B"/>
    <w:rsid w:val="0035335E"/>
    <w:rsid w:val="00353979"/>
    <w:rsid w:val="00356078"/>
    <w:rsid w:val="0036140A"/>
    <w:rsid w:val="00362709"/>
    <w:rsid w:val="003631BE"/>
    <w:rsid w:val="003632DC"/>
    <w:rsid w:val="00363FBB"/>
    <w:rsid w:val="0036444C"/>
    <w:rsid w:val="003648B4"/>
    <w:rsid w:val="00364E44"/>
    <w:rsid w:val="00365B6D"/>
    <w:rsid w:val="003671A0"/>
    <w:rsid w:val="00367BDC"/>
    <w:rsid w:val="003707F7"/>
    <w:rsid w:val="003708BC"/>
    <w:rsid w:val="00370CB8"/>
    <w:rsid w:val="0037166E"/>
    <w:rsid w:val="00371AAE"/>
    <w:rsid w:val="00372487"/>
    <w:rsid w:val="00372851"/>
    <w:rsid w:val="00373B0D"/>
    <w:rsid w:val="003749B6"/>
    <w:rsid w:val="00374E2D"/>
    <w:rsid w:val="00374FA7"/>
    <w:rsid w:val="00375014"/>
    <w:rsid w:val="003774BA"/>
    <w:rsid w:val="00380650"/>
    <w:rsid w:val="003816FA"/>
    <w:rsid w:val="003823AA"/>
    <w:rsid w:val="003824C3"/>
    <w:rsid w:val="00383032"/>
    <w:rsid w:val="0038316C"/>
    <w:rsid w:val="0038406F"/>
    <w:rsid w:val="003842C2"/>
    <w:rsid w:val="00384909"/>
    <w:rsid w:val="003854C6"/>
    <w:rsid w:val="00385AA8"/>
    <w:rsid w:val="00385DD6"/>
    <w:rsid w:val="00386390"/>
    <w:rsid w:val="00387A82"/>
    <w:rsid w:val="00390191"/>
    <w:rsid w:val="0039048D"/>
    <w:rsid w:val="00391570"/>
    <w:rsid w:val="00391622"/>
    <w:rsid w:val="00391B5B"/>
    <w:rsid w:val="00393603"/>
    <w:rsid w:val="00393CB5"/>
    <w:rsid w:val="003947A7"/>
    <w:rsid w:val="00394F66"/>
    <w:rsid w:val="00395EA8"/>
    <w:rsid w:val="003A05BC"/>
    <w:rsid w:val="003A1B74"/>
    <w:rsid w:val="003A217A"/>
    <w:rsid w:val="003A2568"/>
    <w:rsid w:val="003A4BA5"/>
    <w:rsid w:val="003A5C74"/>
    <w:rsid w:val="003A5F7F"/>
    <w:rsid w:val="003A77B8"/>
    <w:rsid w:val="003B0A6D"/>
    <w:rsid w:val="003B1FC2"/>
    <w:rsid w:val="003B24C0"/>
    <w:rsid w:val="003B24F2"/>
    <w:rsid w:val="003B2BCE"/>
    <w:rsid w:val="003B4011"/>
    <w:rsid w:val="003B4A63"/>
    <w:rsid w:val="003B4F04"/>
    <w:rsid w:val="003B4FCC"/>
    <w:rsid w:val="003B54CD"/>
    <w:rsid w:val="003B599E"/>
    <w:rsid w:val="003B599F"/>
    <w:rsid w:val="003B5B08"/>
    <w:rsid w:val="003B63FE"/>
    <w:rsid w:val="003B6666"/>
    <w:rsid w:val="003C0E2C"/>
    <w:rsid w:val="003C1BF6"/>
    <w:rsid w:val="003C276B"/>
    <w:rsid w:val="003C2A46"/>
    <w:rsid w:val="003C2C56"/>
    <w:rsid w:val="003C30F2"/>
    <w:rsid w:val="003C367D"/>
    <w:rsid w:val="003C42B3"/>
    <w:rsid w:val="003C4FD6"/>
    <w:rsid w:val="003C50C2"/>
    <w:rsid w:val="003C7B79"/>
    <w:rsid w:val="003D03F1"/>
    <w:rsid w:val="003D1179"/>
    <w:rsid w:val="003D15F4"/>
    <w:rsid w:val="003D1F8A"/>
    <w:rsid w:val="003D20B6"/>
    <w:rsid w:val="003D2B63"/>
    <w:rsid w:val="003D2D64"/>
    <w:rsid w:val="003D349B"/>
    <w:rsid w:val="003D37B5"/>
    <w:rsid w:val="003D4255"/>
    <w:rsid w:val="003D53C3"/>
    <w:rsid w:val="003D5702"/>
    <w:rsid w:val="003E0B41"/>
    <w:rsid w:val="003E0CE5"/>
    <w:rsid w:val="003E1448"/>
    <w:rsid w:val="003E1BFB"/>
    <w:rsid w:val="003E3183"/>
    <w:rsid w:val="003E40FC"/>
    <w:rsid w:val="003E42DE"/>
    <w:rsid w:val="003E48DE"/>
    <w:rsid w:val="003E493D"/>
    <w:rsid w:val="003E5AF9"/>
    <w:rsid w:val="003E5E14"/>
    <w:rsid w:val="003E71CC"/>
    <w:rsid w:val="003E73A5"/>
    <w:rsid w:val="003E73CF"/>
    <w:rsid w:val="003E7CCD"/>
    <w:rsid w:val="003E7DD9"/>
    <w:rsid w:val="003F07DF"/>
    <w:rsid w:val="003F0BE9"/>
    <w:rsid w:val="003F162A"/>
    <w:rsid w:val="003F1855"/>
    <w:rsid w:val="003F197F"/>
    <w:rsid w:val="003F1C55"/>
    <w:rsid w:val="003F2205"/>
    <w:rsid w:val="003F37A7"/>
    <w:rsid w:val="003F418D"/>
    <w:rsid w:val="003F4E13"/>
    <w:rsid w:val="003F5A0A"/>
    <w:rsid w:val="003F61C7"/>
    <w:rsid w:val="003F620F"/>
    <w:rsid w:val="003F67D1"/>
    <w:rsid w:val="003F71C3"/>
    <w:rsid w:val="0040017B"/>
    <w:rsid w:val="0040167C"/>
    <w:rsid w:val="004017BA"/>
    <w:rsid w:val="004025AC"/>
    <w:rsid w:val="0040260C"/>
    <w:rsid w:val="00402FA2"/>
    <w:rsid w:val="00403BB6"/>
    <w:rsid w:val="00404E3E"/>
    <w:rsid w:val="004056AD"/>
    <w:rsid w:val="00405DF1"/>
    <w:rsid w:val="004062D4"/>
    <w:rsid w:val="00406BCC"/>
    <w:rsid w:val="00407817"/>
    <w:rsid w:val="00407AE4"/>
    <w:rsid w:val="00407BE5"/>
    <w:rsid w:val="0041089F"/>
    <w:rsid w:val="004117B5"/>
    <w:rsid w:val="00411B94"/>
    <w:rsid w:val="00413581"/>
    <w:rsid w:val="0041383F"/>
    <w:rsid w:val="00413BF9"/>
    <w:rsid w:val="004152B9"/>
    <w:rsid w:val="0041682F"/>
    <w:rsid w:val="00416C1C"/>
    <w:rsid w:val="00416CB2"/>
    <w:rsid w:val="00416CF8"/>
    <w:rsid w:val="0041756E"/>
    <w:rsid w:val="00417602"/>
    <w:rsid w:val="004205FA"/>
    <w:rsid w:val="004232E1"/>
    <w:rsid w:val="0042360F"/>
    <w:rsid w:val="004242EE"/>
    <w:rsid w:val="004246EE"/>
    <w:rsid w:val="0042569C"/>
    <w:rsid w:val="00426838"/>
    <w:rsid w:val="004270F6"/>
    <w:rsid w:val="00427B37"/>
    <w:rsid w:val="004320A6"/>
    <w:rsid w:val="00432789"/>
    <w:rsid w:val="004327BE"/>
    <w:rsid w:val="00432CFA"/>
    <w:rsid w:val="00432F87"/>
    <w:rsid w:val="00434B1A"/>
    <w:rsid w:val="00434B7A"/>
    <w:rsid w:val="00435519"/>
    <w:rsid w:val="00435AC3"/>
    <w:rsid w:val="00435FB1"/>
    <w:rsid w:val="00436085"/>
    <w:rsid w:val="0043618F"/>
    <w:rsid w:val="00436928"/>
    <w:rsid w:val="00437E0F"/>
    <w:rsid w:val="00440151"/>
    <w:rsid w:val="0044023E"/>
    <w:rsid w:val="004409DB"/>
    <w:rsid w:val="0044174B"/>
    <w:rsid w:val="00442A16"/>
    <w:rsid w:val="00444554"/>
    <w:rsid w:val="00445154"/>
    <w:rsid w:val="00446168"/>
    <w:rsid w:val="0044656F"/>
    <w:rsid w:val="004465D3"/>
    <w:rsid w:val="00446ACB"/>
    <w:rsid w:val="00446C5A"/>
    <w:rsid w:val="00450A20"/>
    <w:rsid w:val="00450ABD"/>
    <w:rsid w:val="00452F4B"/>
    <w:rsid w:val="004539EA"/>
    <w:rsid w:val="00453CAE"/>
    <w:rsid w:val="004542E9"/>
    <w:rsid w:val="00454423"/>
    <w:rsid w:val="004557A8"/>
    <w:rsid w:val="00455A2E"/>
    <w:rsid w:val="00456FE0"/>
    <w:rsid w:val="0046009A"/>
    <w:rsid w:val="00462A89"/>
    <w:rsid w:val="00462DF4"/>
    <w:rsid w:val="00464463"/>
    <w:rsid w:val="004645BB"/>
    <w:rsid w:val="00464DCC"/>
    <w:rsid w:val="00465D9A"/>
    <w:rsid w:val="00465E59"/>
    <w:rsid w:val="0046630B"/>
    <w:rsid w:val="004665B9"/>
    <w:rsid w:val="00466799"/>
    <w:rsid w:val="00466A84"/>
    <w:rsid w:val="00466E24"/>
    <w:rsid w:val="00466E73"/>
    <w:rsid w:val="0047044B"/>
    <w:rsid w:val="00470843"/>
    <w:rsid w:val="00471F38"/>
    <w:rsid w:val="0047221D"/>
    <w:rsid w:val="0047328D"/>
    <w:rsid w:val="0047347C"/>
    <w:rsid w:val="00473705"/>
    <w:rsid w:val="004750F0"/>
    <w:rsid w:val="00476183"/>
    <w:rsid w:val="00476474"/>
    <w:rsid w:val="0047737F"/>
    <w:rsid w:val="004775D2"/>
    <w:rsid w:val="004816BA"/>
    <w:rsid w:val="004822FE"/>
    <w:rsid w:val="00482723"/>
    <w:rsid w:val="0048348E"/>
    <w:rsid w:val="00483914"/>
    <w:rsid w:val="00484515"/>
    <w:rsid w:val="00484823"/>
    <w:rsid w:val="00485091"/>
    <w:rsid w:val="0048588A"/>
    <w:rsid w:val="004864FB"/>
    <w:rsid w:val="00487698"/>
    <w:rsid w:val="0049006E"/>
    <w:rsid w:val="004908EC"/>
    <w:rsid w:val="00491131"/>
    <w:rsid w:val="004913EC"/>
    <w:rsid w:val="004931C2"/>
    <w:rsid w:val="0049374C"/>
    <w:rsid w:val="00493889"/>
    <w:rsid w:val="00493A2B"/>
    <w:rsid w:val="00494730"/>
    <w:rsid w:val="00494758"/>
    <w:rsid w:val="0049490E"/>
    <w:rsid w:val="00494F29"/>
    <w:rsid w:val="00495B97"/>
    <w:rsid w:val="00496131"/>
    <w:rsid w:val="00497BC9"/>
    <w:rsid w:val="004A03E2"/>
    <w:rsid w:val="004A0A45"/>
    <w:rsid w:val="004A1BE4"/>
    <w:rsid w:val="004A2390"/>
    <w:rsid w:val="004A2D49"/>
    <w:rsid w:val="004A2EA0"/>
    <w:rsid w:val="004A4006"/>
    <w:rsid w:val="004A41BF"/>
    <w:rsid w:val="004A42DC"/>
    <w:rsid w:val="004A4366"/>
    <w:rsid w:val="004A5E87"/>
    <w:rsid w:val="004A61BD"/>
    <w:rsid w:val="004A6AF9"/>
    <w:rsid w:val="004A6E89"/>
    <w:rsid w:val="004A6FA0"/>
    <w:rsid w:val="004A78AE"/>
    <w:rsid w:val="004A7ABC"/>
    <w:rsid w:val="004A7F8B"/>
    <w:rsid w:val="004B0CCB"/>
    <w:rsid w:val="004B20CB"/>
    <w:rsid w:val="004B3FA3"/>
    <w:rsid w:val="004B647A"/>
    <w:rsid w:val="004B76EE"/>
    <w:rsid w:val="004C105D"/>
    <w:rsid w:val="004C25F7"/>
    <w:rsid w:val="004C3BDB"/>
    <w:rsid w:val="004C494F"/>
    <w:rsid w:val="004C65C5"/>
    <w:rsid w:val="004C6ADC"/>
    <w:rsid w:val="004C772B"/>
    <w:rsid w:val="004C7AB8"/>
    <w:rsid w:val="004D07B0"/>
    <w:rsid w:val="004D0EE7"/>
    <w:rsid w:val="004D1351"/>
    <w:rsid w:val="004D3C13"/>
    <w:rsid w:val="004D473B"/>
    <w:rsid w:val="004D49D2"/>
    <w:rsid w:val="004D518D"/>
    <w:rsid w:val="004D56DE"/>
    <w:rsid w:val="004D5F81"/>
    <w:rsid w:val="004D79C0"/>
    <w:rsid w:val="004D7D86"/>
    <w:rsid w:val="004E1241"/>
    <w:rsid w:val="004E1402"/>
    <w:rsid w:val="004E140F"/>
    <w:rsid w:val="004E1483"/>
    <w:rsid w:val="004E1E59"/>
    <w:rsid w:val="004E1F09"/>
    <w:rsid w:val="004E2313"/>
    <w:rsid w:val="004E2AA6"/>
    <w:rsid w:val="004E3127"/>
    <w:rsid w:val="004E34A6"/>
    <w:rsid w:val="004E405B"/>
    <w:rsid w:val="004E5361"/>
    <w:rsid w:val="004E5A38"/>
    <w:rsid w:val="004E7131"/>
    <w:rsid w:val="004E722D"/>
    <w:rsid w:val="004F0F0C"/>
    <w:rsid w:val="004F258C"/>
    <w:rsid w:val="004F2ECF"/>
    <w:rsid w:val="004F4449"/>
    <w:rsid w:val="004F4911"/>
    <w:rsid w:val="004F4FF0"/>
    <w:rsid w:val="004F5C42"/>
    <w:rsid w:val="004F62D7"/>
    <w:rsid w:val="004F6BEB"/>
    <w:rsid w:val="004F6CB4"/>
    <w:rsid w:val="004F71FB"/>
    <w:rsid w:val="004F7D8F"/>
    <w:rsid w:val="00500BC3"/>
    <w:rsid w:val="00500E1E"/>
    <w:rsid w:val="005017B0"/>
    <w:rsid w:val="0050377C"/>
    <w:rsid w:val="00505D40"/>
    <w:rsid w:val="00507C72"/>
    <w:rsid w:val="00510CE7"/>
    <w:rsid w:val="0051133C"/>
    <w:rsid w:val="005118DA"/>
    <w:rsid w:val="00511BE8"/>
    <w:rsid w:val="00511EA9"/>
    <w:rsid w:val="00511FFE"/>
    <w:rsid w:val="00512F8D"/>
    <w:rsid w:val="0051310F"/>
    <w:rsid w:val="00514655"/>
    <w:rsid w:val="00514B58"/>
    <w:rsid w:val="00514CED"/>
    <w:rsid w:val="00515485"/>
    <w:rsid w:val="0051627C"/>
    <w:rsid w:val="00516725"/>
    <w:rsid w:val="00517949"/>
    <w:rsid w:val="00520919"/>
    <w:rsid w:val="00520B00"/>
    <w:rsid w:val="00520BCF"/>
    <w:rsid w:val="00520C29"/>
    <w:rsid w:val="0052184D"/>
    <w:rsid w:val="00522ED3"/>
    <w:rsid w:val="005235A0"/>
    <w:rsid w:val="00523666"/>
    <w:rsid w:val="00524652"/>
    <w:rsid w:val="00525FFF"/>
    <w:rsid w:val="00526209"/>
    <w:rsid w:val="0052699D"/>
    <w:rsid w:val="005271EF"/>
    <w:rsid w:val="00527885"/>
    <w:rsid w:val="00530820"/>
    <w:rsid w:val="005316AD"/>
    <w:rsid w:val="0053195B"/>
    <w:rsid w:val="00532F50"/>
    <w:rsid w:val="00533B0B"/>
    <w:rsid w:val="0053570A"/>
    <w:rsid w:val="0053583C"/>
    <w:rsid w:val="005362CC"/>
    <w:rsid w:val="0053680F"/>
    <w:rsid w:val="0054009D"/>
    <w:rsid w:val="0054231F"/>
    <w:rsid w:val="005430D4"/>
    <w:rsid w:val="00543106"/>
    <w:rsid w:val="005436A1"/>
    <w:rsid w:val="00544599"/>
    <w:rsid w:val="005447AE"/>
    <w:rsid w:val="00545954"/>
    <w:rsid w:val="0054613B"/>
    <w:rsid w:val="00546250"/>
    <w:rsid w:val="00546495"/>
    <w:rsid w:val="00546A88"/>
    <w:rsid w:val="00546BE5"/>
    <w:rsid w:val="005470A1"/>
    <w:rsid w:val="00547112"/>
    <w:rsid w:val="005507EC"/>
    <w:rsid w:val="00550E0B"/>
    <w:rsid w:val="00551453"/>
    <w:rsid w:val="00551E4C"/>
    <w:rsid w:val="005529C3"/>
    <w:rsid w:val="00553D63"/>
    <w:rsid w:val="00554AB7"/>
    <w:rsid w:val="00555578"/>
    <w:rsid w:val="0055597B"/>
    <w:rsid w:val="00555AB1"/>
    <w:rsid w:val="00556161"/>
    <w:rsid w:val="0055650F"/>
    <w:rsid w:val="005568D2"/>
    <w:rsid w:val="00556EBC"/>
    <w:rsid w:val="005579AE"/>
    <w:rsid w:val="005600E4"/>
    <w:rsid w:val="00560746"/>
    <w:rsid w:val="00560DBA"/>
    <w:rsid w:val="0056166F"/>
    <w:rsid w:val="00561A4A"/>
    <w:rsid w:val="005623D5"/>
    <w:rsid w:val="00562E6B"/>
    <w:rsid w:val="005633E6"/>
    <w:rsid w:val="00563533"/>
    <w:rsid w:val="0056417D"/>
    <w:rsid w:val="005645E0"/>
    <w:rsid w:val="0056514D"/>
    <w:rsid w:val="00565AE5"/>
    <w:rsid w:val="00565E25"/>
    <w:rsid w:val="00565EF9"/>
    <w:rsid w:val="00566EB2"/>
    <w:rsid w:val="005670F4"/>
    <w:rsid w:val="00567404"/>
    <w:rsid w:val="0056766E"/>
    <w:rsid w:val="005707F5"/>
    <w:rsid w:val="0057209D"/>
    <w:rsid w:val="0057373E"/>
    <w:rsid w:val="00573AC3"/>
    <w:rsid w:val="00573D4E"/>
    <w:rsid w:val="005755B5"/>
    <w:rsid w:val="005768D4"/>
    <w:rsid w:val="00580006"/>
    <w:rsid w:val="005802B3"/>
    <w:rsid w:val="00581078"/>
    <w:rsid w:val="005810FD"/>
    <w:rsid w:val="00582B99"/>
    <w:rsid w:val="00583454"/>
    <w:rsid w:val="005842EE"/>
    <w:rsid w:val="00584D4F"/>
    <w:rsid w:val="005859C9"/>
    <w:rsid w:val="00585CB3"/>
    <w:rsid w:val="00585DB9"/>
    <w:rsid w:val="0058606A"/>
    <w:rsid w:val="00586999"/>
    <w:rsid w:val="00587739"/>
    <w:rsid w:val="0059132F"/>
    <w:rsid w:val="00591D84"/>
    <w:rsid w:val="00592247"/>
    <w:rsid w:val="005922D7"/>
    <w:rsid w:val="00592A69"/>
    <w:rsid w:val="00592B92"/>
    <w:rsid w:val="00592F73"/>
    <w:rsid w:val="005938E3"/>
    <w:rsid w:val="005958AC"/>
    <w:rsid w:val="005967E2"/>
    <w:rsid w:val="0059736C"/>
    <w:rsid w:val="005A0E3B"/>
    <w:rsid w:val="005A1C4A"/>
    <w:rsid w:val="005A289F"/>
    <w:rsid w:val="005A3F4D"/>
    <w:rsid w:val="005A45D8"/>
    <w:rsid w:val="005A4BC7"/>
    <w:rsid w:val="005A50DA"/>
    <w:rsid w:val="005A50FA"/>
    <w:rsid w:val="005A5260"/>
    <w:rsid w:val="005A54E7"/>
    <w:rsid w:val="005A6447"/>
    <w:rsid w:val="005A6F9B"/>
    <w:rsid w:val="005A78D9"/>
    <w:rsid w:val="005A78FD"/>
    <w:rsid w:val="005B10B9"/>
    <w:rsid w:val="005B144D"/>
    <w:rsid w:val="005B3062"/>
    <w:rsid w:val="005B36A2"/>
    <w:rsid w:val="005B386D"/>
    <w:rsid w:val="005B3E08"/>
    <w:rsid w:val="005B4EA5"/>
    <w:rsid w:val="005B53CC"/>
    <w:rsid w:val="005B653B"/>
    <w:rsid w:val="005B7968"/>
    <w:rsid w:val="005C0011"/>
    <w:rsid w:val="005C05E8"/>
    <w:rsid w:val="005C0E81"/>
    <w:rsid w:val="005C2997"/>
    <w:rsid w:val="005C2E63"/>
    <w:rsid w:val="005C3780"/>
    <w:rsid w:val="005C55AB"/>
    <w:rsid w:val="005C5EEA"/>
    <w:rsid w:val="005C61F0"/>
    <w:rsid w:val="005C757D"/>
    <w:rsid w:val="005D05F1"/>
    <w:rsid w:val="005D1A0A"/>
    <w:rsid w:val="005D1CCB"/>
    <w:rsid w:val="005D1D4F"/>
    <w:rsid w:val="005D1F87"/>
    <w:rsid w:val="005D20F8"/>
    <w:rsid w:val="005D35C3"/>
    <w:rsid w:val="005D376F"/>
    <w:rsid w:val="005D3CD8"/>
    <w:rsid w:val="005D3DDE"/>
    <w:rsid w:val="005D3E65"/>
    <w:rsid w:val="005D4000"/>
    <w:rsid w:val="005D47FA"/>
    <w:rsid w:val="005D49C8"/>
    <w:rsid w:val="005D4BB4"/>
    <w:rsid w:val="005D4E5C"/>
    <w:rsid w:val="005D5E3E"/>
    <w:rsid w:val="005D5F77"/>
    <w:rsid w:val="005E0A81"/>
    <w:rsid w:val="005E2311"/>
    <w:rsid w:val="005E29AA"/>
    <w:rsid w:val="005E33FD"/>
    <w:rsid w:val="005E3CE1"/>
    <w:rsid w:val="005E56DF"/>
    <w:rsid w:val="005E586F"/>
    <w:rsid w:val="005E7B78"/>
    <w:rsid w:val="005E7E47"/>
    <w:rsid w:val="005F09D6"/>
    <w:rsid w:val="005F0ACD"/>
    <w:rsid w:val="005F11C4"/>
    <w:rsid w:val="005F1D7A"/>
    <w:rsid w:val="005F1E94"/>
    <w:rsid w:val="005F1F5A"/>
    <w:rsid w:val="005F257A"/>
    <w:rsid w:val="005F3019"/>
    <w:rsid w:val="005F3AD0"/>
    <w:rsid w:val="005F42A9"/>
    <w:rsid w:val="005F4756"/>
    <w:rsid w:val="005F5932"/>
    <w:rsid w:val="005F5F3D"/>
    <w:rsid w:val="005F6542"/>
    <w:rsid w:val="005F68CD"/>
    <w:rsid w:val="005F7195"/>
    <w:rsid w:val="00600D53"/>
    <w:rsid w:val="00602EF5"/>
    <w:rsid w:val="006031AF"/>
    <w:rsid w:val="0060421D"/>
    <w:rsid w:val="0060429E"/>
    <w:rsid w:val="006046CB"/>
    <w:rsid w:val="00605870"/>
    <w:rsid w:val="0060705A"/>
    <w:rsid w:val="00607067"/>
    <w:rsid w:val="006072C1"/>
    <w:rsid w:val="00607C74"/>
    <w:rsid w:val="00607C94"/>
    <w:rsid w:val="0061061E"/>
    <w:rsid w:val="00610D85"/>
    <w:rsid w:val="00610FC2"/>
    <w:rsid w:val="006110C7"/>
    <w:rsid w:val="006132D0"/>
    <w:rsid w:val="006132F3"/>
    <w:rsid w:val="006146D1"/>
    <w:rsid w:val="006159B9"/>
    <w:rsid w:val="006161AF"/>
    <w:rsid w:val="00616E52"/>
    <w:rsid w:val="00617481"/>
    <w:rsid w:val="006179BF"/>
    <w:rsid w:val="00620093"/>
    <w:rsid w:val="00620925"/>
    <w:rsid w:val="00621658"/>
    <w:rsid w:val="00621A7A"/>
    <w:rsid w:val="00621B13"/>
    <w:rsid w:val="00622B13"/>
    <w:rsid w:val="00624AC7"/>
    <w:rsid w:val="00625AC8"/>
    <w:rsid w:val="00625B05"/>
    <w:rsid w:val="00626850"/>
    <w:rsid w:val="0063030B"/>
    <w:rsid w:val="0063080B"/>
    <w:rsid w:val="00630B09"/>
    <w:rsid w:val="00630CCA"/>
    <w:rsid w:val="00631384"/>
    <w:rsid w:val="006315DE"/>
    <w:rsid w:val="0063160F"/>
    <w:rsid w:val="00631DFB"/>
    <w:rsid w:val="006328C0"/>
    <w:rsid w:val="00632B8E"/>
    <w:rsid w:val="00634706"/>
    <w:rsid w:val="006353C5"/>
    <w:rsid w:val="00635E3E"/>
    <w:rsid w:val="00636C94"/>
    <w:rsid w:val="00640279"/>
    <w:rsid w:val="006425E5"/>
    <w:rsid w:val="00643570"/>
    <w:rsid w:val="00643975"/>
    <w:rsid w:val="00643F95"/>
    <w:rsid w:val="00645DCB"/>
    <w:rsid w:val="006461DA"/>
    <w:rsid w:val="00646825"/>
    <w:rsid w:val="006504EF"/>
    <w:rsid w:val="006513E3"/>
    <w:rsid w:val="00654296"/>
    <w:rsid w:val="00655145"/>
    <w:rsid w:val="0065567C"/>
    <w:rsid w:val="0065603E"/>
    <w:rsid w:val="0065626D"/>
    <w:rsid w:val="0065634A"/>
    <w:rsid w:val="006564B3"/>
    <w:rsid w:val="0065780C"/>
    <w:rsid w:val="00657BFF"/>
    <w:rsid w:val="00657C09"/>
    <w:rsid w:val="0066006A"/>
    <w:rsid w:val="00660A13"/>
    <w:rsid w:val="00661181"/>
    <w:rsid w:val="0066358C"/>
    <w:rsid w:val="0066367B"/>
    <w:rsid w:val="00663AF3"/>
    <w:rsid w:val="0066410C"/>
    <w:rsid w:val="00664630"/>
    <w:rsid w:val="006650FE"/>
    <w:rsid w:val="006658A5"/>
    <w:rsid w:val="00665DD1"/>
    <w:rsid w:val="0066629A"/>
    <w:rsid w:val="00666531"/>
    <w:rsid w:val="00666A1E"/>
    <w:rsid w:val="00666D52"/>
    <w:rsid w:val="00666D5D"/>
    <w:rsid w:val="00667055"/>
    <w:rsid w:val="006673CE"/>
    <w:rsid w:val="006702C8"/>
    <w:rsid w:val="00670E20"/>
    <w:rsid w:val="00670FF1"/>
    <w:rsid w:val="00672389"/>
    <w:rsid w:val="006727A8"/>
    <w:rsid w:val="0067298C"/>
    <w:rsid w:val="0067337B"/>
    <w:rsid w:val="00673873"/>
    <w:rsid w:val="006756BF"/>
    <w:rsid w:val="0067584B"/>
    <w:rsid w:val="006761C0"/>
    <w:rsid w:val="006764FB"/>
    <w:rsid w:val="00677463"/>
    <w:rsid w:val="00677976"/>
    <w:rsid w:val="00680EB8"/>
    <w:rsid w:val="006820AB"/>
    <w:rsid w:val="006825A4"/>
    <w:rsid w:val="00682AF9"/>
    <w:rsid w:val="00682B01"/>
    <w:rsid w:val="006834A7"/>
    <w:rsid w:val="00683814"/>
    <w:rsid w:val="006844B0"/>
    <w:rsid w:val="0068450C"/>
    <w:rsid w:val="00684A6E"/>
    <w:rsid w:val="006855EE"/>
    <w:rsid w:val="00685658"/>
    <w:rsid w:val="00685B24"/>
    <w:rsid w:val="00690549"/>
    <w:rsid w:val="006908B7"/>
    <w:rsid w:val="00690FED"/>
    <w:rsid w:val="006911C5"/>
    <w:rsid w:val="006925F8"/>
    <w:rsid w:val="00692D44"/>
    <w:rsid w:val="00693427"/>
    <w:rsid w:val="00693DDF"/>
    <w:rsid w:val="00693F7B"/>
    <w:rsid w:val="00693FAF"/>
    <w:rsid w:val="006947BC"/>
    <w:rsid w:val="00695347"/>
    <w:rsid w:val="0069547B"/>
    <w:rsid w:val="00695D16"/>
    <w:rsid w:val="00695ECA"/>
    <w:rsid w:val="0069628F"/>
    <w:rsid w:val="0069642A"/>
    <w:rsid w:val="006970E2"/>
    <w:rsid w:val="006978FB"/>
    <w:rsid w:val="00697C1F"/>
    <w:rsid w:val="006A056D"/>
    <w:rsid w:val="006A0F5B"/>
    <w:rsid w:val="006A10E7"/>
    <w:rsid w:val="006A1A5F"/>
    <w:rsid w:val="006A1DDA"/>
    <w:rsid w:val="006A544E"/>
    <w:rsid w:val="006A59B3"/>
    <w:rsid w:val="006A5AE4"/>
    <w:rsid w:val="006A61E4"/>
    <w:rsid w:val="006B0C99"/>
    <w:rsid w:val="006B0F7E"/>
    <w:rsid w:val="006B22E0"/>
    <w:rsid w:val="006B27F3"/>
    <w:rsid w:val="006B48CA"/>
    <w:rsid w:val="006B4A8F"/>
    <w:rsid w:val="006B50FB"/>
    <w:rsid w:val="006B5290"/>
    <w:rsid w:val="006B5369"/>
    <w:rsid w:val="006B6340"/>
    <w:rsid w:val="006B65DA"/>
    <w:rsid w:val="006B70F2"/>
    <w:rsid w:val="006B7558"/>
    <w:rsid w:val="006B7754"/>
    <w:rsid w:val="006B77BD"/>
    <w:rsid w:val="006B7FC6"/>
    <w:rsid w:val="006C032C"/>
    <w:rsid w:val="006C0B26"/>
    <w:rsid w:val="006C2221"/>
    <w:rsid w:val="006C2397"/>
    <w:rsid w:val="006C28C3"/>
    <w:rsid w:val="006C2F4F"/>
    <w:rsid w:val="006C3B37"/>
    <w:rsid w:val="006C3BB5"/>
    <w:rsid w:val="006C4CD2"/>
    <w:rsid w:val="006C625D"/>
    <w:rsid w:val="006C6B4C"/>
    <w:rsid w:val="006C6CBE"/>
    <w:rsid w:val="006D0E72"/>
    <w:rsid w:val="006D16FF"/>
    <w:rsid w:val="006D175C"/>
    <w:rsid w:val="006D2314"/>
    <w:rsid w:val="006D30B0"/>
    <w:rsid w:val="006D331F"/>
    <w:rsid w:val="006D48C4"/>
    <w:rsid w:val="006D4F20"/>
    <w:rsid w:val="006D6725"/>
    <w:rsid w:val="006D67DE"/>
    <w:rsid w:val="006D68B8"/>
    <w:rsid w:val="006D6D21"/>
    <w:rsid w:val="006D76EF"/>
    <w:rsid w:val="006E0415"/>
    <w:rsid w:val="006E06D8"/>
    <w:rsid w:val="006E2B10"/>
    <w:rsid w:val="006E2F50"/>
    <w:rsid w:val="006E30A9"/>
    <w:rsid w:val="006E30F5"/>
    <w:rsid w:val="006E38AF"/>
    <w:rsid w:val="006E4256"/>
    <w:rsid w:val="006E4974"/>
    <w:rsid w:val="006E537D"/>
    <w:rsid w:val="006E5ACF"/>
    <w:rsid w:val="006E5AE7"/>
    <w:rsid w:val="006E679F"/>
    <w:rsid w:val="006E6B42"/>
    <w:rsid w:val="006E770E"/>
    <w:rsid w:val="006E7A0B"/>
    <w:rsid w:val="006F0646"/>
    <w:rsid w:val="006F26B2"/>
    <w:rsid w:val="006F2847"/>
    <w:rsid w:val="006F2BAD"/>
    <w:rsid w:val="006F3792"/>
    <w:rsid w:val="006F4DFA"/>
    <w:rsid w:val="006F57FE"/>
    <w:rsid w:val="006F7030"/>
    <w:rsid w:val="006F7199"/>
    <w:rsid w:val="00700794"/>
    <w:rsid w:val="007007EF"/>
    <w:rsid w:val="007008E4"/>
    <w:rsid w:val="00700C48"/>
    <w:rsid w:val="00700D61"/>
    <w:rsid w:val="00702553"/>
    <w:rsid w:val="007028DF"/>
    <w:rsid w:val="007041C3"/>
    <w:rsid w:val="0070425C"/>
    <w:rsid w:val="007060EF"/>
    <w:rsid w:val="00706760"/>
    <w:rsid w:val="00707D24"/>
    <w:rsid w:val="00710F0C"/>
    <w:rsid w:val="00711AB0"/>
    <w:rsid w:val="00712BE3"/>
    <w:rsid w:val="007137D3"/>
    <w:rsid w:val="00713EC0"/>
    <w:rsid w:val="0071436A"/>
    <w:rsid w:val="00714549"/>
    <w:rsid w:val="00714DAE"/>
    <w:rsid w:val="00715213"/>
    <w:rsid w:val="00715253"/>
    <w:rsid w:val="00715438"/>
    <w:rsid w:val="00715B73"/>
    <w:rsid w:val="0071672A"/>
    <w:rsid w:val="0071688D"/>
    <w:rsid w:val="00717257"/>
    <w:rsid w:val="00717815"/>
    <w:rsid w:val="00717CF2"/>
    <w:rsid w:val="00717E8A"/>
    <w:rsid w:val="0072158A"/>
    <w:rsid w:val="007217AA"/>
    <w:rsid w:val="00721C16"/>
    <w:rsid w:val="00721DAA"/>
    <w:rsid w:val="00724AD1"/>
    <w:rsid w:val="00725536"/>
    <w:rsid w:val="00727136"/>
    <w:rsid w:val="007278B8"/>
    <w:rsid w:val="00730C9D"/>
    <w:rsid w:val="0073114C"/>
    <w:rsid w:val="007317E7"/>
    <w:rsid w:val="0073189C"/>
    <w:rsid w:val="00731E2A"/>
    <w:rsid w:val="00732257"/>
    <w:rsid w:val="00732975"/>
    <w:rsid w:val="00733965"/>
    <w:rsid w:val="00733CA7"/>
    <w:rsid w:val="00733F80"/>
    <w:rsid w:val="00734177"/>
    <w:rsid w:val="00734355"/>
    <w:rsid w:val="00734EB8"/>
    <w:rsid w:val="00735FBD"/>
    <w:rsid w:val="0073748C"/>
    <w:rsid w:val="007409E5"/>
    <w:rsid w:val="00741145"/>
    <w:rsid w:val="007431B4"/>
    <w:rsid w:val="00743B05"/>
    <w:rsid w:val="00743CED"/>
    <w:rsid w:val="00744CF9"/>
    <w:rsid w:val="00746ADD"/>
    <w:rsid w:val="007471D9"/>
    <w:rsid w:val="00747AEF"/>
    <w:rsid w:val="00747E0E"/>
    <w:rsid w:val="007510B9"/>
    <w:rsid w:val="007536DB"/>
    <w:rsid w:val="0075477F"/>
    <w:rsid w:val="00754B13"/>
    <w:rsid w:val="00755321"/>
    <w:rsid w:val="00756534"/>
    <w:rsid w:val="00756B1F"/>
    <w:rsid w:val="00760F68"/>
    <w:rsid w:val="00761432"/>
    <w:rsid w:val="00761516"/>
    <w:rsid w:val="00761F52"/>
    <w:rsid w:val="00762125"/>
    <w:rsid w:val="00762942"/>
    <w:rsid w:val="00762D1B"/>
    <w:rsid w:val="007633D3"/>
    <w:rsid w:val="00763696"/>
    <w:rsid w:val="0076534B"/>
    <w:rsid w:val="00766315"/>
    <w:rsid w:val="007670C6"/>
    <w:rsid w:val="00770274"/>
    <w:rsid w:val="00770580"/>
    <w:rsid w:val="00770A0D"/>
    <w:rsid w:val="00770F8D"/>
    <w:rsid w:val="00771002"/>
    <w:rsid w:val="00773A1D"/>
    <w:rsid w:val="00774A4B"/>
    <w:rsid w:val="00776C91"/>
    <w:rsid w:val="00776E5F"/>
    <w:rsid w:val="00776F70"/>
    <w:rsid w:val="00777404"/>
    <w:rsid w:val="00777ADB"/>
    <w:rsid w:val="00777D76"/>
    <w:rsid w:val="00780E8D"/>
    <w:rsid w:val="00781478"/>
    <w:rsid w:val="00781B9F"/>
    <w:rsid w:val="007831B4"/>
    <w:rsid w:val="00783AEB"/>
    <w:rsid w:val="007861BB"/>
    <w:rsid w:val="00786E14"/>
    <w:rsid w:val="007876A7"/>
    <w:rsid w:val="00787905"/>
    <w:rsid w:val="00787D62"/>
    <w:rsid w:val="007902C8"/>
    <w:rsid w:val="007906F1"/>
    <w:rsid w:val="00790BB7"/>
    <w:rsid w:val="00790CE9"/>
    <w:rsid w:val="00791824"/>
    <w:rsid w:val="007932EA"/>
    <w:rsid w:val="00793305"/>
    <w:rsid w:val="00795C6F"/>
    <w:rsid w:val="00796035"/>
    <w:rsid w:val="00796198"/>
    <w:rsid w:val="00796620"/>
    <w:rsid w:val="00796731"/>
    <w:rsid w:val="00797B09"/>
    <w:rsid w:val="007A00C4"/>
    <w:rsid w:val="007A0DB3"/>
    <w:rsid w:val="007A120D"/>
    <w:rsid w:val="007A2E38"/>
    <w:rsid w:val="007A39DD"/>
    <w:rsid w:val="007A4FE9"/>
    <w:rsid w:val="007A55C7"/>
    <w:rsid w:val="007A5B1F"/>
    <w:rsid w:val="007A5E57"/>
    <w:rsid w:val="007A6735"/>
    <w:rsid w:val="007A6A70"/>
    <w:rsid w:val="007A7821"/>
    <w:rsid w:val="007A7959"/>
    <w:rsid w:val="007A7D28"/>
    <w:rsid w:val="007B14B8"/>
    <w:rsid w:val="007B1D20"/>
    <w:rsid w:val="007B273D"/>
    <w:rsid w:val="007B39DD"/>
    <w:rsid w:val="007B3D88"/>
    <w:rsid w:val="007B4D54"/>
    <w:rsid w:val="007B5097"/>
    <w:rsid w:val="007B5297"/>
    <w:rsid w:val="007B548E"/>
    <w:rsid w:val="007B631A"/>
    <w:rsid w:val="007B671E"/>
    <w:rsid w:val="007B70E9"/>
    <w:rsid w:val="007B7777"/>
    <w:rsid w:val="007B7851"/>
    <w:rsid w:val="007B7A49"/>
    <w:rsid w:val="007B7BA3"/>
    <w:rsid w:val="007C08AF"/>
    <w:rsid w:val="007C0A1B"/>
    <w:rsid w:val="007C19B5"/>
    <w:rsid w:val="007C1A61"/>
    <w:rsid w:val="007C1B09"/>
    <w:rsid w:val="007C1DC6"/>
    <w:rsid w:val="007C40E4"/>
    <w:rsid w:val="007C5246"/>
    <w:rsid w:val="007C6E90"/>
    <w:rsid w:val="007C7CFD"/>
    <w:rsid w:val="007C7D27"/>
    <w:rsid w:val="007D00F8"/>
    <w:rsid w:val="007D0161"/>
    <w:rsid w:val="007D06A3"/>
    <w:rsid w:val="007D09D3"/>
    <w:rsid w:val="007D17EC"/>
    <w:rsid w:val="007D4147"/>
    <w:rsid w:val="007D4818"/>
    <w:rsid w:val="007D4BC8"/>
    <w:rsid w:val="007D7475"/>
    <w:rsid w:val="007D7A02"/>
    <w:rsid w:val="007E0272"/>
    <w:rsid w:val="007E0417"/>
    <w:rsid w:val="007E0A23"/>
    <w:rsid w:val="007E0FD7"/>
    <w:rsid w:val="007E1DC1"/>
    <w:rsid w:val="007E200C"/>
    <w:rsid w:val="007E3F14"/>
    <w:rsid w:val="007E4110"/>
    <w:rsid w:val="007E5DB8"/>
    <w:rsid w:val="007E60F8"/>
    <w:rsid w:val="007E64D6"/>
    <w:rsid w:val="007E72C3"/>
    <w:rsid w:val="007E74DF"/>
    <w:rsid w:val="007E75BE"/>
    <w:rsid w:val="007E798D"/>
    <w:rsid w:val="007E79C5"/>
    <w:rsid w:val="007E7A6F"/>
    <w:rsid w:val="007F020B"/>
    <w:rsid w:val="007F0777"/>
    <w:rsid w:val="007F08E3"/>
    <w:rsid w:val="007F0CA1"/>
    <w:rsid w:val="007F1987"/>
    <w:rsid w:val="007F19F7"/>
    <w:rsid w:val="007F3E3E"/>
    <w:rsid w:val="007F47D7"/>
    <w:rsid w:val="007F4ADD"/>
    <w:rsid w:val="007F4CA2"/>
    <w:rsid w:val="007F4D7E"/>
    <w:rsid w:val="007F6124"/>
    <w:rsid w:val="007F7110"/>
    <w:rsid w:val="007F76DB"/>
    <w:rsid w:val="007F7B5D"/>
    <w:rsid w:val="007F7C12"/>
    <w:rsid w:val="007F7E19"/>
    <w:rsid w:val="008008DD"/>
    <w:rsid w:val="00800A53"/>
    <w:rsid w:val="00800D44"/>
    <w:rsid w:val="008024A4"/>
    <w:rsid w:val="00802620"/>
    <w:rsid w:val="00803F86"/>
    <w:rsid w:val="008041D0"/>
    <w:rsid w:val="00804E34"/>
    <w:rsid w:val="00804EFC"/>
    <w:rsid w:val="00805853"/>
    <w:rsid w:val="008065AA"/>
    <w:rsid w:val="00806E45"/>
    <w:rsid w:val="00806EF5"/>
    <w:rsid w:val="00807291"/>
    <w:rsid w:val="00811318"/>
    <w:rsid w:val="008113F9"/>
    <w:rsid w:val="00811489"/>
    <w:rsid w:val="00811E9F"/>
    <w:rsid w:val="00812670"/>
    <w:rsid w:val="00812F57"/>
    <w:rsid w:val="008131EB"/>
    <w:rsid w:val="00813758"/>
    <w:rsid w:val="00813943"/>
    <w:rsid w:val="00813E39"/>
    <w:rsid w:val="00814301"/>
    <w:rsid w:val="00814AEB"/>
    <w:rsid w:val="00815578"/>
    <w:rsid w:val="00815671"/>
    <w:rsid w:val="00815B7E"/>
    <w:rsid w:val="00816330"/>
    <w:rsid w:val="008163D8"/>
    <w:rsid w:val="00816D8D"/>
    <w:rsid w:val="0081707C"/>
    <w:rsid w:val="00817179"/>
    <w:rsid w:val="0082167B"/>
    <w:rsid w:val="008224DF"/>
    <w:rsid w:val="008229BA"/>
    <w:rsid w:val="00822FC9"/>
    <w:rsid w:val="008239F7"/>
    <w:rsid w:val="00827861"/>
    <w:rsid w:val="008305D7"/>
    <w:rsid w:val="008318E8"/>
    <w:rsid w:val="00832DAE"/>
    <w:rsid w:val="008335D3"/>
    <w:rsid w:val="00834600"/>
    <w:rsid w:val="008347A8"/>
    <w:rsid w:val="008350A4"/>
    <w:rsid w:val="0083674A"/>
    <w:rsid w:val="00837410"/>
    <w:rsid w:val="00837B2E"/>
    <w:rsid w:val="00841C69"/>
    <w:rsid w:val="008427F8"/>
    <w:rsid w:val="008436D3"/>
    <w:rsid w:val="00845798"/>
    <w:rsid w:val="008460BA"/>
    <w:rsid w:val="00846463"/>
    <w:rsid w:val="0084684C"/>
    <w:rsid w:val="00847E4A"/>
    <w:rsid w:val="008500E5"/>
    <w:rsid w:val="00850243"/>
    <w:rsid w:val="0085042F"/>
    <w:rsid w:val="00852163"/>
    <w:rsid w:val="00852228"/>
    <w:rsid w:val="00852E26"/>
    <w:rsid w:val="00853487"/>
    <w:rsid w:val="00854344"/>
    <w:rsid w:val="008550D4"/>
    <w:rsid w:val="00855102"/>
    <w:rsid w:val="008562BC"/>
    <w:rsid w:val="008562DE"/>
    <w:rsid w:val="0085647A"/>
    <w:rsid w:val="008565A5"/>
    <w:rsid w:val="00856AEF"/>
    <w:rsid w:val="00857163"/>
    <w:rsid w:val="008574F3"/>
    <w:rsid w:val="008575A7"/>
    <w:rsid w:val="008579A2"/>
    <w:rsid w:val="00857DEC"/>
    <w:rsid w:val="0086116F"/>
    <w:rsid w:val="008613EC"/>
    <w:rsid w:val="0086218A"/>
    <w:rsid w:val="00862A67"/>
    <w:rsid w:val="00863D93"/>
    <w:rsid w:val="008644CA"/>
    <w:rsid w:val="008657F6"/>
    <w:rsid w:val="00866C2E"/>
    <w:rsid w:val="0086747B"/>
    <w:rsid w:val="00867CB9"/>
    <w:rsid w:val="0087064A"/>
    <w:rsid w:val="0087071D"/>
    <w:rsid w:val="008708BF"/>
    <w:rsid w:val="00871F66"/>
    <w:rsid w:val="0087205D"/>
    <w:rsid w:val="008725B6"/>
    <w:rsid w:val="008732D6"/>
    <w:rsid w:val="008743ED"/>
    <w:rsid w:val="008745CB"/>
    <w:rsid w:val="008754A0"/>
    <w:rsid w:val="00875664"/>
    <w:rsid w:val="00875688"/>
    <w:rsid w:val="00875ABA"/>
    <w:rsid w:val="00876A81"/>
    <w:rsid w:val="00877CE8"/>
    <w:rsid w:val="00880B0D"/>
    <w:rsid w:val="00880E93"/>
    <w:rsid w:val="0088121B"/>
    <w:rsid w:val="008824F2"/>
    <w:rsid w:val="0088315B"/>
    <w:rsid w:val="008832A6"/>
    <w:rsid w:val="0088536D"/>
    <w:rsid w:val="008859A4"/>
    <w:rsid w:val="00886A4F"/>
    <w:rsid w:val="00886CA8"/>
    <w:rsid w:val="00886E5A"/>
    <w:rsid w:val="00887452"/>
    <w:rsid w:val="00887745"/>
    <w:rsid w:val="00890885"/>
    <w:rsid w:val="0089094F"/>
    <w:rsid w:val="00891618"/>
    <w:rsid w:val="00892E4B"/>
    <w:rsid w:val="0089448C"/>
    <w:rsid w:val="0089497D"/>
    <w:rsid w:val="00894AE3"/>
    <w:rsid w:val="00894BD0"/>
    <w:rsid w:val="00895590"/>
    <w:rsid w:val="008970C2"/>
    <w:rsid w:val="008971C4"/>
    <w:rsid w:val="00897FEC"/>
    <w:rsid w:val="008A0623"/>
    <w:rsid w:val="008A0634"/>
    <w:rsid w:val="008A07C3"/>
    <w:rsid w:val="008A07D8"/>
    <w:rsid w:val="008A0EB1"/>
    <w:rsid w:val="008A2183"/>
    <w:rsid w:val="008A3131"/>
    <w:rsid w:val="008A3152"/>
    <w:rsid w:val="008A3C8E"/>
    <w:rsid w:val="008A4384"/>
    <w:rsid w:val="008A6836"/>
    <w:rsid w:val="008A6D46"/>
    <w:rsid w:val="008A7EAF"/>
    <w:rsid w:val="008B03CD"/>
    <w:rsid w:val="008B1ADA"/>
    <w:rsid w:val="008B2255"/>
    <w:rsid w:val="008B338A"/>
    <w:rsid w:val="008B36CB"/>
    <w:rsid w:val="008B4BB5"/>
    <w:rsid w:val="008B4DD2"/>
    <w:rsid w:val="008B5F96"/>
    <w:rsid w:val="008B6204"/>
    <w:rsid w:val="008B72DE"/>
    <w:rsid w:val="008B7C62"/>
    <w:rsid w:val="008C0B37"/>
    <w:rsid w:val="008C1105"/>
    <w:rsid w:val="008C14F3"/>
    <w:rsid w:val="008C1B38"/>
    <w:rsid w:val="008C2D7E"/>
    <w:rsid w:val="008C2F79"/>
    <w:rsid w:val="008C3032"/>
    <w:rsid w:val="008C3AF5"/>
    <w:rsid w:val="008C3DF8"/>
    <w:rsid w:val="008C4C98"/>
    <w:rsid w:val="008C5256"/>
    <w:rsid w:val="008C75BD"/>
    <w:rsid w:val="008C7813"/>
    <w:rsid w:val="008D033A"/>
    <w:rsid w:val="008D098D"/>
    <w:rsid w:val="008D0CC0"/>
    <w:rsid w:val="008D0DF7"/>
    <w:rsid w:val="008D0E64"/>
    <w:rsid w:val="008D30CF"/>
    <w:rsid w:val="008D34D7"/>
    <w:rsid w:val="008D404F"/>
    <w:rsid w:val="008D4A09"/>
    <w:rsid w:val="008D511B"/>
    <w:rsid w:val="008D57AE"/>
    <w:rsid w:val="008D5A31"/>
    <w:rsid w:val="008D6236"/>
    <w:rsid w:val="008D6DA3"/>
    <w:rsid w:val="008D718B"/>
    <w:rsid w:val="008D73C6"/>
    <w:rsid w:val="008E0767"/>
    <w:rsid w:val="008E089D"/>
    <w:rsid w:val="008E08BD"/>
    <w:rsid w:val="008E0B4D"/>
    <w:rsid w:val="008E1895"/>
    <w:rsid w:val="008E1FF3"/>
    <w:rsid w:val="008E361D"/>
    <w:rsid w:val="008E3711"/>
    <w:rsid w:val="008E3933"/>
    <w:rsid w:val="008E4BC3"/>
    <w:rsid w:val="008E50EC"/>
    <w:rsid w:val="008E5946"/>
    <w:rsid w:val="008E6FE3"/>
    <w:rsid w:val="008E71E2"/>
    <w:rsid w:val="008E7944"/>
    <w:rsid w:val="008F017F"/>
    <w:rsid w:val="008F01C4"/>
    <w:rsid w:val="008F0532"/>
    <w:rsid w:val="008F09B5"/>
    <w:rsid w:val="008F0CF2"/>
    <w:rsid w:val="008F1F03"/>
    <w:rsid w:val="008F349C"/>
    <w:rsid w:val="008F3811"/>
    <w:rsid w:val="008F47FF"/>
    <w:rsid w:val="008F4DC2"/>
    <w:rsid w:val="008F4EE2"/>
    <w:rsid w:val="008F570F"/>
    <w:rsid w:val="008F6CAC"/>
    <w:rsid w:val="008F776A"/>
    <w:rsid w:val="0090021B"/>
    <w:rsid w:val="00900953"/>
    <w:rsid w:val="00900B5E"/>
    <w:rsid w:val="009014AC"/>
    <w:rsid w:val="0090182C"/>
    <w:rsid w:val="009020D3"/>
    <w:rsid w:val="00902D9E"/>
    <w:rsid w:val="009030B6"/>
    <w:rsid w:val="00903AB3"/>
    <w:rsid w:val="0090410C"/>
    <w:rsid w:val="009046CD"/>
    <w:rsid w:val="00904D4A"/>
    <w:rsid w:val="009052FF"/>
    <w:rsid w:val="00906FA1"/>
    <w:rsid w:val="00907762"/>
    <w:rsid w:val="00910401"/>
    <w:rsid w:val="00910A8C"/>
    <w:rsid w:val="00910C84"/>
    <w:rsid w:val="0091155D"/>
    <w:rsid w:val="009132DF"/>
    <w:rsid w:val="00915509"/>
    <w:rsid w:val="00915D87"/>
    <w:rsid w:val="00915D9B"/>
    <w:rsid w:val="0091785F"/>
    <w:rsid w:val="0091788A"/>
    <w:rsid w:val="00921777"/>
    <w:rsid w:val="00923B55"/>
    <w:rsid w:val="00923CE4"/>
    <w:rsid w:val="00923E79"/>
    <w:rsid w:val="009247D7"/>
    <w:rsid w:val="009248D2"/>
    <w:rsid w:val="00924A5F"/>
    <w:rsid w:val="00924C00"/>
    <w:rsid w:val="009252F8"/>
    <w:rsid w:val="009256DE"/>
    <w:rsid w:val="00925A4C"/>
    <w:rsid w:val="00927E40"/>
    <w:rsid w:val="009308D8"/>
    <w:rsid w:val="009311B2"/>
    <w:rsid w:val="00931F34"/>
    <w:rsid w:val="00933134"/>
    <w:rsid w:val="00933536"/>
    <w:rsid w:val="00934131"/>
    <w:rsid w:val="00934B52"/>
    <w:rsid w:val="00935F39"/>
    <w:rsid w:val="00935FF9"/>
    <w:rsid w:val="00936993"/>
    <w:rsid w:val="00936FFA"/>
    <w:rsid w:val="00937739"/>
    <w:rsid w:val="00937D3D"/>
    <w:rsid w:val="00940B4B"/>
    <w:rsid w:val="0094171A"/>
    <w:rsid w:val="009417B0"/>
    <w:rsid w:val="00941836"/>
    <w:rsid w:val="00941A3E"/>
    <w:rsid w:val="00942432"/>
    <w:rsid w:val="00943A61"/>
    <w:rsid w:val="00944B55"/>
    <w:rsid w:val="00945301"/>
    <w:rsid w:val="009460BD"/>
    <w:rsid w:val="00946128"/>
    <w:rsid w:val="00946FAF"/>
    <w:rsid w:val="009473D2"/>
    <w:rsid w:val="00950FE2"/>
    <w:rsid w:val="00951093"/>
    <w:rsid w:val="009510BE"/>
    <w:rsid w:val="00951E66"/>
    <w:rsid w:val="00951E90"/>
    <w:rsid w:val="00953112"/>
    <w:rsid w:val="00953200"/>
    <w:rsid w:val="0095358A"/>
    <w:rsid w:val="00953A13"/>
    <w:rsid w:val="00953BA1"/>
    <w:rsid w:val="00955E81"/>
    <w:rsid w:val="00956C24"/>
    <w:rsid w:val="009579B2"/>
    <w:rsid w:val="00957D1A"/>
    <w:rsid w:val="00957F4A"/>
    <w:rsid w:val="009610D3"/>
    <w:rsid w:val="0096161C"/>
    <w:rsid w:val="00962AC7"/>
    <w:rsid w:val="00963885"/>
    <w:rsid w:val="009643F6"/>
    <w:rsid w:val="009659F0"/>
    <w:rsid w:val="00966BF5"/>
    <w:rsid w:val="00970A06"/>
    <w:rsid w:val="009712D9"/>
    <w:rsid w:val="0097193E"/>
    <w:rsid w:val="00972709"/>
    <w:rsid w:val="0097270F"/>
    <w:rsid w:val="009741C9"/>
    <w:rsid w:val="00974A65"/>
    <w:rsid w:val="00975616"/>
    <w:rsid w:val="00975BDE"/>
    <w:rsid w:val="00976C9B"/>
    <w:rsid w:val="00977070"/>
    <w:rsid w:val="0098030A"/>
    <w:rsid w:val="009815CA"/>
    <w:rsid w:val="00981FCE"/>
    <w:rsid w:val="00982DD4"/>
    <w:rsid w:val="0098308F"/>
    <w:rsid w:val="00983DD5"/>
    <w:rsid w:val="00984181"/>
    <w:rsid w:val="009845A3"/>
    <w:rsid w:val="009858B4"/>
    <w:rsid w:val="009870E8"/>
    <w:rsid w:val="00987458"/>
    <w:rsid w:val="009909FF"/>
    <w:rsid w:val="00991296"/>
    <w:rsid w:val="00991C65"/>
    <w:rsid w:val="00992376"/>
    <w:rsid w:val="0099243F"/>
    <w:rsid w:val="00992912"/>
    <w:rsid w:val="00993966"/>
    <w:rsid w:val="009948AB"/>
    <w:rsid w:val="00996111"/>
    <w:rsid w:val="0099628A"/>
    <w:rsid w:val="0099689E"/>
    <w:rsid w:val="00997552"/>
    <w:rsid w:val="009975B4"/>
    <w:rsid w:val="0099769F"/>
    <w:rsid w:val="00997C3B"/>
    <w:rsid w:val="009A0ED3"/>
    <w:rsid w:val="009A10F3"/>
    <w:rsid w:val="009A1FFC"/>
    <w:rsid w:val="009A2D35"/>
    <w:rsid w:val="009A2F06"/>
    <w:rsid w:val="009A346B"/>
    <w:rsid w:val="009A47E1"/>
    <w:rsid w:val="009A54F8"/>
    <w:rsid w:val="009A5CFF"/>
    <w:rsid w:val="009A64C3"/>
    <w:rsid w:val="009B145C"/>
    <w:rsid w:val="009B1547"/>
    <w:rsid w:val="009B1714"/>
    <w:rsid w:val="009B218A"/>
    <w:rsid w:val="009B27EF"/>
    <w:rsid w:val="009B2A61"/>
    <w:rsid w:val="009B33FD"/>
    <w:rsid w:val="009B3824"/>
    <w:rsid w:val="009B3A73"/>
    <w:rsid w:val="009B52B5"/>
    <w:rsid w:val="009B53CB"/>
    <w:rsid w:val="009B60D3"/>
    <w:rsid w:val="009B62B1"/>
    <w:rsid w:val="009C0127"/>
    <w:rsid w:val="009C0702"/>
    <w:rsid w:val="009C1C7D"/>
    <w:rsid w:val="009C324B"/>
    <w:rsid w:val="009C42AD"/>
    <w:rsid w:val="009C5415"/>
    <w:rsid w:val="009C65C8"/>
    <w:rsid w:val="009C6621"/>
    <w:rsid w:val="009C709A"/>
    <w:rsid w:val="009C7AC0"/>
    <w:rsid w:val="009D0A33"/>
    <w:rsid w:val="009D20C4"/>
    <w:rsid w:val="009D212A"/>
    <w:rsid w:val="009D355A"/>
    <w:rsid w:val="009D43B1"/>
    <w:rsid w:val="009D493C"/>
    <w:rsid w:val="009D498B"/>
    <w:rsid w:val="009D53FD"/>
    <w:rsid w:val="009D5800"/>
    <w:rsid w:val="009D6AC6"/>
    <w:rsid w:val="009D6D6A"/>
    <w:rsid w:val="009D7E89"/>
    <w:rsid w:val="009D7F1B"/>
    <w:rsid w:val="009E0362"/>
    <w:rsid w:val="009E2152"/>
    <w:rsid w:val="009E2517"/>
    <w:rsid w:val="009E389A"/>
    <w:rsid w:val="009E3D2F"/>
    <w:rsid w:val="009E561F"/>
    <w:rsid w:val="009E6103"/>
    <w:rsid w:val="009E629B"/>
    <w:rsid w:val="009E79C2"/>
    <w:rsid w:val="009F2A93"/>
    <w:rsid w:val="009F38D2"/>
    <w:rsid w:val="009F50C5"/>
    <w:rsid w:val="009F565A"/>
    <w:rsid w:val="009F6113"/>
    <w:rsid w:val="009F7CE8"/>
    <w:rsid w:val="00A015DC"/>
    <w:rsid w:val="00A02B50"/>
    <w:rsid w:val="00A0309E"/>
    <w:rsid w:val="00A042A7"/>
    <w:rsid w:val="00A0433E"/>
    <w:rsid w:val="00A044F6"/>
    <w:rsid w:val="00A051C4"/>
    <w:rsid w:val="00A0712F"/>
    <w:rsid w:val="00A074C6"/>
    <w:rsid w:val="00A10333"/>
    <w:rsid w:val="00A10B2A"/>
    <w:rsid w:val="00A10C31"/>
    <w:rsid w:val="00A146FE"/>
    <w:rsid w:val="00A14ACF"/>
    <w:rsid w:val="00A14B36"/>
    <w:rsid w:val="00A15A8C"/>
    <w:rsid w:val="00A167C9"/>
    <w:rsid w:val="00A16949"/>
    <w:rsid w:val="00A1733E"/>
    <w:rsid w:val="00A178A1"/>
    <w:rsid w:val="00A17B85"/>
    <w:rsid w:val="00A17DDA"/>
    <w:rsid w:val="00A203DA"/>
    <w:rsid w:val="00A20772"/>
    <w:rsid w:val="00A20A11"/>
    <w:rsid w:val="00A21755"/>
    <w:rsid w:val="00A21C11"/>
    <w:rsid w:val="00A22202"/>
    <w:rsid w:val="00A22230"/>
    <w:rsid w:val="00A22B84"/>
    <w:rsid w:val="00A23BB1"/>
    <w:rsid w:val="00A23F5C"/>
    <w:rsid w:val="00A24DA3"/>
    <w:rsid w:val="00A24F27"/>
    <w:rsid w:val="00A257EA"/>
    <w:rsid w:val="00A259F5"/>
    <w:rsid w:val="00A25B87"/>
    <w:rsid w:val="00A25F10"/>
    <w:rsid w:val="00A260E8"/>
    <w:rsid w:val="00A26370"/>
    <w:rsid w:val="00A313E9"/>
    <w:rsid w:val="00A32463"/>
    <w:rsid w:val="00A331B4"/>
    <w:rsid w:val="00A336EB"/>
    <w:rsid w:val="00A354C3"/>
    <w:rsid w:val="00A36536"/>
    <w:rsid w:val="00A37254"/>
    <w:rsid w:val="00A376B2"/>
    <w:rsid w:val="00A37AE5"/>
    <w:rsid w:val="00A40493"/>
    <w:rsid w:val="00A41954"/>
    <w:rsid w:val="00A42130"/>
    <w:rsid w:val="00A42452"/>
    <w:rsid w:val="00A42488"/>
    <w:rsid w:val="00A42806"/>
    <w:rsid w:val="00A42CC2"/>
    <w:rsid w:val="00A42EB6"/>
    <w:rsid w:val="00A43CD3"/>
    <w:rsid w:val="00A43FC3"/>
    <w:rsid w:val="00A44717"/>
    <w:rsid w:val="00A449E5"/>
    <w:rsid w:val="00A44B1A"/>
    <w:rsid w:val="00A44D00"/>
    <w:rsid w:val="00A47835"/>
    <w:rsid w:val="00A47A14"/>
    <w:rsid w:val="00A47ED3"/>
    <w:rsid w:val="00A505F1"/>
    <w:rsid w:val="00A50D6B"/>
    <w:rsid w:val="00A51D28"/>
    <w:rsid w:val="00A531FF"/>
    <w:rsid w:val="00A5411B"/>
    <w:rsid w:val="00A56002"/>
    <w:rsid w:val="00A56FBE"/>
    <w:rsid w:val="00A57EF2"/>
    <w:rsid w:val="00A6100F"/>
    <w:rsid w:val="00A6134F"/>
    <w:rsid w:val="00A6171F"/>
    <w:rsid w:val="00A61826"/>
    <w:rsid w:val="00A61F62"/>
    <w:rsid w:val="00A626BB"/>
    <w:rsid w:val="00A62F1E"/>
    <w:rsid w:val="00A639D6"/>
    <w:rsid w:val="00A63FB0"/>
    <w:rsid w:val="00A64022"/>
    <w:rsid w:val="00A6452E"/>
    <w:rsid w:val="00A64D96"/>
    <w:rsid w:val="00A65A98"/>
    <w:rsid w:val="00A667C7"/>
    <w:rsid w:val="00A6744A"/>
    <w:rsid w:val="00A674AC"/>
    <w:rsid w:val="00A67CA6"/>
    <w:rsid w:val="00A70E78"/>
    <w:rsid w:val="00A718C0"/>
    <w:rsid w:val="00A71AE1"/>
    <w:rsid w:val="00A71CEC"/>
    <w:rsid w:val="00A730E0"/>
    <w:rsid w:val="00A73B1F"/>
    <w:rsid w:val="00A7422A"/>
    <w:rsid w:val="00A74388"/>
    <w:rsid w:val="00A74C11"/>
    <w:rsid w:val="00A74F2B"/>
    <w:rsid w:val="00A752E9"/>
    <w:rsid w:val="00A75704"/>
    <w:rsid w:val="00A762D2"/>
    <w:rsid w:val="00A8008B"/>
    <w:rsid w:val="00A80544"/>
    <w:rsid w:val="00A80586"/>
    <w:rsid w:val="00A814E8"/>
    <w:rsid w:val="00A81717"/>
    <w:rsid w:val="00A818D4"/>
    <w:rsid w:val="00A81A16"/>
    <w:rsid w:val="00A81FCA"/>
    <w:rsid w:val="00A822B9"/>
    <w:rsid w:val="00A82ECE"/>
    <w:rsid w:val="00A84996"/>
    <w:rsid w:val="00A84CA6"/>
    <w:rsid w:val="00A8538A"/>
    <w:rsid w:val="00A858DB"/>
    <w:rsid w:val="00A86407"/>
    <w:rsid w:val="00A87B0E"/>
    <w:rsid w:val="00A87C11"/>
    <w:rsid w:val="00A91499"/>
    <w:rsid w:val="00A91D14"/>
    <w:rsid w:val="00A9213C"/>
    <w:rsid w:val="00A93E56"/>
    <w:rsid w:val="00A9432C"/>
    <w:rsid w:val="00A94B45"/>
    <w:rsid w:val="00A95927"/>
    <w:rsid w:val="00A9607A"/>
    <w:rsid w:val="00A96ECF"/>
    <w:rsid w:val="00A97475"/>
    <w:rsid w:val="00A97828"/>
    <w:rsid w:val="00A9798D"/>
    <w:rsid w:val="00A97AE2"/>
    <w:rsid w:val="00A97C7E"/>
    <w:rsid w:val="00AA0726"/>
    <w:rsid w:val="00AA0736"/>
    <w:rsid w:val="00AA081B"/>
    <w:rsid w:val="00AA17BB"/>
    <w:rsid w:val="00AA1EA4"/>
    <w:rsid w:val="00AA1FB8"/>
    <w:rsid w:val="00AA258F"/>
    <w:rsid w:val="00AA3688"/>
    <w:rsid w:val="00AA3A7A"/>
    <w:rsid w:val="00AA3F6B"/>
    <w:rsid w:val="00AA502F"/>
    <w:rsid w:val="00AA58C4"/>
    <w:rsid w:val="00AA59EA"/>
    <w:rsid w:val="00AA5B86"/>
    <w:rsid w:val="00AA6ABC"/>
    <w:rsid w:val="00AB0498"/>
    <w:rsid w:val="00AB095E"/>
    <w:rsid w:val="00AB0CA6"/>
    <w:rsid w:val="00AB0D14"/>
    <w:rsid w:val="00AB17A6"/>
    <w:rsid w:val="00AB18AA"/>
    <w:rsid w:val="00AB248E"/>
    <w:rsid w:val="00AB25BE"/>
    <w:rsid w:val="00AB3B62"/>
    <w:rsid w:val="00AB3B92"/>
    <w:rsid w:val="00AB4326"/>
    <w:rsid w:val="00AB4701"/>
    <w:rsid w:val="00AB5030"/>
    <w:rsid w:val="00AB5228"/>
    <w:rsid w:val="00AB799C"/>
    <w:rsid w:val="00AB7BD7"/>
    <w:rsid w:val="00AC018B"/>
    <w:rsid w:val="00AC0BBF"/>
    <w:rsid w:val="00AC1E7D"/>
    <w:rsid w:val="00AC28C6"/>
    <w:rsid w:val="00AC2CD2"/>
    <w:rsid w:val="00AC30BD"/>
    <w:rsid w:val="00AC30F3"/>
    <w:rsid w:val="00AC36C8"/>
    <w:rsid w:val="00AC422C"/>
    <w:rsid w:val="00AC48F9"/>
    <w:rsid w:val="00AC4976"/>
    <w:rsid w:val="00AC5F10"/>
    <w:rsid w:val="00AC66EE"/>
    <w:rsid w:val="00AC748C"/>
    <w:rsid w:val="00AC78EF"/>
    <w:rsid w:val="00AC7B5F"/>
    <w:rsid w:val="00AD1B9B"/>
    <w:rsid w:val="00AD20E8"/>
    <w:rsid w:val="00AD2CB6"/>
    <w:rsid w:val="00AD5386"/>
    <w:rsid w:val="00AD61A1"/>
    <w:rsid w:val="00AD6F81"/>
    <w:rsid w:val="00AD7075"/>
    <w:rsid w:val="00AD75DF"/>
    <w:rsid w:val="00AE1911"/>
    <w:rsid w:val="00AE2741"/>
    <w:rsid w:val="00AE3587"/>
    <w:rsid w:val="00AE364A"/>
    <w:rsid w:val="00AE3C28"/>
    <w:rsid w:val="00AE4247"/>
    <w:rsid w:val="00AE65FB"/>
    <w:rsid w:val="00AE690F"/>
    <w:rsid w:val="00AE7C43"/>
    <w:rsid w:val="00AF048B"/>
    <w:rsid w:val="00AF0922"/>
    <w:rsid w:val="00AF1E50"/>
    <w:rsid w:val="00AF2BD9"/>
    <w:rsid w:val="00AF3709"/>
    <w:rsid w:val="00AF385B"/>
    <w:rsid w:val="00AF3D52"/>
    <w:rsid w:val="00AF3FA0"/>
    <w:rsid w:val="00AF3FB8"/>
    <w:rsid w:val="00AF5E2B"/>
    <w:rsid w:val="00AF7461"/>
    <w:rsid w:val="00AF7738"/>
    <w:rsid w:val="00AF7DF8"/>
    <w:rsid w:val="00B008FE"/>
    <w:rsid w:val="00B0217F"/>
    <w:rsid w:val="00B02286"/>
    <w:rsid w:val="00B0237C"/>
    <w:rsid w:val="00B023B0"/>
    <w:rsid w:val="00B03FDF"/>
    <w:rsid w:val="00B04024"/>
    <w:rsid w:val="00B04905"/>
    <w:rsid w:val="00B0564E"/>
    <w:rsid w:val="00B06FD7"/>
    <w:rsid w:val="00B07AA4"/>
    <w:rsid w:val="00B101D5"/>
    <w:rsid w:val="00B11067"/>
    <w:rsid w:val="00B1170B"/>
    <w:rsid w:val="00B1236A"/>
    <w:rsid w:val="00B135E3"/>
    <w:rsid w:val="00B141EA"/>
    <w:rsid w:val="00B1511C"/>
    <w:rsid w:val="00B16C07"/>
    <w:rsid w:val="00B16DA8"/>
    <w:rsid w:val="00B16EA9"/>
    <w:rsid w:val="00B17441"/>
    <w:rsid w:val="00B17E4A"/>
    <w:rsid w:val="00B20039"/>
    <w:rsid w:val="00B21643"/>
    <w:rsid w:val="00B21C4F"/>
    <w:rsid w:val="00B240EE"/>
    <w:rsid w:val="00B24825"/>
    <w:rsid w:val="00B25B4E"/>
    <w:rsid w:val="00B25D44"/>
    <w:rsid w:val="00B26982"/>
    <w:rsid w:val="00B275D5"/>
    <w:rsid w:val="00B301CE"/>
    <w:rsid w:val="00B305F0"/>
    <w:rsid w:val="00B3095F"/>
    <w:rsid w:val="00B30F04"/>
    <w:rsid w:val="00B3188F"/>
    <w:rsid w:val="00B326DD"/>
    <w:rsid w:val="00B32CD0"/>
    <w:rsid w:val="00B33796"/>
    <w:rsid w:val="00B338C3"/>
    <w:rsid w:val="00B35102"/>
    <w:rsid w:val="00B35EE9"/>
    <w:rsid w:val="00B35FDC"/>
    <w:rsid w:val="00B36406"/>
    <w:rsid w:val="00B4042F"/>
    <w:rsid w:val="00B41CE3"/>
    <w:rsid w:val="00B43D06"/>
    <w:rsid w:val="00B44A47"/>
    <w:rsid w:val="00B44DD2"/>
    <w:rsid w:val="00B4586C"/>
    <w:rsid w:val="00B461E5"/>
    <w:rsid w:val="00B46284"/>
    <w:rsid w:val="00B46EB8"/>
    <w:rsid w:val="00B47B33"/>
    <w:rsid w:val="00B47D73"/>
    <w:rsid w:val="00B50276"/>
    <w:rsid w:val="00B50619"/>
    <w:rsid w:val="00B519C0"/>
    <w:rsid w:val="00B51D16"/>
    <w:rsid w:val="00B5270A"/>
    <w:rsid w:val="00B53EF8"/>
    <w:rsid w:val="00B54698"/>
    <w:rsid w:val="00B555B0"/>
    <w:rsid w:val="00B5709E"/>
    <w:rsid w:val="00B603CC"/>
    <w:rsid w:val="00B60B38"/>
    <w:rsid w:val="00B611C2"/>
    <w:rsid w:val="00B61D62"/>
    <w:rsid w:val="00B61E23"/>
    <w:rsid w:val="00B621B8"/>
    <w:rsid w:val="00B6257F"/>
    <w:rsid w:val="00B62C1A"/>
    <w:rsid w:val="00B62F3C"/>
    <w:rsid w:val="00B6481B"/>
    <w:rsid w:val="00B64A00"/>
    <w:rsid w:val="00B64C58"/>
    <w:rsid w:val="00B65170"/>
    <w:rsid w:val="00B66874"/>
    <w:rsid w:val="00B6694A"/>
    <w:rsid w:val="00B66EB4"/>
    <w:rsid w:val="00B67374"/>
    <w:rsid w:val="00B67C22"/>
    <w:rsid w:val="00B67C7B"/>
    <w:rsid w:val="00B71601"/>
    <w:rsid w:val="00B71C4A"/>
    <w:rsid w:val="00B71E04"/>
    <w:rsid w:val="00B72C05"/>
    <w:rsid w:val="00B72D56"/>
    <w:rsid w:val="00B73AD6"/>
    <w:rsid w:val="00B74317"/>
    <w:rsid w:val="00B745CE"/>
    <w:rsid w:val="00B7469E"/>
    <w:rsid w:val="00B746C6"/>
    <w:rsid w:val="00B74906"/>
    <w:rsid w:val="00B74B89"/>
    <w:rsid w:val="00B74D20"/>
    <w:rsid w:val="00B75488"/>
    <w:rsid w:val="00B757BE"/>
    <w:rsid w:val="00B75967"/>
    <w:rsid w:val="00B75F1B"/>
    <w:rsid w:val="00B76092"/>
    <w:rsid w:val="00B761F7"/>
    <w:rsid w:val="00B767AB"/>
    <w:rsid w:val="00B77C08"/>
    <w:rsid w:val="00B77D2C"/>
    <w:rsid w:val="00B80B83"/>
    <w:rsid w:val="00B80C12"/>
    <w:rsid w:val="00B81F05"/>
    <w:rsid w:val="00B82A0C"/>
    <w:rsid w:val="00B8370B"/>
    <w:rsid w:val="00B8379A"/>
    <w:rsid w:val="00B83CEB"/>
    <w:rsid w:val="00B8415F"/>
    <w:rsid w:val="00B846B9"/>
    <w:rsid w:val="00B85F09"/>
    <w:rsid w:val="00B86A76"/>
    <w:rsid w:val="00B877C1"/>
    <w:rsid w:val="00B9079F"/>
    <w:rsid w:val="00B90C82"/>
    <w:rsid w:val="00B90DA3"/>
    <w:rsid w:val="00B91828"/>
    <w:rsid w:val="00B92747"/>
    <w:rsid w:val="00B92A26"/>
    <w:rsid w:val="00B9364A"/>
    <w:rsid w:val="00B94719"/>
    <w:rsid w:val="00B94D5C"/>
    <w:rsid w:val="00B94D81"/>
    <w:rsid w:val="00B964F1"/>
    <w:rsid w:val="00B96B31"/>
    <w:rsid w:val="00BA139E"/>
    <w:rsid w:val="00BA14AC"/>
    <w:rsid w:val="00BA17F6"/>
    <w:rsid w:val="00BA1AE3"/>
    <w:rsid w:val="00BA244F"/>
    <w:rsid w:val="00BA2A2D"/>
    <w:rsid w:val="00BA36BA"/>
    <w:rsid w:val="00BA4724"/>
    <w:rsid w:val="00BA4C67"/>
    <w:rsid w:val="00BA4E20"/>
    <w:rsid w:val="00BA5808"/>
    <w:rsid w:val="00BA5A1B"/>
    <w:rsid w:val="00BA73FA"/>
    <w:rsid w:val="00BA7A69"/>
    <w:rsid w:val="00BB03E2"/>
    <w:rsid w:val="00BB360B"/>
    <w:rsid w:val="00BB37C3"/>
    <w:rsid w:val="00BB4CAA"/>
    <w:rsid w:val="00BB5FE5"/>
    <w:rsid w:val="00BB678A"/>
    <w:rsid w:val="00BB7F1C"/>
    <w:rsid w:val="00BB7F37"/>
    <w:rsid w:val="00BC04F5"/>
    <w:rsid w:val="00BC079C"/>
    <w:rsid w:val="00BC0BE7"/>
    <w:rsid w:val="00BC2A94"/>
    <w:rsid w:val="00BC2CFB"/>
    <w:rsid w:val="00BC3940"/>
    <w:rsid w:val="00BC3A73"/>
    <w:rsid w:val="00BC4241"/>
    <w:rsid w:val="00BC494E"/>
    <w:rsid w:val="00BC49C1"/>
    <w:rsid w:val="00BC5414"/>
    <w:rsid w:val="00BC6165"/>
    <w:rsid w:val="00BD0E58"/>
    <w:rsid w:val="00BD165A"/>
    <w:rsid w:val="00BD395F"/>
    <w:rsid w:val="00BD396C"/>
    <w:rsid w:val="00BD3FC1"/>
    <w:rsid w:val="00BD4E0E"/>
    <w:rsid w:val="00BD632E"/>
    <w:rsid w:val="00BD66B1"/>
    <w:rsid w:val="00BD752E"/>
    <w:rsid w:val="00BD7C7A"/>
    <w:rsid w:val="00BE0E60"/>
    <w:rsid w:val="00BE122F"/>
    <w:rsid w:val="00BE1862"/>
    <w:rsid w:val="00BE557B"/>
    <w:rsid w:val="00BE6F55"/>
    <w:rsid w:val="00BE7407"/>
    <w:rsid w:val="00BF0F35"/>
    <w:rsid w:val="00BF1376"/>
    <w:rsid w:val="00BF1476"/>
    <w:rsid w:val="00BF1D71"/>
    <w:rsid w:val="00BF25F8"/>
    <w:rsid w:val="00BF2B03"/>
    <w:rsid w:val="00BF3B41"/>
    <w:rsid w:val="00BF3BA5"/>
    <w:rsid w:val="00BF6312"/>
    <w:rsid w:val="00BF6BE3"/>
    <w:rsid w:val="00C00258"/>
    <w:rsid w:val="00C02227"/>
    <w:rsid w:val="00C053F1"/>
    <w:rsid w:val="00C05473"/>
    <w:rsid w:val="00C0570F"/>
    <w:rsid w:val="00C0766E"/>
    <w:rsid w:val="00C07C9D"/>
    <w:rsid w:val="00C07CE2"/>
    <w:rsid w:val="00C1042B"/>
    <w:rsid w:val="00C107AC"/>
    <w:rsid w:val="00C10BE1"/>
    <w:rsid w:val="00C11537"/>
    <w:rsid w:val="00C11F8E"/>
    <w:rsid w:val="00C1359D"/>
    <w:rsid w:val="00C13F16"/>
    <w:rsid w:val="00C142CF"/>
    <w:rsid w:val="00C145AD"/>
    <w:rsid w:val="00C154CF"/>
    <w:rsid w:val="00C15853"/>
    <w:rsid w:val="00C163FF"/>
    <w:rsid w:val="00C1675E"/>
    <w:rsid w:val="00C16BCD"/>
    <w:rsid w:val="00C1705A"/>
    <w:rsid w:val="00C172CE"/>
    <w:rsid w:val="00C17643"/>
    <w:rsid w:val="00C17720"/>
    <w:rsid w:val="00C17A1F"/>
    <w:rsid w:val="00C20515"/>
    <w:rsid w:val="00C208C0"/>
    <w:rsid w:val="00C20C82"/>
    <w:rsid w:val="00C20CA8"/>
    <w:rsid w:val="00C212EF"/>
    <w:rsid w:val="00C22BA6"/>
    <w:rsid w:val="00C23491"/>
    <w:rsid w:val="00C2403E"/>
    <w:rsid w:val="00C24140"/>
    <w:rsid w:val="00C24CEE"/>
    <w:rsid w:val="00C25ED4"/>
    <w:rsid w:val="00C268A5"/>
    <w:rsid w:val="00C26DEA"/>
    <w:rsid w:val="00C27018"/>
    <w:rsid w:val="00C2739B"/>
    <w:rsid w:val="00C27EBF"/>
    <w:rsid w:val="00C305C9"/>
    <w:rsid w:val="00C30E2C"/>
    <w:rsid w:val="00C31774"/>
    <w:rsid w:val="00C31AB4"/>
    <w:rsid w:val="00C3239D"/>
    <w:rsid w:val="00C32527"/>
    <w:rsid w:val="00C32F2B"/>
    <w:rsid w:val="00C331B7"/>
    <w:rsid w:val="00C348A4"/>
    <w:rsid w:val="00C348E3"/>
    <w:rsid w:val="00C34B9E"/>
    <w:rsid w:val="00C368A2"/>
    <w:rsid w:val="00C36BB6"/>
    <w:rsid w:val="00C37EAB"/>
    <w:rsid w:val="00C4011A"/>
    <w:rsid w:val="00C411ED"/>
    <w:rsid w:val="00C425FA"/>
    <w:rsid w:val="00C426E6"/>
    <w:rsid w:val="00C42F5E"/>
    <w:rsid w:val="00C43510"/>
    <w:rsid w:val="00C442E2"/>
    <w:rsid w:val="00C4465C"/>
    <w:rsid w:val="00C45801"/>
    <w:rsid w:val="00C458BE"/>
    <w:rsid w:val="00C4590C"/>
    <w:rsid w:val="00C45D88"/>
    <w:rsid w:val="00C46C62"/>
    <w:rsid w:val="00C50161"/>
    <w:rsid w:val="00C50819"/>
    <w:rsid w:val="00C51278"/>
    <w:rsid w:val="00C517E2"/>
    <w:rsid w:val="00C51BC8"/>
    <w:rsid w:val="00C51C39"/>
    <w:rsid w:val="00C52510"/>
    <w:rsid w:val="00C5282C"/>
    <w:rsid w:val="00C54F2E"/>
    <w:rsid w:val="00C553A4"/>
    <w:rsid w:val="00C554FC"/>
    <w:rsid w:val="00C56751"/>
    <w:rsid w:val="00C571DB"/>
    <w:rsid w:val="00C60B8D"/>
    <w:rsid w:val="00C60F61"/>
    <w:rsid w:val="00C61921"/>
    <w:rsid w:val="00C62B5B"/>
    <w:rsid w:val="00C639FC"/>
    <w:rsid w:val="00C63ABE"/>
    <w:rsid w:val="00C63B2E"/>
    <w:rsid w:val="00C63C31"/>
    <w:rsid w:val="00C64DFC"/>
    <w:rsid w:val="00C66353"/>
    <w:rsid w:val="00C66515"/>
    <w:rsid w:val="00C67131"/>
    <w:rsid w:val="00C67844"/>
    <w:rsid w:val="00C67ECB"/>
    <w:rsid w:val="00C7091F"/>
    <w:rsid w:val="00C709F4"/>
    <w:rsid w:val="00C70D78"/>
    <w:rsid w:val="00C71001"/>
    <w:rsid w:val="00C7257F"/>
    <w:rsid w:val="00C73F93"/>
    <w:rsid w:val="00C73FA1"/>
    <w:rsid w:val="00C752DE"/>
    <w:rsid w:val="00C7575A"/>
    <w:rsid w:val="00C76CA2"/>
    <w:rsid w:val="00C77A31"/>
    <w:rsid w:val="00C77B50"/>
    <w:rsid w:val="00C81BF4"/>
    <w:rsid w:val="00C82988"/>
    <w:rsid w:val="00C82EB7"/>
    <w:rsid w:val="00C8357A"/>
    <w:rsid w:val="00C836AA"/>
    <w:rsid w:val="00C83AF8"/>
    <w:rsid w:val="00C83F38"/>
    <w:rsid w:val="00C84196"/>
    <w:rsid w:val="00C84799"/>
    <w:rsid w:val="00C84C7D"/>
    <w:rsid w:val="00C85A85"/>
    <w:rsid w:val="00C861A2"/>
    <w:rsid w:val="00C86AB2"/>
    <w:rsid w:val="00C86EBF"/>
    <w:rsid w:val="00C875AA"/>
    <w:rsid w:val="00C90600"/>
    <w:rsid w:val="00C9144C"/>
    <w:rsid w:val="00C91EBF"/>
    <w:rsid w:val="00C92279"/>
    <w:rsid w:val="00C924BF"/>
    <w:rsid w:val="00C925F7"/>
    <w:rsid w:val="00C92B49"/>
    <w:rsid w:val="00C933A3"/>
    <w:rsid w:val="00C95292"/>
    <w:rsid w:val="00C953DC"/>
    <w:rsid w:val="00C95FDC"/>
    <w:rsid w:val="00C961EF"/>
    <w:rsid w:val="00C9629B"/>
    <w:rsid w:val="00C978F0"/>
    <w:rsid w:val="00CA0E9A"/>
    <w:rsid w:val="00CA19C2"/>
    <w:rsid w:val="00CA1D4D"/>
    <w:rsid w:val="00CA2703"/>
    <w:rsid w:val="00CA30E3"/>
    <w:rsid w:val="00CA4EE6"/>
    <w:rsid w:val="00CA56C7"/>
    <w:rsid w:val="00CA669E"/>
    <w:rsid w:val="00CA6E5E"/>
    <w:rsid w:val="00CA7B66"/>
    <w:rsid w:val="00CA7E46"/>
    <w:rsid w:val="00CB0073"/>
    <w:rsid w:val="00CB019A"/>
    <w:rsid w:val="00CB06C6"/>
    <w:rsid w:val="00CB0DF8"/>
    <w:rsid w:val="00CB1321"/>
    <w:rsid w:val="00CB2401"/>
    <w:rsid w:val="00CB25FC"/>
    <w:rsid w:val="00CB40F0"/>
    <w:rsid w:val="00CB4B0F"/>
    <w:rsid w:val="00CB4FF5"/>
    <w:rsid w:val="00CB5B68"/>
    <w:rsid w:val="00CB69BE"/>
    <w:rsid w:val="00CB6D1D"/>
    <w:rsid w:val="00CB7C76"/>
    <w:rsid w:val="00CC0645"/>
    <w:rsid w:val="00CC096D"/>
    <w:rsid w:val="00CC0AFF"/>
    <w:rsid w:val="00CC0BAE"/>
    <w:rsid w:val="00CC135E"/>
    <w:rsid w:val="00CC1A2B"/>
    <w:rsid w:val="00CC2080"/>
    <w:rsid w:val="00CC2A0B"/>
    <w:rsid w:val="00CC3B9B"/>
    <w:rsid w:val="00CC751D"/>
    <w:rsid w:val="00CC7A41"/>
    <w:rsid w:val="00CC7E74"/>
    <w:rsid w:val="00CD05F8"/>
    <w:rsid w:val="00CD0978"/>
    <w:rsid w:val="00CD2C19"/>
    <w:rsid w:val="00CD2C20"/>
    <w:rsid w:val="00CD2F43"/>
    <w:rsid w:val="00CD38F6"/>
    <w:rsid w:val="00CD47F4"/>
    <w:rsid w:val="00CD6270"/>
    <w:rsid w:val="00CD7AFE"/>
    <w:rsid w:val="00CE0384"/>
    <w:rsid w:val="00CE0A54"/>
    <w:rsid w:val="00CE0F71"/>
    <w:rsid w:val="00CE1AC4"/>
    <w:rsid w:val="00CE1BF6"/>
    <w:rsid w:val="00CE2BF1"/>
    <w:rsid w:val="00CE4CD2"/>
    <w:rsid w:val="00CE4F45"/>
    <w:rsid w:val="00CE52D6"/>
    <w:rsid w:val="00CE549A"/>
    <w:rsid w:val="00CE5EE0"/>
    <w:rsid w:val="00CE60B4"/>
    <w:rsid w:val="00CE6A2D"/>
    <w:rsid w:val="00CE7694"/>
    <w:rsid w:val="00CF0977"/>
    <w:rsid w:val="00CF114B"/>
    <w:rsid w:val="00CF15C0"/>
    <w:rsid w:val="00CF2785"/>
    <w:rsid w:val="00CF2D60"/>
    <w:rsid w:val="00CF367E"/>
    <w:rsid w:val="00CF393D"/>
    <w:rsid w:val="00CF5067"/>
    <w:rsid w:val="00CF5220"/>
    <w:rsid w:val="00CF529F"/>
    <w:rsid w:val="00CF5493"/>
    <w:rsid w:val="00CF5D3B"/>
    <w:rsid w:val="00CF5FA4"/>
    <w:rsid w:val="00CF6D75"/>
    <w:rsid w:val="00D000E4"/>
    <w:rsid w:val="00D01342"/>
    <w:rsid w:val="00D02272"/>
    <w:rsid w:val="00D02CF9"/>
    <w:rsid w:val="00D0454F"/>
    <w:rsid w:val="00D045A4"/>
    <w:rsid w:val="00D05161"/>
    <w:rsid w:val="00D056EB"/>
    <w:rsid w:val="00D067CD"/>
    <w:rsid w:val="00D067E6"/>
    <w:rsid w:val="00D06F93"/>
    <w:rsid w:val="00D07EFC"/>
    <w:rsid w:val="00D11F8A"/>
    <w:rsid w:val="00D12607"/>
    <w:rsid w:val="00D12C4C"/>
    <w:rsid w:val="00D131A8"/>
    <w:rsid w:val="00D13317"/>
    <w:rsid w:val="00D13B97"/>
    <w:rsid w:val="00D13EB1"/>
    <w:rsid w:val="00D15E70"/>
    <w:rsid w:val="00D168AC"/>
    <w:rsid w:val="00D16C2D"/>
    <w:rsid w:val="00D16C75"/>
    <w:rsid w:val="00D171D5"/>
    <w:rsid w:val="00D1778E"/>
    <w:rsid w:val="00D17DD5"/>
    <w:rsid w:val="00D21418"/>
    <w:rsid w:val="00D21D86"/>
    <w:rsid w:val="00D223AB"/>
    <w:rsid w:val="00D22CE1"/>
    <w:rsid w:val="00D23350"/>
    <w:rsid w:val="00D24A19"/>
    <w:rsid w:val="00D25255"/>
    <w:rsid w:val="00D2566A"/>
    <w:rsid w:val="00D25DE1"/>
    <w:rsid w:val="00D25E4F"/>
    <w:rsid w:val="00D26950"/>
    <w:rsid w:val="00D26E56"/>
    <w:rsid w:val="00D26FF7"/>
    <w:rsid w:val="00D2770D"/>
    <w:rsid w:val="00D27D47"/>
    <w:rsid w:val="00D303BD"/>
    <w:rsid w:val="00D30D72"/>
    <w:rsid w:val="00D30FE3"/>
    <w:rsid w:val="00D311DB"/>
    <w:rsid w:val="00D32A7F"/>
    <w:rsid w:val="00D33123"/>
    <w:rsid w:val="00D33343"/>
    <w:rsid w:val="00D338B7"/>
    <w:rsid w:val="00D33D3D"/>
    <w:rsid w:val="00D35A0A"/>
    <w:rsid w:val="00D36666"/>
    <w:rsid w:val="00D37D40"/>
    <w:rsid w:val="00D40963"/>
    <w:rsid w:val="00D41C02"/>
    <w:rsid w:val="00D425E5"/>
    <w:rsid w:val="00D43ADA"/>
    <w:rsid w:val="00D44159"/>
    <w:rsid w:val="00D44515"/>
    <w:rsid w:val="00D44AEC"/>
    <w:rsid w:val="00D458DB"/>
    <w:rsid w:val="00D46C0B"/>
    <w:rsid w:val="00D46DD3"/>
    <w:rsid w:val="00D46F94"/>
    <w:rsid w:val="00D504BA"/>
    <w:rsid w:val="00D50AEB"/>
    <w:rsid w:val="00D51E5A"/>
    <w:rsid w:val="00D5219F"/>
    <w:rsid w:val="00D53D41"/>
    <w:rsid w:val="00D552EB"/>
    <w:rsid w:val="00D55986"/>
    <w:rsid w:val="00D55B76"/>
    <w:rsid w:val="00D5637E"/>
    <w:rsid w:val="00D563DD"/>
    <w:rsid w:val="00D5655E"/>
    <w:rsid w:val="00D56A68"/>
    <w:rsid w:val="00D57770"/>
    <w:rsid w:val="00D5780D"/>
    <w:rsid w:val="00D60E1F"/>
    <w:rsid w:val="00D6101A"/>
    <w:rsid w:val="00D61039"/>
    <w:rsid w:val="00D615AF"/>
    <w:rsid w:val="00D61849"/>
    <w:rsid w:val="00D61DF0"/>
    <w:rsid w:val="00D62EC2"/>
    <w:rsid w:val="00D62F30"/>
    <w:rsid w:val="00D6378D"/>
    <w:rsid w:val="00D63CA5"/>
    <w:rsid w:val="00D63EEA"/>
    <w:rsid w:val="00D649B6"/>
    <w:rsid w:val="00D6529F"/>
    <w:rsid w:val="00D655F8"/>
    <w:rsid w:val="00D6686C"/>
    <w:rsid w:val="00D67C44"/>
    <w:rsid w:val="00D718EE"/>
    <w:rsid w:val="00D722CA"/>
    <w:rsid w:val="00D753CE"/>
    <w:rsid w:val="00D755F5"/>
    <w:rsid w:val="00D75F9A"/>
    <w:rsid w:val="00D768D2"/>
    <w:rsid w:val="00D772A9"/>
    <w:rsid w:val="00D772FE"/>
    <w:rsid w:val="00D77E1D"/>
    <w:rsid w:val="00D81729"/>
    <w:rsid w:val="00D82393"/>
    <w:rsid w:val="00D83AE8"/>
    <w:rsid w:val="00D8465A"/>
    <w:rsid w:val="00D84EB5"/>
    <w:rsid w:val="00D84EE7"/>
    <w:rsid w:val="00D85A91"/>
    <w:rsid w:val="00D85D6B"/>
    <w:rsid w:val="00D85EFB"/>
    <w:rsid w:val="00D87A62"/>
    <w:rsid w:val="00D907DF"/>
    <w:rsid w:val="00D91092"/>
    <w:rsid w:val="00D91B19"/>
    <w:rsid w:val="00D91E0A"/>
    <w:rsid w:val="00D92933"/>
    <w:rsid w:val="00D93504"/>
    <w:rsid w:val="00D93509"/>
    <w:rsid w:val="00D9375D"/>
    <w:rsid w:val="00D9409C"/>
    <w:rsid w:val="00D94663"/>
    <w:rsid w:val="00D948BE"/>
    <w:rsid w:val="00D95231"/>
    <w:rsid w:val="00D953A1"/>
    <w:rsid w:val="00D95B27"/>
    <w:rsid w:val="00D961CD"/>
    <w:rsid w:val="00D966DE"/>
    <w:rsid w:val="00D96E8C"/>
    <w:rsid w:val="00D9758E"/>
    <w:rsid w:val="00DA07F4"/>
    <w:rsid w:val="00DA1DB6"/>
    <w:rsid w:val="00DA2D4F"/>
    <w:rsid w:val="00DA3492"/>
    <w:rsid w:val="00DA34B4"/>
    <w:rsid w:val="00DA40DF"/>
    <w:rsid w:val="00DA49C1"/>
    <w:rsid w:val="00DA4BE8"/>
    <w:rsid w:val="00DA6193"/>
    <w:rsid w:val="00DA7D7C"/>
    <w:rsid w:val="00DA7E69"/>
    <w:rsid w:val="00DA7F42"/>
    <w:rsid w:val="00DB08AF"/>
    <w:rsid w:val="00DB2334"/>
    <w:rsid w:val="00DB31B0"/>
    <w:rsid w:val="00DB521B"/>
    <w:rsid w:val="00DB540A"/>
    <w:rsid w:val="00DB55B9"/>
    <w:rsid w:val="00DB653B"/>
    <w:rsid w:val="00DB6A53"/>
    <w:rsid w:val="00DB6A7B"/>
    <w:rsid w:val="00DB7017"/>
    <w:rsid w:val="00DB7509"/>
    <w:rsid w:val="00DC05D7"/>
    <w:rsid w:val="00DC09E5"/>
    <w:rsid w:val="00DC25ED"/>
    <w:rsid w:val="00DC367A"/>
    <w:rsid w:val="00DC4306"/>
    <w:rsid w:val="00DC4A44"/>
    <w:rsid w:val="00DC575E"/>
    <w:rsid w:val="00DC57E7"/>
    <w:rsid w:val="00DC6C81"/>
    <w:rsid w:val="00DC7775"/>
    <w:rsid w:val="00DD02D3"/>
    <w:rsid w:val="00DD0461"/>
    <w:rsid w:val="00DD046F"/>
    <w:rsid w:val="00DD0ECD"/>
    <w:rsid w:val="00DD27F1"/>
    <w:rsid w:val="00DD2B7A"/>
    <w:rsid w:val="00DD46D0"/>
    <w:rsid w:val="00DD4BB7"/>
    <w:rsid w:val="00DD5419"/>
    <w:rsid w:val="00DD549D"/>
    <w:rsid w:val="00DD5D76"/>
    <w:rsid w:val="00DD5E7F"/>
    <w:rsid w:val="00DD6E4C"/>
    <w:rsid w:val="00DD73CD"/>
    <w:rsid w:val="00DD776C"/>
    <w:rsid w:val="00DE06A6"/>
    <w:rsid w:val="00DE073A"/>
    <w:rsid w:val="00DE0AD8"/>
    <w:rsid w:val="00DE21EC"/>
    <w:rsid w:val="00DE2C2D"/>
    <w:rsid w:val="00DE2FC2"/>
    <w:rsid w:val="00DE3C74"/>
    <w:rsid w:val="00DE3CB6"/>
    <w:rsid w:val="00DE5112"/>
    <w:rsid w:val="00DE5443"/>
    <w:rsid w:val="00DE5BB4"/>
    <w:rsid w:val="00DE62DD"/>
    <w:rsid w:val="00DE6B33"/>
    <w:rsid w:val="00DE79A9"/>
    <w:rsid w:val="00DE7F5A"/>
    <w:rsid w:val="00DF01C8"/>
    <w:rsid w:val="00DF08E6"/>
    <w:rsid w:val="00DF0F83"/>
    <w:rsid w:val="00DF5017"/>
    <w:rsid w:val="00DF5975"/>
    <w:rsid w:val="00DF5DC3"/>
    <w:rsid w:val="00DF5EE2"/>
    <w:rsid w:val="00DF6602"/>
    <w:rsid w:val="00DF6AF5"/>
    <w:rsid w:val="00DF6D30"/>
    <w:rsid w:val="00DF7447"/>
    <w:rsid w:val="00DF7581"/>
    <w:rsid w:val="00DF7991"/>
    <w:rsid w:val="00E01DE5"/>
    <w:rsid w:val="00E034DD"/>
    <w:rsid w:val="00E035F6"/>
    <w:rsid w:val="00E04101"/>
    <w:rsid w:val="00E04B69"/>
    <w:rsid w:val="00E06BF3"/>
    <w:rsid w:val="00E07A9B"/>
    <w:rsid w:val="00E07D98"/>
    <w:rsid w:val="00E07FD5"/>
    <w:rsid w:val="00E1144D"/>
    <w:rsid w:val="00E11774"/>
    <w:rsid w:val="00E126D2"/>
    <w:rsid w:val="00E1401F"/>
    <w:rsid w:val="00E152AD"/>
    <w:rsid w:val="00E1588C"/>
    <w:rsid w:val="00E1680C"/>
    <w:rsid w:val="00E20BCF"/>
    <w:rsid w:val="00E227C5"/>
    <w:rsid w:val="00E22F8F"/>
    <w:rsid w:val="00E238C6"/>
    <w:rsid w:val="00E238FC"/>
    <w:rsid w:val="00E23A63"/>
    <w:rsid w:val="00E25F85"/>
    <w:rsid w:val="00E26350"/>
    <w:rsid w:val="00E270D0"/>
    <w:rsid w:val="00E31A04"/>
    <w:rsid w:val="00E31F5B"/>
    <w:rsid w:val="00E3216C"/>
    <w:rsid w:val="00E33720"/>
    <w:rsid w:val="00E34DA3"/>
    <w:rsid w:val="00E352B7"/>
    <w:rsid w:val="00E35857"/>
    <w:rsid w:val="00E35B15"/>
    <w:rsid w:val="00E37A40"/>
    <w:rsid w:val="00E37E21"/>
    <w:rsid w:val="00E403B3"/>
    <w:rsid w:val="00E4089D"/>
    <w:rsid w:val="00E40ACB"/>
    <w:rsid w:val="00E41505"/>
    <w:rsid w:val="00E41576"/>
    <w:rsid w:val="00E43B02"/>
    <w:rsid w:val="00E44A60"/>
    <w:rsid w:val="00E44BF6"/>
    <w:rsid w:val="00E44E7E"/>
    <w:rsid w:val="00E45428"/>
    <w:rsid w:val="00E45632"/>
    <w:rsid w:val="00E456B2"/>
    <w:rsid w:val="00E46321"/>
    <w:rsid w:val="00E4678C"/>
    <w:rsid w:val="00E46E13"/>
    <w:rsid w:val="00E47373"/>
    <w:rsid w:val="00E47600"/>
    <w:rsid w:val="00E47975"/>
    <w:rsid w:val="00E479CB"/>
    <w:rsid w:val="00E47AF6"/>
    <w:rsid w:val="00E5099A"/>
    <w:rsid w:val="00E50B77"/>
    <w:rsid w:val="00E52B4A"/>
    <w:rsid w:val="00E540BE"/>
    <w:rsid w:val="00E54671"/>
    <w:rsid w:val="00E54734"/>
    <w:rsid w:val="00E54DB2"/>
    <w:rsid w:val="00E55BBA"/>
    <w:rsid w:val="00E568BF"/>
    <w:rsid w:val="00E57850"/>
    <w:rsid w:val="00E57909"/>
    <w:rsid w:val="00E57A03"/>
    <w:rsid w:val="00E6009C"/>
    <w:rsid w:val="00E62B6A"/>
    <w:rsid w:val="00E62CBF"/>
    <w:rsid w:val="00E62E31"/>
    <w:rsid w:val="00E63ECF"/>
    <w:rsid w:val="00E6446D"/>
    <w:rsid w:val="00E65B7E"/>
    <w:rsid w:val="00E65F95"/>
    <w:rsid w:val="00E662E0"/>
    <w:rsid w:val="00E66520"/>
    <w:rsid w:val="00E675F6"/>
    <w:rsid w:val="00E67775"/>
    <w:rsid w:val="00E67A55"/>
    <w:rsid w:val="00E70653"/>
    <w:rsid w:val="00E71723"/>
    <w:rsid w:val="00E718D7"/>
    <w:rsid w:val="00E727D3"/>
    <w:rsid w:val="00E735D4"/>
    <w:rsid w:val="00E737AC"/>
    <w:rsid w:val="00E73BB3"/>
    <w:rsid w:val="00E7435B"/>
    <w:rsid w:val="00E74A9B"/>
    <w:rsid w:val="00E750B3"/>
    <w:rsid w:val="00E753EA"/>
    <w:rsid w:val="00E758C4"/>
    <w:rsid w:val="00E766AB"/>
    <w:rsid w:val="00E77338"/>
    <w:rsid w:val="00E77428"/>
    <w:rsid w:val="00E80139"/>
    <w:rsid w:val="00E80207"/>
    <w:rsid w:val="00E8086D"/>
    <w:rsid w:val="00E817F8"/>
    <w:rsid w:val="00E819F8"/>
    <w:rsid w:val="00E82714"/>
    <w:rsid w:val="00E83329"/>
    <w:rsid w:val="00E83810"/>
    <w:rsid w:val="00E83A2E"/>
    <w:rsid w:val="00E83B7B"/>
    <w:rsid w:val="00E8495D"/>
    <w:rsid w:val="00E85E55"/>
    <w:rsid w:val="00E907AF"/>
    <w:rsid w:val="00E90BB1"/>
    <w:rsid w:val="00E90E60"/>
    <w:rsid w:val="00E92405"/>
    <w:rsid w:val="00E92664"/>
    <w:rsid w:val="00E9407A"/>
    <w:rsid w:val="00E943CE"/>
    <w:rsid w:val="00E94421"/>
    <w:rsid w:val="00E94679"/>
    <w:rsid w:val="00E94F00"/>
    <w:rsid w:val="00E952B0"/>
    <w:rsid w:val="00E9546A"/>
    <w:rsid w:val="00E954FD"/>
    <w:rsid w:val="00E964CE"/>
    <w:rsid w:val="00E96BAB"/>
    <w:rsid w:val="00E974BD"/>
    <w:rsid w:val="00E97B43"/>
    <w:rsid w:val="00EA0995"/>
    <w:rsid w:val="00EA1103"/>
    <w:rsid w:val="00EA212E"/>
    <w:rsid w:val="00EA2304"/>
    <w:rsid w:val="00EA2892"/>
    <w:rsid w:val="00EA320F"/>
    <w:rsid w:val="00EA44A5"/>
    <w:rsid w:val="00EA4D38"/>
    <w:rsid w:val="00EA56E1"/>
    <w:rsid w:val="00EA5DFA"/>
    <w:rsid w:val="00EA5E34"/>
    <w:rsid w:val="00EA73DA"/>
    <w:rsid w:val="00EB0843"/>
    <w:rsid w:val="00EB120E"/>
    <w:rsid w:val="00EB34E4"/>
    <w:rsid w:val="00EB45A1"/>
    <w:rsid w:val="00EB550D"/>
    <w:rsid w:val="00EB5FB9"/>
    <w:rsid w:val="00EC2996"/>
    <w:rsid w:val="00EC402B"/>
    <w:rsid w:val="00EC417F"/>
    <w:rsid w:val="00EC497B"/>
    <w:rsid w:val="00EC4DF4"/>
    <w:rsid w:val="00EC4FB3"/>
    <w:rsid w:val="00EC5832"/>
    <w:rsid w:val="00EC5C34"/>
    <w:rsid w:val="00EC7CBF"/>
    <w:rsid w:val="00ED038C"/>
    <w:rsid w:val="00ED0D79"/>
    <w:rsid w:val="00ED130C"/>
    <w:rsid w:val="00ED1435"/>
    <w:rsid w:val="00ED21FC"/>
    <w:rsid w:val="00ED37B2"/>
    <w:rsid w:val="00ED6835"/>
    <w:rsid w:val="00ED6869"/>
    <w:rsid w:val="00ED6ECF"/>
    <w:rsid w:val="00ED7EAF"/>
    <w:rsid w:val="00EE007B"/>
    <w:rsid w:val="00EE0F00"/>
    <w:rsid w:val="00EE1D3E"/>
    <w:rsid w:val="00EE1FE4"/>
    <w:rsid w:val="00EE2CAA"/>
    <w:rsid w:val="00EE2EAE"/>
    <w:rsid w:val="00EE34AA"/>
    <w:rsid w:val="00EE34AF"/>
    <w:rsid w:val="00EE41FD"/>
    <w:rsid w:val="00EE4F40"/>
    <w:rsid w:val="00EE5E13"/>
    <w:rsid w:val="00EE5F8B"/>
    <w:rsid w:val="00EE6C5C"/>
    <w:rsid w:val="00EE6FDD"/>
    <w:rsid w:val="00EF0582"/>
    <w:rsid w:val="00EF0793"/>
    <w:rsid w:val="00EF0DE4"/>
    <w:rsid w:val="00EF4D54"/>
    <w:rsid w:val="00EF5884"/>
    <w:rsid w:val="00EF59CD"/>
    <w:rsid w:val="00EF62A5"/>
    <w:rsid w:val="00EF69CC"/>
    <w:rsid w:val="00EF6E0A"/>
    <w:rsid w:val="00EF6E6E"/>
    <w:rsid w:val="00EF7764"/>
    <w:rsid w:val="00EF7DE6"/>
    <w:rsid w:val="00EF7FA6"/>
    <w:rsid w:val="00F0052F"/>
    <w:rsid w:val="00F00840"/>
    <w:rsid w:val="00F00EF8"/>
    <w:rsid w:val="00F014F6"/>
    <w:rsid w:val="00F0248A"/>
    <w:rsid w:val="00F02D4B"/>
    <w:rsid w:val="00F03B4D"/>
    <w:rsid w:val="00F0447D"/>
    <w:rsid w:val="00F05691"/>
    <w:rsid w:val="00F05808"/>
    <w:rsid w:val="00F05894"/>
    <w:rsid w:val="00F065E7"/>
    <w:rsid w:val="00F10AE1"/>
    <w:rsid w:val="00F10CD4"/>
    <w:rsid w:val="00F10FFB"/>
    <w:rsid w:val="00F1252C"/>
    <w:rsid w:val="00F1255D"/>
    <w:rsid w:val="00F12FA4"/>
    <w:rsid w:val="00F134D7"/>
    <w:rsid w:val="00F1397B"/>
    <w:rsid w:val="00F147C2"/>
    <w:rsid w:val="00F15273"/>
    <w:rsid w:val="00F1563A"/>
    <w:rsid w:val="00F15CC5"/>
    <w:rsid w:val="00F15EEF"/>
    <w:rsid w:val="00F16A83"/>
    <w:rsid w:val="00F17776"/>
    <w:rsid w:val="00F17E02"/>
    <w:rsid w:val="00F20918"/>
    <w:rsid w:val="00F22E54"/>
    <w:rsid w:val="00F22F4C"/>
    <w:rsid w:val="00F24669"/>
    <w:rsid w:val="00F24677"/>
    <w:rsid w:val="00F24960"/>
    <w:rsid w:val="00F24EF9"/>
    <w:rsid w:val="00F26233"/>
    <w:rsid w:val="00F26C3F"/>
    <w:rsid w:val="00F274EE"/>
    <w:rsid w:val="00F27C5B"/>
    <w:rsid w:val="00F27EE1"/>
    <w:rsid w:val="00F300BE"/>
    <w:rsid w:val="00F30117"/>
    <w:rsid w:val="00F302FD"/>
    <w:rsid w:val="00F30ACB"/>
    <w:rsid w:val="00F3107D"/>
    <w:rsid w:val="00F328DD"/>
    <w:rsid w:val="00F32D5B"/>
    <w:rsid w:val="00F34C97"/>
    <w:rsid w:val="00F3501B"/>
    <w:rsid w:val="00F3511E"/>
    <w:rsid w:val="00F361A7"/>
    <w:rsid w:val="00F36950"/>
    <w:rsid w:val="00F375EB"/>
    <w:rsid w:val="00F40DF1"/>
    <w:rsid w:val="00F41C98"/>
    <w:rsid w:val="00F41D58"/>
    <w:rsid w:val="00F4221E"/>
    <w:rsid w:val="00F44F95"/>
    <w:rsid w:val="00F457A1"/>
    <w:rsid w:val="00F46E04"/>
    <w:rsid w:val="00F470DE"/>
    <w:rsid w:val="00F4734F"/>
    <w:rsid w:val="00F475E0"/>
    <w:rsid w:val="00F47F99"/>
    <w:rsid w:val="00F50ED0"/>
    <w:rsid w:val="00F510A6"/>
    <w:rsid w:val="00F51B20"/>
    <w:rsid w:val="00F51D66"/>
    <w:rsid w:val="00F51E56"/>
    <w:rsid w:val="00F52283"/>
    <w:rsid w:val="00F52521"/>
    <w:rsid w:val="00F5325D"/>
    <w:rsid w:val="00F53279"/>
    <w:rsid w:val="00F53459"/>
    <w:rsid w:val="00F53D0E"/>
    <w:rsid w:val="00F5437B"/>
    <w:rsid w:val="00F544B6"/>
    <w:rsid w:val="00F54EF6"/>
    <w:rsid w:val="00F5578F"/>
    <w:rsid w:val="00F55EEB"/>
    <w:rsid w:val="00F560C8"/>
    <w:rsid w:val="00F56A53"/>
    <w:rsid w:val="00F57442"/>
    <w:rsid w:val="00F577D7"/>
    <w:rsid w:val="00F57ECF"/>
    <w:rsid w:val="00F60775"/>
    <w:rsid w:val="00F6077D"/>
    <w:rsid w:val="00F6078E"/>
    <w:rsid w:val="00F61197"/>
    <w:rsid w:val="00F61375"/>
    <w:rsid w:val="00F61888"/>
    <w:rsid w:val="00F62049"/>
    <w:rsid w:val="00F625EE"/>
    <w:rsid w:val="00F62A4E"/>
    <w:rsid w:val="00F633A2"/>
    <w:rsid w:val="00F636B7"/>
    <w:rsid w:val="00F649A3"/>
    <w:rsid w:val="00F64BD0"/>
    <w:rsid w:val="00F64CCE"/>
    <w:rsid w:val="00F66889"/>
    <w:rsid w:val="00F6706A"/>
    <w:rsid w:val="00F67103"/>
    <w:rsid w:val="00F70BAD"/>
    <w:rsid w:val="00F71335"/>
    <w:rsid w:val="00F715CF"/>
    <w:rsid w:val="00F71B88"/>
    <w:rsid w:val="00F72072"/>
    <w:rsid w:val="00F72A8D"/>
    <w:rsid w:val="00F7338A"/>
    <w:rsid w:val="00F73C2B"/>
    <w:rsid w:val="00F74136"/>
    <w:rsid w:val="00F742B8"/>
    <w:rsid w:val="00F746EB"/>
    <w:rsid w:val="00F74D91"/>
    <w:rsid w:val="00F75D8B"/>
    <w:rsid w:val="00F75FE2"/>
    <w:rsid w:val="00F76A11"/>
    <w:rsid w:val="00F76FB5"/>
    <w:rsid w:val="00F773BE"/>
    <w:rsid w:val="00F77A8B"/>
    <w:rsid w:val="00F77F04"/>
    <w:rsid w:val="00F80502"/>
    <w:rsid w:val="00F80A0D"/>
    <w:rsid w:val="00F818F6"/>
    <w:rsid w:val="00F822A1"/>
    <w:rsid w:val="00F823ED"/>
    <w:rsid w:val="00F82D47"/>
    <w:rsid w:val="00F82E3E"/>
    <w:rsid w:val="00F82F4E"/>
    <w:rsid w:val="00F836D5"/>
    <w:rsid w:val="00F83890"/>
    <w:rsid w:val="00F83980"/>
    <w:rsid w:val="00F8579A"/>
    <w:rsid w:val="00F85C81"/>
    <w:rsid w:val="00F86B0E"/>
    <w:rsid w:val="00F86E06"/>
    <w:rsid w:val="00F871A3"/>
    <w:rsid w:val="00F874F9"/>
    <w:rsid w:val="00F875B9"/>
    <w:rsid w:val="00F90DCA"/>
    <w:rsid w:val="00F913D1"/>
    <w:rsid w:val="00F93909"/>
    <w:rsid w:val="00F94266"/>
    <w:rsid w:val="00F9427A"/>
    <w:rsid w:val="00F9432A"/>
    <w:rsid w:val="00F954DC"/>
    <w:rsid w:val="00F95A23"/>
    <w:rsid w:val="00F95D06"/>
    <w:rsid w:val="00F962D1"/>
    <w:rsid w:val="00F97017"/>
    <w:rsid w:val="00F9735F"/>
    <w:rsid w:val="00F974DD"/>
    <w:rsid w:val="00FA0DEF"/>
    <w:rsid w:val="00FA0F81"/>
    <w:rsid w:val="00FA0FFC"/>
    <w:rsid w:val="00FA2A2A"/>
    <w:rsid w:val="00FA3376"/>
    <w:rsid w:val="00FA33F6"/>
    <w:rsid w:val="00FA4066"/>
    <w:rsid w:val="00FA46DC"/>
    <w:rsid w:val="00FA4F8A"/>
    <w:rsid w:val="00FA531E"/>
    <w:rsid w:val="00FA60F4"/>
    <w:rsid w:val="00FA63BA"/>
    <w:rsid w:val="00FA6DEE"/>
    <w:rsid w:val="00FA78C4"/>
    <w:rsid w:val="00FB0344"/>
    <w:rsid w:val="00FB0C3E"/>
    <w:rsid w:val="00FB10C5"/>
    <w:rsid w:val="00FB1AAF"/>
    <w:rsid w:val="00FB1B55"/>
    <w:rsid w:val="00FB1C31"/>
    <w:rsid w:val="00FB1CA9"/>
    <w:rsid w:val="00FB1E71"/>
    <w:rsid w:val="00FB297F"/>
    <w:rsid w:val="00FB2A8F"/>
    <w:rsid w:val="00FB3085"/>
    <w:rsid w:val="00FB33B2"/>
    <w:rsid w:val="00FB48DE"/>
    <w:rsid w:val="00FB4C1E"/>
    <w:rsid w:val="00FB4D39"/>
    <w:rsid w:val="00FB5F52"/>
    <w:rsid w:val="00FB62D7"/>
    <w:rsid w:val="00FB77D5"/>
    <w:rsid w:val="00FB7FCB"/>
    <w:rsid w:val="00FC1D03"/>
    <w:rsid w:val="00FC1D24"/>
    <w:rsid w:val="00FC1D3A"/>
    <w:rsid w:val="00FC2F32"/>
    <w:rsid w:val="00FC3D43"/>
    <w:rsid w:val="00FC424A"/>
    <w:rsid w:val="00FC4498"/>
    <w:rsid w:val="00FC45E5"/>
    <w:rsid w:val="00FC5511"/>
    <w:rsid w:val="00FC553C"/>
    <w:rsid w:val="00FC5C32"/>
    <w:rsid w:val="00FC6D4D"/>
    <w:rsid w:val="00FC7054"/>
    <w:rsid w:val="00FD0461"/>
    <w:rsid w:val="00FD0C7C"/>
    <w:rsid w:val="00FD0D16"/>
    <w:rsid w:val="00FD21C5"/>
    <w:rsid w:val="00FD2272"/>
    <w:rsid w:val="00FD274D"/>
    <w:rsid w:val="00FD292D"/>
    <w:rsid w:val="00FD2DF4"/>
    <w:rsid w:val="00FD352D"/>
    <w:rsid w:val="00FD6557"/>
    <w:rsid w:val="00FD695C"/>
    <w:rsid w:val="00FD7107"/>
    <w:rsid w:val="00FD7366"/>
    <w:rsid w:val="00FD7418"/>
    <w:rsid w:val="00FD7F72"/>
    <w:rsid w:val="00FE20C0"/>
    <w:rsid w:val="00FE2A61"/>
    <w:rsid w:val="00FE2DBA"/>
    <w:rsid w:val="00FE2F1E"/>
    <w:rsid w:val="00FE44E9"/>
    <w:rsid w:val="00FE4BEB"/>
    <w:rsid w:val="00FE5307"/>
    <w:rsid w:val="00FE5A9A"/>
    <w:rsid w:val="00FE6708"/>
    <w:rsid w:val="00FE6EE7"/>
    <w:rsid w:val="00FE7585"/>
    <w:rsid w:val="00FE7594"/>
    <w:rsid w:val="00FE7E53"/>
    <w:rsid w:val="00FF1461"/>
    <w:rsid w:val="00FF1BA5"/>
    <w:rsid w:val="00FF1EA9"/>
    <w:rsid w:val="00FF2471"/>
    <w:rsid w:val="00FF25D4"/>
    <w:rsid w:val="00FF2A21"/>
    <w:rsid w:val="00FF32FB"/>
    <w:rsid w:val="00FF374B"/>
    <w:rsid w:val="00FF4177"/>
    <w:rsid w:val="00FF4F17"/>
    <w:rsid w:val="00FF58AE"/>
    <w:rsid w:val="00FF60A7"/>
    <w:rsid w:val="00FF7443"/>
    <w:rsid w:val="00FF7E8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92D"/>
    <w:pPr>
      <w:spacing w:after="200" w:line="276" w:lineRule="auto"/>
    </w:pPr>
    <w:rPr>
      <w:sz w:val="22"/>
      <w:szCs w:val="22"/>
      <w:lang w:eastAsia="en-US"/>
    </w:rPr>
  </w:style>
  <w:style w:type="paragraph" w:styleId="Heading1">
    <w:name w:val="heading 1"/>
    <w:basedOn w:val="Normal"/>
    <w:link w:val="Heading1Char"/>
    <w:uiPriority w:val="9"/>
    <w:qFormat/>
    <w:rsid w:val="00734EB8"/>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2163"/>
    <w:rPr>
      <w:color w:val="0000FF"/>
      <w:u w:val="single"/>
    </w:rPr>
  </w:style>
  <w:style w:type="paragraph" w:styleId="BalloonText">
    <w:name w:val="Balloon Text"/>
    <w:basedOn w:val="Normal"/>
    <w:link w:val="BalloonTextChar"/>
    <w:uiPriority w:val="99"/>
    <w:semiHidden/>
    <w:unhideWhenUsed/>
    <w:rsid w:val="00F34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C97"/>
    <w:rPr>
      <w:rFonts w:ascii="Tahoma" w:hAnsi="Tahoma" w:cs="Tahoma"/>
      <w:sz w:val="16"/>
      <w:szCs w:val="16"/>
      <w:lang w:eastAsia="en-US"/>
    </w:rPr>
  </w:style>
  <w:style w:type="character" w:styleId="CommentReference">
    <w:name w:val="annotation reference"/>
    <w:basedOn w:val="DefaultParagraphFont"/>
    <w:uiPriority w:val="99"/>
    <w:semiHidden/>
    <w:unhideWhenUsed/>
    <w:rsid w:val="0066629A"/>
    <w:rPr>
      <w:sz w:val="16"/>
      <w:szCs w:val="16"/>
    </w:rPr>
  </w:style>
  <w:style w:type="paragraph" w:styleId="CommentText">
    <w:name w:val="annotation text"/>
    <w:basedOn w:val="Normal"/>
    <w:link w:val="CommentTextChar"/>
    <w:uiPriority w:val="99"/>
    <w:unhideWhenUsed/>
    <w:rsid w:val="0066629A"/>
    <w:rPr>
      <w:sz w:val="20"/>
      <w:szCs w:val="20"/>
    </w:rPr>
  </w:style>
  <w:style w:type="character" w:customStyle="1" w:styleId="CommentTextChar">
    <w:name w:val="Comment Text Char"/>
    <w:basedOn w:val="DefaultParagraphFont"/>
    <w:link w:val="CommentText"/>
    <w:uiPriority w:val="99"/>
    <w:rsid w:val="0066629A"/>
    <w:rPr>
      <w:lang w:eastAsia="en-US"/>
    </w:rPr>
  </w:style>
  <w:style w:type="paragraph" w:styleId="CommentSubject">
    <w:name w:val="annotation subject"/>
    <w:basedOn w:val="CommentText"/>
    <w:next w:val="CommentText"/>
    <w:link w:val="CommentSubjectChar"/>
    <w:uiPriority w:val="99"/>
    <w:semiHidden/>
    <w:unhideWhenUsed/>
    <w:rsid w:val="0066629A"/>
    <w:rPr>
      <w:b/>
      <w:bCs/>
    </w:rPr>
  </w:style>
  <w:style w:type="character" w:customStyle="1" w:styleId="CommentSubjectChar">
    <w:name w:val="Comment Subject Char"/>
    <w:basedOn w:val="CommentTextChar"/>
    <w:link w:val="CommentSubject"/>
    <w:uiPriority w:val="99"/>
    <w:semiHidden/>
    <w:rsid w:val="0066629A"/>
    <w:rPr>
      <w:b/>
      <w:bCs/>
      <w:lang w:eastAsia="en-US"/>
    </w:rPr>
  </w:style>
  <w:style w:type="paragraph" w:styleId="Revision">
    <w:name w:val="Revision"/>
    <w:hidden/>
    <w:uiPriority w:val="99"/>
    <w:semiHidden/>
    <w:rsid w:val="0086116F"/>
    <w:rPr>
      <w:sz w:val="22"/>
      <w:szCs w:val="22"/>
      <w:lang w:eastAsia="en-US"/>
    </w:rPr>
  </w:style>
  <w:style w:type="character" w:styleId="LineNumber">
    <w:name w:val="line number"/>
    <w:basedOn w:val="DefaultParagraphFont"/>
    <w:uiPriority w:val="99"/>
    <w:semiHidden/>
    <w:unhideWhenUsed/>
    <w:rsid w:val="00A818D4"/>
  </w:style>
  <w:style w:type="paragraph" w:styleId="Header">
    <w:name w:val="header"/>
    <w:basedOn w:val="Normal"/>
    <w:link w:val="HeaderChar"/>
    <w:uiPriority w:val="99"/>
    <w:semiHidden/>
    <w:unhideWhenUsed/>
    <w:rsid w:val="00A818D4"/>
    <w:pPr>
      <w:tabs>
        <w:tab w:val="center" w:pos="4513"/>
        <w:tab w:val="right" w:pos="9026"/>
      </w:tabs>
    </w:pPr>
  </w:style>
  <w:style w:type="character" w:customStyle="1" w:styleId="HeaderChar">
    <w:name w:val="Header Char"/>
    <w:basedOn w:val="DefaultParagraphFont"/>
    <w:link w:val="Header"/>
    <w:uiPriority w:val="99"/>
    <w:semiHidden/>
    <w:rsid w:val="00A818D4"/>
    <w:rPr>
      <w:sz w:val="22"/>
      <w:szCs w:val="22"/>
      <w:lang w:eastAsia="en-US"/>
    </w:rPr>
  </w:style>
  <w:style w:type="paragraph" w:styleId="Footer">
    <w:name w:val="footer"/>
    <w:basedOn w:val="Normal"/>
    <w:link w:val="FooterChar"/>
    <w:uiPriority w:val="99"/>
    <w:unhideWhenUsed/>
    <w:rsid w:val="00A818D4"/>
    <w:pPr>
      <w:tabs>
        <w:tab w:val="center" w:pos="4513"/>
        <w:tab w:val="right" w:pos="9026"/>
      </w:tabs>
    </w:pPr>
  </w:style>
  <w:style w:type="character" w:customStyle="1" w:styleId="FooterChar">
    <w:name w:val="Footer Char"/>
    <w:basedOn w:val="DefaultParagraphFont"/>
    <w:link w:val="Footer"/>
    <w:uiPriority w:val="99"/>
    <w:rsid w:val="00A818D4"/>
    <w:rPr>
      <w:sz w:val="22"/>
      <w:szCs w:val="22"/>
      <w:lang w:eastAsia="en-US"/>
    </w:rPr>
  </w:style>
  <w:style w:type="character" w:customStyle="1" w:styleId="Heading1Char">
    <w:name w:val="Heading 1 Char"/>
    <w:basedOn w:val="DefaultParagraphFont"/>
    <w:link w:val="Heading1"/>
    <w:uiPriority w:val="9"/>
    <w:rsid w:val="00734EB8"/>
    <w:rPr>
      <w:rFonts w:ascii="Times New Roman" w:eastAsia="Times New Roman" w:hAnsi="Times New Roman"/>
      <w:b/>
      <w:bCs/>
      <w:kern w:val="36"/>
      <w:sz w:val="48"/>
      <w:szCs w:val="48"/>
    </w:rPr>
  </w:style>
  <w:style w:type="paragraph" w:styleId="ListParagraph">
    <w:name w:val="List Paragraph"/>
    <w:basedOn w:val="Normal"/>
    <w:uiPriority w:val="34"/>
    <w:qFormat/>
    <w:rsid w:val="00C45801"/>
    <w:pPr>
      <w:ind w:left="720"/>
    </w:pPr>
  </w:style>
  <w:style w:type="paragraph" w:styleId="PlainText">
    <w:name w:val="Plain Text"/>
    <w:basedOn w:val="Normal"/>
    <w:link w:val="PlainTextChar"/>
    <w:uiPriority w:val="99"/>
    <w:unhideWhenUsed/>
    <w:rsid w:val="00515485"/>
    <w:pPr>
      <w:spacing w:after="0" w:line="240" w:lineRule="auto"/>
    </w:pPr>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515485"/>
    <w:rPr>
      <w:rFonts w:ascii="Consolas" w:hAnsi="Consolas" w:cs="Consolas"/>
      <w:sz w:val="21"/>
      <w:szCs w:val="21"/>
    </w:rPr>
  </w:style>
  <w:style w:type="paragraph" w:customStyle="1" w:styleId="ecxmsonormal">
    <w:name w:val="ecxmsonormal"/>
    <w:basedOn w:val="Normal"/>
    <w:rsid w:val="0087064A"/>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59"/>
    <w:rsid w:val="00F056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270835">
      <w:bodyDiv w:val="1"/>
      <w:marLeft w:val="0"/>
      <w:marRight w:val="0"/>
      <w:marTop w:val="0"/>
      <w:marBottom w:val="0"/>
      <w:divBdr>
        <w:top w:val="none" w:sz="0" w:space="0" w:color="auto"/>
        <w:left w:val="none" w:sz="0" w:space="0" w:color="auto"/>
        <w:bottom w:val="none" w:sz="0" w:space="0" w:color="auto"/>
        <w:right w:val="none" w:sz="0" w:space="0" w:color="auto"/>
      </w:divBdr>
    </w:div>
    <w:div w:id="397048552">
      <w:bodyDiv w:val="1"/>
      <w:marLeft w:val="0"/>
      <w:marRight w:val="0"/>
      <w:marTop w:val="0"/>
      <w:marBottom w:val="0"/>
      <w:divBdr>
        <w:top w:val="none" w:sz="0" w:space="0" w:color="auto"/>
        <w:left w:val="none" w:sz="0" w:space="0" w:color="auto"/>
        <w:bottom w:val="none" w:sz="0" w:space="0" w:color="auto"/>
        <w:right w:val="none" w:sz="0" w:space="0" w:color="auto"/>
      </w:divBdr>
    </w:div>
    <w:div w:id="1119565828">
      <w:bodyDiv w:val="1"/>
      <w:marLeft w:val="0"/>
      <w:marRight w:val="0"/>
      <w:marTop w:val="0"/>
      <w:marBottom w:val="0"/>
      <w:divBdr>
        <w:top w:val="none" w:sz="0" w:space="0" w:color="auto"/>
        <w:left w:val="none" w:sz="0" w:space="0" w:color="auto"/>
        <w:bottom w:val="none" w:sz="0" w:space="0" w:color="auto"/>
        <w:right w:val="none" w:sz="0" w:space="0" w:color="auto"/>
      </w:divBdr>
    </w:div>
    <w:div w:id="1225144609">
      <w:bodyDiv w:val="1"/>
      <w:marLeft w:val="0"/>
      <w:marRight w:val="0"/>
      <w:marTop w:val="0"/>
      <w:marBottom w:val="0"/>
      <w:divBdr>
        <w:top w:val="none" w:sz="0" w:space="0" w:color="auto"/>
        <w:left w:val="none" w:sz="0" w:space="0" w:color="auto"/>
        <w:bottom w:val="none" w:sz="0" w:space="0" w:color="auto"/>
        <w:right w:val="none" w:sz="0" w:space="0" w:color="auto"/>
      </w:divBdr>
      <w:divsChild>
        <w:div w:id="1478492399">
          <w:marLeft w:val="0"/>
          <w:marRight w:val="0"/>
          <w:marTop w:val="0"/>
          <w:marBottom w:val="0"/>
          <w:divBdr>
            <w:top w:val="none" w:sz="0" w:space="0" w:color="auto"/>
            <w:left w:val="none" w:sz="0" w:space="0" w:color="auto"/>
            <w:bottom w:val="none" w:sz="0" w:space="0" w:color="auto"/>
            <w:right w:val="none" w:sz="0" w:space="0" w:color="auto"/>
          </w:divBdr>
          <w:divsChild>
            <w:div w:id="77517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24455">
      <w:bodyDiv w:val="1"/>
      <w:marLeft w:val="0"/>
      <w:marRight w:val="0"/>
      <w:marTop w:val="0"/>
      <w:marBottom w:val="0"/>
      <w:divBdr>
        <w:top w:val="none" w:sz="0" w:space="0" w:color="auto"/>
        <w:left w:val="none" w:sz="0" w:space="0" w:color="auto"/>
        <w:bottom w:val="none" w:sz="0" w:space="0" w:color="auto"/>
        <w:right w:val="none" w:sz="0" w:space="0" w:color="auto"/>
      </w:divBdr>
    </w:div>
    <w:div w:id="1774669380">
      <w:bodyDiv w:val="1"/>
      <w:marLeft w:val="0"/>
      <w:marRight w:val="0"/>
      <w:marTop w:val="0"/>
      <w:marBottom w:val="0"/>
      <w:divBdr>
        <w:top w:val="none" w:sz="0" w:space="0" w:color="auto"/>
        <w:left w:val="none" w:sz="0" w:space="0" w:color="auto"/>
        <w:bottom w:val="none" w:sz="0" w:space="0" w:color="auto"/>
        <w:right w:val="none" w:sz="0" w:space="0" w:color="auto"/>
      </w:divBdr>
    </w:div>
    <w:div w:id="2044138091">
      <w:bodyDiv w:val="1"/>
      <w:marLeft w:val="0"/>
      <w:marRight w:val="0"/>
      <w:marTop w:val="0"/>
      <w:marBottom w:val="0"/>
      <w:divBdr>
        <w:top w:val="none" w:sz="0" w:space="0" w:color="auto"/>
        <w:left w:val="none" w:sz="0" w:space="0" w:color="auto"/>
        <w:bottom w:val="none" w:sz="0" w:space="0" w:color="auto"/>
        <w:right w:val="none" w:sz="0" w:space="0" w:color="auto"/>
      </w:divBdr>
    </w:div>
    <w:div w:id="205947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ds@bas.ac.uk" TargetMode="External"/><Relationship Id="rId13" Type="http://schemas.openxmlformats.org/officeDocument/2006/relationships/hyperlink" Target="http://dx.doi.org/10.5067/8GQ8LZQVL0VL" TargetMode="External"/><Relationship Id="rId18" Type="http://schemas.openxmlformats.org/officeDocument/2006/relationships/image" Target="media/image2.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www.aviso.oceanobs.com/duacs/" TargetMode="Externa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camlr.org/en/document/data/ccamlr-statistical-bulletin-vol-27"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athfinder.nodc.noaa.gov"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camlr.org/en/conservation-and-management/browse-conservation-measures" TargetMode="External"/><Relationship Id="rId23" Type="http://schemas.openxmlformats.org/officeDocument/2006/relationships/footer" Target="footer1.xml"/><Relationship Id="rId10" Type="http://schemas.openxmlformats.org/officeDocument/2006/relationships/hyperlink" Target="http://oceancolor.gsfc.nasa.gov/REPROCESSING/R2009/"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www.gebco.net/data_and_products/gridded_bathymetry_data/" TargetMode="External"/><Relationship Id="rId14" Type="http://schemas.openxmlformats.org/officeDocument/2006/relationships/hyperlink" Target="http://www.ccamlr.org/en/organisation/camlr-convention-text" TargetMode="Externa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89BC1B04-9FA4-4940-B60E-98558581D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33</Pages>
  <Words>20659</Words>
  <Characters>11776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138145</CharactersWithSpaces>
  <SharedDoc>false</SharedDoc>
  <HLinks>
    <vt:vector size="462" baseType="variant">
      <vt:variant>
        <vt:i4>1900573</vt:i4>
      </vt:variant>
      <vt:variant>
        <vt:i4>414</vt:i4>
      </vt:variant>
      <vt:variant>
        <vt:i4>0</vt:i4>
      </vt:variant>
      <vt:variant>
        <vt:i4>5</vt:i4>
      </vt:variant>
      <vt:variant>
        <vt:lpwstr>http://www.aviso.oceanobs.com/duacs/</vt:lpwstr>
      </vt:variant>
      <vt:variant>
        <vt:lpwstr/>
      </vt:variant>
      <vt:variant>
        <vt:i4>4390923</vt:i4>
      </vt:variant>
      <vt:variant>
        <vt:i4>410</vt:i4>
      </vt:variant>
      <vt:variant>
        <vt:i4>0</vt:i4>
      </vt:variant>
      <vt:variant>
        <vt:i4>5</vt:i4>
      </vt:variant>
      <vt:variant>
        <vt:lpwstr/>
      </vt:variant>
      <vt:variant>
        <vt:lpwstr>_ENREF_27</vt:lpwstr>
      </vt:variant>
      <vt:variant>
        <vt:i4>4390923</vt:i4>
      </vt:variant>
      <vt:variant>
        <vt:i4>407</vt:i4>
      </vt:variant>
      <vt:variant>
        <vt:i4>0</vt:i4>
      </vt:variant>
      <vt:variant>
        <vt:i4>5</vt:i4>
      </vt:variant>
      <vt:variant>
        <vt:lpwstr/>
      </vt:variant>
      <vt:variant>
        <vt:lpwstr>_ENREF_22</vt:lpwstr>
      </vt:variant>
      <vt:variant>
        <vt:i4>4325387</vt:i4>
      </vt:variant>
      <vt:variant>
        <vt:i4>399</vt:i4>
      </vt:variant>
      <vt:variant>
        <vt:i4>0</vt:i4>
      </vt:variant>
      <vt:variant>
        <vt:i4>5</vt:i4>
      </vt:variant>
      <vt:variant>
        <vt:lpwstr/>
      </vt:variant>
      <vt:variant>
        <vt:lpwstr>_ENREF_33</vt:lpwstr>
      </vt:variant>
      <vt:variant>
        <vt:i4>4521995</vt:i4>
      </vt:variant>
      <vt:variant>
        <vt:i4>396</vt:i4>
      </vt:variant>
      <vt:variant>
        <vt:i4>0</vt:i4>
      </vt:variant>
      <vt:variant>
        <vt:i4>5</vt:i4>
      </vt:variant>
      <vt:variant>
        <vt:lpwstr/>
      </vt:variant>
      <vt:variant>
        <vt:lpwstr>_ENREF_48</vt:lpwstr>
      </vt:variant>
      <vt:variant>
        <vt:i4>4390923</vt:i4>
      </vt:variant>
      <vt:variant>
        <vt:i4>388</vt:i4>
      </vt:variant>
      <vt:variant>
        <vt:i4>0</vt:i4>
      </vt:variant>
      <vt:variant>
        <vt:i4>5</vt:i4>
      </vt:variant>
      <vt:variant>
        <vt:lpwstr/>
      </vt:variant>
      <vt:variant>
        <vt:lpwstr>_ENREF_20</vt:lpwstr>
      </vt:variant>
      <vt:variant>
        <vt:i4>4194315</vt:i4>
      </vt:variant>
      <vt:variant>
        <vt:i4>385</vt:i4>
      </vt:variant>
      <vt:variant>
        <vt:i4>0</vt:i4>
      </vt:variant>
      <vt:variant>
        <vt:i4>5</vt:i4>
      </vt:variant>
      <vt:variant>
        <vt:lpwstr/>
      </vt:variant>
      <vt:variant>
        <vt:lpwstr>_ENREF_15</vt:lpwstr>
      </vt:variant>
      <vt:variant>
        <vt:i4>4390923</vt:i4>
      </vt:variant>
      <vt:variant>
        <vt:i4>379</vt:i4>
      </vt:variant>
      <vt:variant>
        <vt:i4>0</vt:i4>
      </vt:variant>
      <vt:variant>
        <vt:i4>5</vt:i4>
      </vt:variant>
      <vt:variant>
        <vt:lpwstr/>
      </vt:variant>
      <vt:variant>
        <vt:lpwstr>_ENREF_24</vt:lpwstr>
      </vt:variant>
      <vt:variant>
        <vt:i4>4390923</vt:i4>
      </vt:variant>
      <vt:variant>
        <vt:i4>376</vt:i4>
      </vt:variant>
      <vt:variant>
        <vt:i4>0</vt:i4>
      </vt:variant>
      <vt:variant>
        <vt:i4>5</vt:i4>
      </vt:variant>
      <vt:variant>
        <vt:lpwstr/>
      </vt:variant>
      <vt:variant>
        <vt:lpwstr>_ENREF_28</vt:lpwstr>
      </vt:variant>
      <vt:variant>
        <vt:i4>4521995</vt:i4>
      </vt:variant>
      <vt:variant>
        <vt:i4>368</vt:i4>
      </vt:variant>
      <vt:variant>
        <vt:i4>0</vt:i4>
      </vt:variant>
      <vt:variant>
        <vt:i4>5</vt:i4>
      </vt:variant>
      <vt:variant>
        <vt:lpwstr/>
      </vt:variant>
      <vt:variant>
        <vt:lpwstr>_ENREF_47</vt:lpwstr>
      </vt:variant>
      <vt:variant>
        <vt:i4>4325387</vt:i4>
      </vt:variant>
      <vt:variant>
        <vt:i4>365</vt:i4>
      </vt:variant>
      <vt:variant>
        <vt:i4>0</vt:i4>
      </vt:variant>
      <vt:variant>
        <vt:i4>5</vt:i4>
      </vt:variant>
      <vt:variant>
        <vt:lpwstr/>
      </vt:variant>
      <vt:variant>
        <vt:lpwstr>_ENREF_39</vt:lpwstr>
      </vt:variant>
      <vt:variant>
        <vt:i4>4390923</vt:i4>
      </vt:variant>
      <vt:variant>
        <vt:i4>354</vt:i4>
      </vt:variant>
      <vt:variant>
        <vt:i4>0</vt:i4>
      </vt:variant>
      <vt:variant>
        <vt:i4>5</vt:i4>
      </vt:variant>
      <vt:variant>
        <vt:lpwstr/>
      </vt:variant>
      <vt:variant>
        <vt:lpwstr>_ENREF_26</vt:lpwstr>
      </vt:variant>
      <vt:variant>
        <vt:i4>4521995</vt:i4>
      </vt:variant>
      <vt:variant>
        <vt:i4>348</vt:i4>
      </vt:variant>
      <vt:variant>
        <vt:i4>0</vt:i4>
      </vt:variant>
      <vt:variant>
        <vt:i4>5</vt:i4>
      </vt:variant>
      <vt:variant>
        <vt:lpwstr/>
      </vt:variant>
      <vt:variant>
        <vt:lpwstr>_ENREF_42</vt:lpwstr>
      </vt:variant>
      <vt:variant>
        <vt:i4>4390923</vt:i4>
      </vt:variant>
      <vt:variant>
        <vt:i4>342</vt:i4>
      </vt:variant>
      <vt:variant>
        <vt:i4>0</vt:i4>
      </vt:variant>
      <vt:variant>
        <vt:i4>5</vt:i4>
      </vt:variant>
      <vt:variant>
        <vt:lpwstr/>
      </vt:variant>
      <vt:variant>
        <vt:lpwstr>_ENREF_2</vt:lpwstr>
      </vt:variant>
      <vt:variant>
        <vt:i4>4521995</vt:i4>
      </vt:variant>
      <vt:variant>
        <vt:i4>336</vt:i4>
      </vt:variant>
      <vt:variant>
        <vt:i4>0</vt:i4>
      </vt:variant>
      <vt:variant>
        <vt:i4>5</vt:i4>
      </vt:variant>
      <vt:variant>
        <vt:lpwstr/>
      </vt:variant>
      <vt:variant>
        <vt:lpwstr>_ENREF_43</vt:lpwstr>
      </vt:variant>
      <vt:variant>
        <vt:i4>4521995</vt:i4>
      </vt:variant>
      <vt:variant>
        <vt:i4>330</vt:i4>
      </vt:variant>
      <vt:variant>
        <vt:i4>0</vt:i4>
      </vt:variant>
      <vt:variant>
        <vt:i4>5</vt:i4>
      </vt:variant>
      <vt:variant>
        <vt:lpwstr/>
      </vt:variant>
      <vt:variant>
        <vt:lpwstr>_ENREF_41</vt:lpwstr>
      </vt:variant>
      <vt:variant>
        <vt:i4>4390923</vt:i4>
      </vt:variant>
      <vt:variant>
        <vt:i4>327</vt:i4>
      </vt:variant>
      <vt:variant>
        <vt:i4>0</vt:i4>
      </vt:variant>
      <vt:variant>
        <vt:i4>5</vt:i4>
      </vt:variant>
      <vt:variant>
        <vt:lpwstr/>
      </vt:variant>
      <vt:variant>
        <vt:lpwstr>_ENREF_2</vt:lpwstr>
      </vt:variant>
      <vt:variant>
        <vt:i4>4521995</vt:i4>
      </vt:variant>
      <vt:variant>
        <vt:i4>319</vt:i4>
      </vt:variant>
      <vt:variant>
        <vt:i4>0</vt:i4>
      </vt:variant>
      <vt:variant>
        <vt:i4>5</vt:i4>
      </vt:variant>
      <vt:variant>
        <vt:lpwstr/>
      </vt:variant>
      <vt:variant>
        <vt:lpwstr>_ENREF_46</vt:lpwstr>
      </vt:variant>
      <vt:variant>
        <vt:i4>4194315</vt:i4>
      </vt:variant>
      <vt:variant>
        <vt:i4>313</vt:i4>
      </vt:variant>
      <vt:variant>
        <vt:i4>0</vt:i4>
      </vt:variant>
      <vt:variant>
        <vt:i4>5</vt:i4>
      </vt:variant>
      <vt:variant>
        <vt:lpwstr/>
      </vt:variant>
      <vt:variant>
        <vt:lpwstr>_ENREF_16</vt:lpwstr>
      </vt:variant>
      <vt:variant>
        <vt:i4>4194315</vt:i4>
      </vt:variant>
      <vt:variant>
        <vt:i4>307</vt:i4>
      </vt:variant>
      <vt:variant>
        <vt:i4>0</vt:i4>
      </vt:variant>
      <vt:variant>
        <vt:i4>5</vt:i4>
      </vt:variant>
      <vt:variant>
        <vt:lpwstr/>
      </vt:variant>
      <vt:variant>
        <vt:lpwstr>_ENREF_14</vt:lpwstr>
      </vt:variant>
      <vt:variant>
        <vt:i4>4390923</vt:i4>
      </vt:variant>
      <vt:variant>
        <vt:i4>304</vt:i4>
      </vt:variant>
      <vt:variant>
        <vt:i4>0</vt:i4>
      </vt:variant>
      <vt:variant>
        <vt:i4>5</vt:i4>
      </vt:variant>
      <vt:variant>
        <vt:lpwstr/>
      </vt:variant>
      <vt:variant>
        <vt:lpwstr>_ENREF_24</vt:lpwstr>
      </vt:variant>
      <vt:variant>
        <vt:i4>4390923</vt:i4>
      </vt:variant>
      <vt:variant>
        <vt:i4>301</vt:i4>
      </vt:variant>
      <vt:variant>
        <vt:i4>0</vt:i4>
      </vt:variant>
      <vt:variant>
        <vt:i4>5</vt:i4>
      </vt:variant>
      <vt:variant>
        <vt:lpwstr/>
      </vt:variant>
      <vt:variant>
        <vt:lpwstr>_ENREF_28</vt:lpwstr>
      </vt:variant>
      <vt:variant>
        <vt:i4>4390923</vt:i4>
      </vt:variant>
      <vt:variant>
        <vt:i4>293</vt:i4>
      </vt:variant>
      <vt:variant>
        <vt:i4>0</vt:i4>
      </vt:variant>
      <vt:variant>
        <vt:i4>5</vt:i4>
      </vt:variant>
      <vt:variant>
        <vt:lpwstr/>
      </vt:variant>
      <vt:variant>
        <vt:lpwstr>_ENREF_2</vt:lpwstr>
      </vt:variant>
      <vt:variant>
        <vt:i4>4325387</vt:i4>
      </vt:variant>
      <vt:variant>
        <vt:i4>287</vt:i4>
      </vt:variant>
      <vt:variant>
        <vt:i4>0</vt:i4>
      </vt:variant>
      <vt:variant>
        <vt:i4>5</vt:i4>
      </vt:variant>
      <vt:variant>
        <vt:lpwstr/>
      </vt:variant>
      <vt:variant>
        <vt:lpwstr>_ENREF_36</vt:lpwstr>
      </vt:variant>
      <vt:variant>
        <vt:i4>4325387</vt:i4>
      </vt:variant>
      <vt:variant>
        <vt:i4>284</vt:i4>
      </vt:variant>
      <vt:variant>
        <vt:i4>0</vt:i4>
      </vt:variant>
      <vt:variant>
        <vt:i4>5</vt:i4>
      </vt:variant>
      <vt:variant>
        <vt:lpwstr/>
      </vt:variant>
      <vt:variant>
        <vt:lpwstr>_ENREF_34</vt:lpwstr>
      </vt:variant>
      <vt:variant>
        <vt:i4>4521995</vt:i4>
      </vt:variant>
      <vt:variant>
        <vt:i4>278</vt:i4>
      </vt:variant>
      <vt:variant>
        <vt:i4>0</vt:i4>
      </vt:variant>
      <vt:variant>
        <vt:i4>5</vt:i4>
      </vt:variant>
      <vt:variant>
        <vt:lpwstr/>
      </vt:variant>
      <vt:variant>
        <vt:lpwstr>_ENREF_44</vt:lpwstr>
      </vt:variant>
      <vt:variant>
        <vt:i4>4456459</vt:i4>
      </vt:variant>
      <vt:variant>
        <vt:i4>272</vt:i4>
      </vt:variant>
      <vt:variant>
        <vt:i4>0</vt:i4>
      </vt:variant>
      <vt:variant>
        <vt:i4>5</vt:i4>
      </vt:variant>
      <vt:variant>
        <vt:lpwstr/>
      </vt:variant>
      <vt:variant>
        <vt:lpwstr>_ENREF_50</vt:lpwstr>
      </vt:variant>
      <vt:variant>
        <vt:i4>4325387</vt:i4>
      </vt:variant>
      <vt:variant>
        <vt:i4>269</vt:i4>
      </vt:variant>
      <vt:variant>
        <vt:i4>0</vt:i4>
      </vt:variant>
      <vt:variant>
        <vt:i4>5</vt:i4>
      </vt:variant>
      <vt:variant>
        <vt:lpwstr/>
      </vt:variant>
      <vt:variant>
        <vt:lpwstr>_ENREF_35</vt:lpwstr>
      </vt:variant>
      <vt:variant>
        <vt:i4>4390923</vt:i4>
      </vt:variant>
      <vt:variant>
        <vt:i4>263</vt:i4>
      </vt:variant>
      <vt:variant>
        <vt:i4>0</vt:i4>
      </vt:variant>
      <vt:variant>
        <vt:i4>5</vt:i4>
      </vt:variant>
      <vt:variant>
        <vt:lpwstr/>
      </vt:variant>
      <vt:variant>
        <vt:lpwstr>_ENREF_25</vt:lpwstr>
      </vt:variant>
      <vt:variant>
        <vt:i4>4521995</vt:i4>
      </vt:variant>
      <vt:variant>
        <vt:i4>257</vt:i4>
      </vt:variant>
      <vt:variant>
        <vt:i4>0</vt:i4>
      </vt:variant>
      <vt:variant>
        <vt:i4>5</vt:i4>
      </vt:variant>
      <vt:variant>
        <vt:lpwstr/>
      </vt:variant>
      <vt:variant>
        <vt:lpwstr>_ENREF_4</vt:lpwstr>
      </vt:variant>
      <vt:variant>
        <vt:i4>4521995</vt:i4>
      </vt:variant>
      <vt:variant>
        <vt:i4>251</vt:i4>
      </vt:variant>
      <vt:variant>
        <vt:i4>0</vt:i4>
      </vt:variant>
      <vt:variant>
        <vt:i4>5</vt:i4>
      </vt:variant>
      <vt:variant>
        <vt:lpwstr/>
      </vt:variant>
      <vt:variant>
        <vt:lpwstr>_ENREF_4</vt:lpwstr>
      </vt:variant>
      <vt:variant>
        <vt:i4>4587531</vt:i4>
      </vt:variant>
      <vt:variant>
        <vt:i4>245</vt:i4>
      </vt:variant>
      <vt:variant>
        <vt:i4>0</vt:i4>
      </vt:variant>
      <vt:variant>
        <vt:i4>5</vt:i4>
      </vt:variant>
      <vt:variant>
        <vt:lpwstr/>
      </vt:variant>
      <vt:variant>
        <vt:lpwstr>_ENREF_7</vt:lpwstr>
      </vt:variant>
      <vt:variant>
        <vt:i4>4194315</vt:i4>
      </vt:variant>
      <vt:variant>
        <vt:i4>242</vt:i4>
      </vt:variant>
      <vt:variant>
        <vt:i4>0</vt:i4>
      </vt:variant>
      <vt:variant>
        <vt:i4>5</vt:i4>
      </vt:variant>
      <vt:variant>
        <vt:lpwstr/>
      </vt:variant>
      <vt:variant>
        <vt:lpwstr>_ENREF_10</vt:lpwstr>
      </vt:variant>
      <vt:variant>
        <vt:i4>4587531</vt:i4>
      </vt:variant>
      <vt:variant>
        <vt:i4>234</vt:i4>
      </vt:variant>
      <vt:variant>
        <vt:i4>0</vt:i4>
      </vt:variant>
      <vt:variant>
        <vt:i4>5</vt:i4>
      </vt:variant>
      <vt:variant>
        <vt:lpwstr/>
      </vt:variant>
      <vt:variant>
        <vt:lpwstr>_ENREF_7</vt:lpwstr>
      </vt:variant>
      <vt:variant>
        <vt:i4>4325387</vt:i4>
      </vt:variant>
      <vt:variant>
        <vt:i4>228</vt:i4>
      </vt:variant>
      <vt:variant>
        <vt:i4>0</vt:i4>
      </vt:variant>
      <vt:variant>
        <vt:i4>5</vt:i4>
      </vt:variant>
      <vt:variant>
        <vt:lpwstr/>
      </vt:variant>
      <vt:variant>
        <vt:lpwstr>_ENREF_3</vt:lpwstr>
      </vt:variant>
      <vt:variant>
        <vt:i4>4456459</vt:i4>
      </vt:variant>
      <vt:variant>
        <vt:i4>222</vt:i4>
      </vt:variant>
      <vt:variant>
        <vt:i4>0</vt:i4>
      </vt:variant>
      <vt:variant>
        <vt:i4>5</vt:i4>
      </vt:variant>
      <vt:variant>
        <vt:lpwstr/>
      </vt:variant>
      <vt:variant>
        <vt:lpwstr>_ENREF_50</vt:lpwstr>
      </vt:variant>
      <vt:variant>
        <vt:i4>4456459</vt:i4>
      </vt:variant>
      <vt:variant>
        <vt:i4>216</vt:i4>
      </vt:variant>
      <vt:variant>
        <vt:i4>0</vt:i4>
      </vt:variant>
      <vt:variant>
        <vt:i4>5</vt:i4>
      </vt:variant>
      <vt:variant>
        <vt:lpwstr/>
      </vt:variant>
      <vt:variant>
        <vt:lpwstr>_ENREF_50</vt:lpwstr>
      </vt:variant>
      <vt:variant>
        <vt:i4>4390923</vt:i4>
      </vt:variant>
      <vt:variant>
        <vt:i4>210</vt:i4>
      </vt:variant>
      <vt:variant>
        <vt:i4>0</vt:i4>
      </vt:variant>
      <vt:variant>
        <vt:i4>5</vt:i4>
      </vt:variant>
      <vt:variant>
        <vt:lpwstr/>
      </vt:variant>
      <vt:variant>
        <vt:lpwstr>_ENREF_29</vt:lpwstr>
      </vt:variant>
      <vt:variant>
        <vt:i4>4521995</vt:i4>
      </vt:variant>
      <vt:variant>
        <vt:i4>204</vt:i4>
      </vt:variant>
      <vt:variant>
        <vt:i4>0</vt:i4>
      </vt:variant>
      <vt:variant>
        <vt:i4>5</vt:i4>
      </vt:variant>
      <vt:variant>
        <vt:lpwstr/>
      </vt:variant>
      <vt:variant>
        <vt:lpwstr>_ENREF_49</vt:lpwstr>
      </vt:variant>
      <vt:variant>
        <vt:i4>4521995</vt:i4>
      </vt:variant>
      <vt:variant>
        <vt:i4>198</vt:i4>
      </vt:variant>
      <vt:variant>
        <vt:i4>0</vt:i4>
      </vt:variant>
      <vt:variant>
        <vt:i4>5</vt:i4>
      </vt:variant>
      <vt:variant>
        <vt:lpwstr/>
      </vt:variant>
      <vt:variant>
        <vt:lpwstr>_ENREF_40</vt:lpwstr>
      </vt:variant>
      <vt:variant>
        <vt:i4>4521995</vt:i4>
      </vt:variant>
      <vt:variant>
        <vt:i4>192</vt:i4>
      </vt:variant>
      <vt:variant>
        <vt:i4>0</vt:i4>
      </vt:variant>
      <vt:variant>
        <vt:i4>5</vt:i4>
      </vt:variant>
      <vt:variant>
        <vt:lpwstr/>
      </vt:variant>
      <vt:variant>
        <vt:lpwstr>_ENREF_49</vt:lpwstr>
      </vt:variant>
      <vt:variant>
        <vt:i4>4194315</vt:i4>
      </vt:variant>
      <vt:variant>
        <vt:i4>189</vt:i4>
      </vt:variant>
      <vt:variant>
        <vt:i4>0</vt:i4>
      </vt:variant>
      <vt:variant>
        <vt:i4>5</vt:i4>
      </vt:variant>
      <vt:variant>
        <vt:lpwstr/>
      </vt:variant>
      <vt:variant>
        <vt:lpwstr>_ENREF_17</vt:lpwstr>
      </vt:variant>
      <vt:variant>
        <vt:i4>4521995</vt:i4>
      </vt:variant>
      <vt:variant>
        <vt:i4>183</vt:i4>
      </vt:variant>
      <vt:variant>
        <vt:i4>0</vt:i4>
      </vt:variant>
      <vt:variant>
        <vt:i4>5</vt:i4>
      </vt:variant>
      <vt:variant>
        <vt:lpwstr/>
      </vt:variant>
      <vt:variant>
        <vt:lpwstr>_ENREF_45</vt:lpwstr>
      </vt:variant>
      <vt:variant>
        <vt:i4>4390923</vt:i4>
      </vt:variant>
      <vt:variant>
        <vt:i4>177</vt:i4>
      </vt:variant>
      <vt:variant>
        <vt:i4>0</vt:i4>
      </vt:variant>
      <vt:variant>
        <vt:i4>5</vt:i4>
      </vt:variant>
      <vt:variant>
        <vt:lpwstr/>
      </vt:variant>
      <vt:variant>
        <vt:lpwstr>_ENREF_2</vt:lpwstr>
      </vt:variant>
      <vt:variant>
        <vt:i4>4194315</vt:i4>
      </vt:variant>
      <vt:variant>
        <vt:i4>171</vt:i4>
      </vt:variant>
      <vt:variant>
        <vt:i4>0</vt:i4>
      </vt:variant>
      <vt:variant>
        <vt:i4>5</vt:i4>
      </vt:variant>
      <vt:variant>
        <vt:lpwstr/>
      </vt:variant>
      <vt:variant>
        <vt:lpwstr>_ENREF_13</vt:lpwstr>
      </vt:variant>
      <vt:variant>
        <vt:i4>4456459</vt:i4>
      </vt:variant>
      <vt:variant>
        <vt:i4>168</vt:i4>
      </vt:variant>
      <vt:variant>
        <vt:i4>0</vt:i4>
      </vt:variant>
      <vt:variant>
        <vt:i4>5</vt:i4>
      </vt:variant>
      <vt:variant>
        <vt:lpwstr/>
      </vt:variant>
      <vt:variant>
        <vt:lpwstr>_ENREF_5</vt:lpwstr>
      </vt:variant>
      <vt:variant>
        <vt:i4>4194315</vt:i4>
      </vt:variant>
      <vt:variant>
        <vt:i4>162</vt:i4>
      </vt:variant>
      <vt:variant>
        <vt:i4>0</vt:i4>
      </vt:variant>
      <vt:variant>
        <vt:i4>5</vt:i4>
      </vt:variant>
      <vt:variant>
        <vt:lpwstr/>
      </vt:variant>
      <vt:variant>
        <vt:lpwstr>_ENREF_13</vt:lpwstr>
      </vt:variant>
      <vt:variant>
        <vt:i4>4456459</vt:i4>
      </vt:variant>
      <vt:variant>
        <vt:i4>159</vt:i4>
      </vt:variant>
      <vt:variant>
        <vt:i4>0</vt:i4>
      </vt:variant>
      <vt:variant>
        <vt:i4>5</vt:i4>
      </vt:variant>
      <vt:variant>
        <vt:lpwstr/>
      </vt:variant>
      <vt:variant>
        <vt:lpwstr>_ENREF_5</vt:lpwstr>
      </vt:variant>
      <vt:variant>
        <vt:i4>4194315</vt:i4>
      </vt:variant>
      <vt:variant>
        <vt:i4>153</vt:i4>
      </vt:variant>
      <vt:variant>
        <vt:i4>0</vt:i4>
      </vt:variant>
      <vt:variant>
        <vt:i4>5</vt:i4>
      </vt:variant>
      <vt:variant>
        <vt:lpwstr/>
      </vt:variant>
      <vt:variant>
        <vt:lpwstr>_ENREF_18</vt:lpwstr>
      </vt:variant>
      <vt:variant>
        <vt:i4>4194315</vt:i4>
      </vt:variant>
      <vt:variant>
        <vt:i4>147</vt:i4>
      </vt:variant>
      <vt:variant>
        <vt:i4>0</vt:i4>
      </vt:variant>
      <vt:variant>
        <vt:i4>5</vt:i4>
      </vt:variant>
      <vt:variant>
        <vt:lpwstr/>
      </vt:variant>
      <vt:variant>
        <vt:lpwstr>_ENREF_14</vt:lpwstr>
      </vt:variant>
      <vt:variant>
        <vt:i4>4194315</vt:i4>
      </vt:variant>
      <vt:variant>
        <vt:i4>141</vt:i4>
      </vt:variant>
      <vt:variant>
        <vt:i4>0</vt:i4>
      </vt:variant>
      <vt:variant>
        <vt:i4>5</vt:i4>
      </vt:variant>
      <vt:variant>
        <vt:lpwstr/>
      </vt:variant>
      <vt:variant>
        <vt:lpwstr>_ENREF_18</vt:lpwstr>
      </vt:variant>
      <vt:variant>
        <vt:i4>4521995</vt:i4>
      </vt:variant>
      <vt:variant>
        <vt:i4>135</vt:i4>
      </vt:variant>
      <vt:variant>
        <vt:i4>0</vt:i4>
      </vt:variant>
      <vt:variant>
        <vt:i4>5</vt:i4>
      </vt:variant>
      <vt:variant>
        <vt:lpwstr/>
      </vt:variant>
      <vt:variant>
        <vt:lpwstr>_ENREF_44</vt:lpwstr>
      </vt:variant>
      <vt:variant>
        <vt:i4>4194315</vt:i4>
      </vt:variant>
      <vt:variant>
        <vt:i4>129</vt:i4>
      </vt:variant>
      <vt:variant>
        <vt:i4>0</vt:i4>
      </vt:variant>
      <vt:variant>
        <vt:i4>5</vt:i4>
      </vt:variant>
      <vt:variant>
        <vt:lpwstr/>
      </vt:variant>
      <vt:variant>
        <vt:lpwstr>_ENREF_18</vt:lpwstr>
      </vt:variant>
      <vt:variant>
        <vt:i4>4521995</vt:i4>
      </vt:variant>
      <vt:variant>
        <vt:i4>126</vt:i4>
      </vt:variant>
      <vt:variant>
        <vt:i4>0</vt:i4>
      </vt:variant>
      <vt:variant>
        <vt:i4>5</vt:i4>
      </vt:variant>
      <vt:variant>
        <vt:lpwstr/>
      </vt:variant>
      <vt:variant>
        <vt:lpwstr>_ENREF_44</vt:lpwstr>
      </vt:variant>
      <vt:variant>
        <vt:i4>4194315</vt:i4>
      </vt:variant>
      <vt:variant>
        <vt:i4>118</vt:i4>
      </vt:variant>
      <vt:variant>
        <vt:i4>0</vt:i4>
      </vt:variant>
      <vt:variant>
        <vt:i4>5</vt:i4>
      </vt:variant>
      <vt:variant>
        <vt:lpwstr/>
      </vt:variant>
      <vt:variant>
        <vt:lpwstr>_ENREF_18</vt:lpwstr>
      </vt:variant>
      <vt:variant>
        <vt:i4>4521995</vt:i4>
      </vt:variant>
      <vt:variant>
        <vt:i4>115</vt:i4>
      </vt:variant>
      <vt:variant>
        <vt:i4>0</vt:i4>
      </vt:variant>
      <vt:variant>
        <vt:i4>5</vt:i4>
      </vt:variant>
      <vt:variant>
        <vt:lpwstr/>
      </vt:variant>
      <vt:variant>
        <vt:lpwstr>_ENREF_44</vt:lpwstr>
      </vt:variant>
      <vt:variant>
        <vt:i4>4194315</vt:i4>
      </vt:variant>
      <vt:variant>
        <vt:i4>107</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1</vt:lpwstr>
      </vt:variant>
      <vt:variant>
        <vt:i4>4390923</vt:i4>
      </vt:variant>
      <vt:variant>
        <vt:i4>96</vt:i4>
      </vt:variant>
      <vt:variant>
        <vt:i4>0</vt:i4>
      </vt:variant>
      <vt:variant>
        <vt:i4>5</vt:i4>
      </vt:variant>
      <vt:variant>
        <vt:lpwstr/>
      </vt:variant>
      <vt:variant>
        <vt:lpwstr>_ENREF_21</vt:lpwstr>
      </vt:variant>
      <vt:variant>
        <vt:i4>4194315</vt:i4>
      </vt:variant>
      <vt:variant>
        <vt:i4>90</vt:i4>
      </vt:variant>
      <vt:variant>
        <vt:i4>0</vt:i4>
      </vt:variant>
      <vt:variant>
        <vt:i4>5</vt:i4>
      </vt:variant>
      <vt:variant>
        <vt:lpwstr/>
      </vt:variant>
      <vt:variant>
        <vt:lpwstr>_ENREF_19</vt:lpwstr>
      </vt:variant>
      <vt:variant>
        <vt:i4>4194315</vt:i4>
      </vt:variant>
      <vt:variant>
        <vt:i4>84</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4</vt:lpwstr>
      </vt:variant>
      <vt:variant>
        <vt:i4>4325387</vt:i4>
      </vt:variant>
      <vt:variant>
        <vt:i4>75</vt:i4>
      </vt:variant>
      <vt:variant>
        <vt:i4>0</vt:i4>
      </vt:variant>
      <vt:variant>
        <vt:i4>5</vt:i4>
      </vt:variant>
      <vt:variant>
        <vt:lpwstr/>
      </vt:variant>
      <vt:variant>
        <vt:lpwstr>_ENREF_37</vt:lpwstr>
      </vt:variant>
      <vt:variant>
        <vt:i4>4653067</vt:i4>
      </vt:variant>
      <vt:variant>
        <vt:i4>69</vt:i4>
      </vt:variant>
      <vt:variant>
        <vt:i4>0</vt:i4>
      </vt:variant>
      <vt:variant>
        <vt:i4>5</vt:i4>
      </vt:variant>
      <vt:variant>
        <vt:lpwstr/>
      </vt:variant>
      <vt:variant>
        <vt:lpwstr>_ENREF_6</vt:lpwstr>
      </vt:variant>
      <vt:variant>
        <vt:i4>4390923</vt:i4>
      </vt:variant>
      <vt:variant>
        <vt:i4>63</vt:i4>
      </vt:variant>
      <vt:variant>
        <vt:i4>0</vt:i4>
      </vt:variant>
      <vt:variant>
        <vt:i4>5</vt:i4>
      </vt:variant>
      <vt:variant>
        <vt:lpwstr/>
      </vt:variant>
      <vt:variant>
        <vt:lpwstr>_ENREF_23</vt:lpwstr>
      </vt:variant>
      <vt:variant>
        <vt:i4>4390923</vt:i4>
      </vt:variant>
      <vt:variant>
        <vt:i4>57</vt:i4>
      </vt:variant>
      <vt:variant>
        <vt:i4>0</vt:i4>
      </vt:variant>
      <vt:variant>
        <vt:i4>5</vt:i4>
      </vt:variant>
      <vt:variant>
        <vt:lpwstr/>
      </vt:variant>
      <vt:variant>
        <vt:lpwstr>_ENREF_2</vt:lpwstr>
      </vt:variant>
      <vt:variant>
        <vt:i4>4390923</vt:i4>
      </vt:variant>
      <vt:variant>
        <vt:i4>51</vt:i4>
      </vt:variant>
      <vt:variant>
        <vt:i4>0</vt:i4>
      </vt:variant>
      <vt:variant>
        <vt:i4>5</vt:i4>
      </vt:variant>
      <vt:variant>
        <vt:lpwstr/>
      </vt:variant>
      <vt:variant>
        <vt:lpwstr>_ENREF_2</vt:lpwstr>
      </vt:variant>
      <vt:variant>
        <vt:i4>4325387</vt:i4>
      </vt:variant>
      <vt:variant>
        <vt:i4>45</vt:i4>
      </vt:variant>
      <vt:variant>
        <vt:i4>0</vt:i4>
      </vt:variant>
      <vt:variant>
        <vt:i4>5</vt:i4>
      </vt:variant>
      <vt:variant>
        <vt:lpwstr/>
      </vt:variant>
      <vt:variant>
        <vt:lpwstr>_ENREF_32</vt:lpwstr>
      </vt:variant>
      <vt:variant>
        <vt:i4>4194315</vt:i4>
      </vt:variant>
      <vt:variant>
        <vt:i4>39</vt:i4>
      </vt:variant>
      <vt:variant>
        <vt:i4>0</vt:i4>
      </vt:variant>
      <vt:variant>
        <vt:i4>5</vt:i4>
      </vt:variant>
      <vt:variant>
        <vt:lpwstr/>
      </vt:variant>
      <vt:variant>
        <vt:lpwstr>_ENREF_1</vt:lpwstr>
      </vt:variant>
      <vt:variant>
        <vt:i4>4784139</vt:i4>
      </vt:variant>
      <vt:variant>
        <vt:i4>36</vt:i4>
      </vt:variant>
      <vt:variant>
        <vt:i4>0</vt:i4>
      </vt:variant>
      <vt:variant>
        <vt:i4>5</vt:i4>
      </vt:variant>
      <vt:variant>
        <vt:lpwstr/>
      </vt:variant>
      <vt:variant>
        <vt:lpwstr>_ENREF_8</vt:lpwstr>
      </vt:variant>
      <vt:variant>
        <vt:i4>4325387</vt:i4>
      </vt:variant>
      <vt:variant>
        <vt:i4>28</vt:i4>
      </vt:variant>
      <vt:variant>
        <vt:i4>0</vt:i4>
      </vt:variant>
      <vt:variant>
        <vt:i4>5</vt:i4>
      </vt:variant>
      <vt:variant>
        <vt:lpwstr/>
      </vt:variant>
      <vt:variant>
        <vt:lpwstr>_ENREF_38</vt:lpwstr>
      </vt:variant>
      <vt:variant>
        <vt:i4>4325387</vt:i4>
      </vt:variant>
      <vt:variant>
        <vt:i4>22</vt:i4>
      </vt:variant>
      <vt:variant>
        <vt:i4>0</vt:i4>
      </vt:variant>
      <vt:variant>
        <vt:i4>5</vt:i4>
      </vt:variant>
      <vt:variant>
        <vt:lpwstr/>
      </vt:variant>
      <vt:variant>
        <vt:lpwstr>_ENREF_31</vt:lpwstr>
      </vt:variant>
      <vt:variant>
        <vt:i4>4325387</vt:i4>
      </vt:variant>
      <vt:variant>
        <vt:i4>16</vt:i4>
      </vt:variant>
      <vt:variant>
        <vt:i4>0</vt:i4>
      </vt:variant>
      <vt:variant>
        <vt:i4>5</vt:i4>
      </vt:variant>
      <vt:variant>
        <vt:lpwstr/>
      </vt:variant>
      <vt:variant>
        <vt:lpwstr>_ENREF_38</vt:lpwstr>
      </vt:variant>
      <vt:variant>
        <vt:i4>4718603</vt:i4>
      </vt:variant>
      <vt:variant>
        <vt:i4>13</vt:i4>
      </vt:variant>
      <vt:variant>
        <vt:i4>0</vt:i4>
      </vt:variant>
      <vt:variant>
        <vt:i4>5</vt:i4>
      </vt:variant>
      <vt:variant>
        <vt:lpwstr/>
      </vt:variant>
      <vt:variant>
        <vt:lpwstr>_ENREF_9</vt:lpwstr>
      </vt:variant>
      <vt:variant>
        <vt:i4>4194315</vt:i4>
      </vt:variant>
      <vt:variant>
        <vt:i4>5</vt:i4>
      </vt:variant>
      <vt:variant>
        <vt:i4>0</vt:i4>
      </vt:variant>
      <vt:variant>
        <vt:i4>5</vt:i4>
      </vt:variant>
      <vt:variant>
        <vt:lpwstr/>
      </vt:variant>
      <vt:variant>
        <vt:lpwstr>_ENREF_12</vt:lpwstr>
      </vt:variant>
      <vt:variant>
        <vt:i4>4325387</vt:i4>
      </vt:variant>
      <vt:variant>
        <vt:i4>2</vt:i4>
      </vt:variant>
      <vt:variant>
        <vt:i4>0</vt:i4>
      </vt:variant>
      <vt:variant>
        <vt:i4>5</vt:i4>
      </vt:variant>
      <vt:variant>
        <vt:lpwstr/>
      </vt:variant>
      <vt:variant>
        <vt:lpwstr>_ENREF_30</vt:lpwstr>
      </vt:variant>
      <vt:variant>
        <vt:i4>3080317</vt:i4>
      </vt:variant>
      <vt:variant>
        <vt:i4>0</vt:i4>
      </vt:variant>
      <vt:variant>
        <vt:i4>0</vt:i4>
      </vt:variant>
      <vt:variant>
        <vt:i4>5</vt:i4>
      </vt:variant>
      <vt:variant>
        <vt:lpwstr>http://www.sciencedirect.com/science/article/pii/S096706370900153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et Silk</dc:creator>
  <cp:lastModifiedBy>Janet Silk</cp:lastModifiedBy>
  <cp:revision>353</cp:revision>
  <cp:lastPrinted>2016-05-03T12:53:00Z</cp:lastPrinted>
  <dcterms:created xsi:type="dcterms:W3CDTF">2015-11-12T11:36:00Z</dcterms:created>
  <dcterms:modified xsi:type="dcterms:W3CDTF">2016-09-14T15:53:00Z</dcterms:modified>
</cp:coreProperties>
</file>